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266D6" w14:textId="7A320867" w:rsidR="00457228" w:rsidRPr="008E281A" w:rsidRDefault="00457228" w:rsidP="00457228">
      <w:pPr>
        <w:spacing w:line="240" w:lineRule="auto"/>
      </w:pPr>
      <w:r w:rsidRPr="008E281A">
        <w:t xml:space="preserve">Title: </w:t>
      </w:r>
      <w:r w:rsidRPr="00457228">
        <w:rPr>
          <w:rStyle w:val="normaltextrun"/>
          <w:bCs/>
          <w:color w:val="000000"/>
          <w:shd w:val="clear" w:color="auto" w:fill="FFFFFF"/>
        </w:rPr>
        <w:t>Cash Transfer Programs and Child</w:t>
      </w:r>
      <w:r w:rsidR="005A3B76">
        <w:rPr>
          <w:rStyle w:val="normaltextrun"/>
          <w:bCs/>
          <w:color w:val="000000"/>
          <w:shd w:val="clear" w:color="auto" w:fill="FFFFFF"/>
        </w:rPr>
        <w:t xml:space="preserve"> </w:t>
      </w:r>
      <w:r w:rsidRPr="00457228">
        <w:rPr>
          <w:rStyle w:val="normaltextrun"/>
          <w:bCs/>
          <w:color w:val="000000"/>
          <w:shd w:val="clear" w:color="auto" w:fill="FFFFFF"/>
        </w:rPr>
        <w:t xml:space="preserve">Health </w:t>
      </w:r>
      <w:r w:rsidR="0053035D" w:rsidRPr="005A3B76">
        <w:rPr>
          <w:rStyle w:val="normaltextrun"/>
          <w:bCs/>
          <w:color w:val="auto"/>
          <w:shd w:val="clear" w:color="auto" w:fill="FFFFFF"/>
        </w:rPr>
        <w:t xml:space="preserve">and Family Economic </w:t>
      </w:r>
      <w:r w:rsidRPr="00457228">
        <w:rPr>
          <w:rStyle w:val="normaltextrun"/>
          <w:bCs/>
          <w:color w:val="000000"/>
          <w:shd w:val="clear" w:color="auto" w:fill="FFFFFF"/>
        </w:rPr>
        <w:t>Outcomes: A Systematic Review</w:t>
      </w:r>
    </w:p>
    <w:p w14:paraId="75CFFC5A" w14:textId="77777777" w:rsidR="00457228" w:rsidRPr="008E281A" w:rsidRDefault="00457228" w:rsidP="00457228">
      <w:pPr>
        <w:spacing w:line="240" w:lineRule="auto"/>
      </w:pPr>
    </w:p>
    <w:p w14:paraId="4710F604" w14:textId="19F1CBB8" w:rsidR="00457228" w:rsidRPr="008E281A" w:rsidRDefault="00457228" w:rsidP="00457228">
      <w:pPr>
        <w:pStyle w:val="Header"/>
      </w:pPr>
      <w:r w:rsidRPr="008E281A">
        <w:rPr>
          <w:rFonts w:eastAsia="Times New Roman"/>
          <w:lang w:val="en-US"/>
        </w:rPr>
        <w:t xml:space="preserve">Running Title: </w:t>
      </w:r>
      <w:r w:rsidRPr="0073110C">
        <w:rPr>
          <w:rStyle w:val="normaltextrun"/>
          <w:color w:val="000000"/>
          <w:shd w:val="clear" w:color="auto" w:fill="FFFFFF"/>
        </w:rPr>
        <w:t>Cash Transfer Programs and Child and Parent Health Outcomes</w:t>
      </w:r>
    </w:p>
    <w:p w14:paraId="70BAD1E4" w14:textId="77777777" w:rsidR="00457228" w:rsidRPr="008E281A" w:rsidRDefault="00457228" w:rsidP="00457228">
      <w:pPr>
        <w:pStyle w:val="Header"/>
      </w:pPr>
    </w:p>
    <w:p w14:paraId="4A12FAE2" w14:textId="7C0C7B8A" w:rsidR="00457228" w:rsidRPr="008E281A" w:rsidRDefault="00457228" w:rsidP="00457228">
      <w:pPr>
        <w:pStyle w:val="Header"/>
      </w:pPr>
      <w:r w:rsidRPr="008E281A">
        <w:t xml:space="preserve">Type of Submission: </w:t>
      </w:r>
      <w:r>
        <w:t xml:space="preserve">Systematic Review </w:t>
      </w:r>
    </w:p>
    <w:p w14:paraId="552F8F09" w14:textId="77777777" w:rsidR="00457228" w:rsidRPr="008E281A" w:rsidRDefault="00457228" w:rsidP="00457228">
      <w:pPr>
        <w:pStyle w:val="Header"/>
      </w:pPr>
    </w:p>
    <w:p w14:paraId="1C8F2B6E" w14:textId="730D4D0A" w:rsidR="00457228" w:rsidRPr="008E281A" w:rsidRDefault="00457228" w:rsidP="00457228">
      <w:pPr>
        <w:pStyle w:val="Header"/>
      </w:pPr>
      <w:r w:rsidRPr="008E281A">
        <w:t xml:space="preserve">Abstract Word Count: </w:t>
      </w:r>
      <w:r>
        <w:t>2</w:t>
      </w:r>
      <w:r w:rsidR="001D6FA5">
        <w:t>50</w:t>
      </w:r>
    </w:p>
    <w:p w14:paraId="3B81E8AA" w14:textId="77777777" w:rsidR="00457228" w:rsidRPr="008E281A" w:rsidRDefault="00457228" w:rsidP="00457228">
      <w:pPr>
        <w:pStyle w:val="Header"/>
      </w:pPr>
    </w:p>
    <w:p w14:paraId="4663A6CD" w14:textId="786AD361" w:rsidR="003F47AF" w:rsidRDefault="00457228" w:rsidP="00457228">
      <w:pPr>
        <w:pStyle w:val="Header"/>
      </w:pPr>
      <w:r w:rsidRPr="008E281A">
        <w:t xml:space="preserve">Manuscript Word Count: </w:t>
      </w:r>
      <w:r>
        <w:t>3</w:t>
      </w:r>
      <w:r w:rsidR="00C35FF8">
        <w:t>9</w:t>
      </w:r>
      <w:r w:rsidR="00D3488A">
        <w:t>98</w:t>
      </w:r>
      <w:r>
        <w:br/>
      </w:r>
    </w:p>
    <w:p w14:paraId="0784443F" w14:textId="783AE3AC" w:rsidR="00457228" w:rsidRDefault="00457228"/>
    <w:p w14:paraId="063D45EF" w14:textId="77B08C75" w:rsidR="00457228" w:rsidRDefault="00457228"/>
    <w:p w14:paraId="4B094BE8" w14:textId="3EB1D03C" w:rsidR="00457228" w:rsidRDefault="00457228"/>
    <w:p w14:paraId="468E562D" w14:textId="5D8CE805" w:rsidR="00457228" w:rsidRDefault="00457228"/>
    <w:p w14:paraId="01ADE255" w14:textId="06D09A8B" w:rsidR="00457228" w:rsidRDefault="00457228"/>
    <w:p w14:paraId="0BC57ACD" w14:textId="3204CCB3" w:rsidR="00457228" w:rsidRDefault="00457228"/>
    <w:p w14:paraId="7D2DCF7C" w14:textId="617DC6E6" w:rsidR="00457228" w:rsidRDefault="00457228"/>
    <w:p w14:paraId="31445353" w14:textId="253D74F7" w:rsidR="00457228" w:rsidRDefault="00457228"/>
    <w:p w14:paraId="41BCEB17" w14:textId="0793B683" w:rsidR="00457228" w:rsidRDefault="00457228"/>
    <w:p w14:paraId="48CD7B4F" w14:textId="0E0056A0" w:rsidR="00457228" w:rsidRDefault="00457228"/>
    <w:p w14:paraId="3E07F232" w14:textId="51E3393C" w:rsidR="00457228" w:rsidRDefault="00457228"/>
    <w:p w14:paraId="1517A12B" w14:textId="468EB774" w:rsidR="00457228" w:rsidRDefault="00457228"/>
    <w:p w14:paraId="6C20A5E5" w14:textId="3B892A58" w:rsidR="00457228" w:rsidRDefault="00457228"/>
    <w:p w14:paraId="182A3808" w14:textId="26B43804" w:rsidR="00457228" w:rsidRDefault="00457228"/>
    <w:p w14:paraId="6AD5B244" w14:textId="2324B91D" w:rsidR="00457228" w:rsidRDefault="00457228"/>
    <w:p w14:paraId="52DE6247" w14:textId="386D2857" w:rsidR="00457228" w:rsidRDefault="00457228"/>
    <w:p w14:paraId="4EB176AF" w14:textId="0922F2B1" w:rsidR="00457228" w:rsidRDefault="00457228"/>
    <w:p w14:paraId="1CC51EFC" w14:textId="5142633E" w:rsidR="00457228" w:rsidRDefault="00457228"/>
    <w:p w14:paraId="7AE6161D" w14:textId="67EB5982" w:rsidR="00457228" w:rsidRDefault="00457228"/>
    <w:p w14:paraId="4AD5BD8C" w14:textId="04D57E3A" w:rsidR="00457228" w:rsidRDefault="00457228"/>
    <w:p w14:paraId="0D582CCC" w14:textId="0ABB4AA8" w:rsidR="00457228" w:rsidRDefault="00457228"/>
    <w:p w14:paraId="4E2BB984" w14:textId="7E78D66A" w:rsidR="00457228" w:rsidRDefault="00457228"/>
    <w:p w14:paraId="7CC69C10" w14:textId="6A5DFFE1" w:rsidR="00457228" w:rsidRDefault="00457228"/>
    <w:p w14:paraId="332E547F" w14:textId="136C6C59" w:rsidR="00457228" w:rsidRDefault="00457228"/>
    <w:p w14:paraId="41854E80" w14:textId="322158DF" w:rsidR="00457228" w:rsidRDefault="00457228"/>
    <w:p w14:paraId="445B2AB8" w14:textId="7882A829" w:rsidR="00457228" w:rsidRDefault="00457228"/>
    <w:p w14:paraId="477A2C7F" w14:textId="3509EADD" w:rsidR="00457228" w:rsidRDefault="00457228"/>
    <w:p w14:paraId="5883FB3F" w14:textId="5A4A8D5B" w:rsidR="00457228" w:rsidRDefault="00457228"/>
    <w:p w14:paraId="791DC45B" w14:textId="0602D145" w:rsidR="00457228" w:rsidRDefault="00457228"/>
    <w:p w14:paraId="3523016F" w14:textId="1AFAD019" w:rsidR="00457228" w:rsidRDefault="00457228"/>
    <w:p w14:paraId="230E2195" w14:textId="702B0414" w:rsidR="00457228" w:rsidRDefault="00457228"/>
    <w:p w14:paraId="3D4860E3" w14:textId="1CB9B46A" w:rsidR="00457228" w:rsidRDefault="00457228"/>
    <w:p w14:paraId="1B4B1915" w14:textId="2B0DF48D" w:rsidR="00457228" w:rsidRDefault="00457228"/>
    <w:p w14:paraId="516B885C" w14:textId="77777777" w:rsidR="00457228" w:rsidRDefault="00457228"/>
    <w:p w14:paraId="2AF27689" w14:textId="7E2E0430" w:rsidR="00C0238A" w:rsidRDefault="0046483C">
      <w:r>
        <w:t>ABSTRACT</w:t>
      </w:r>
    </w:p>
    <w:p w14:paraId="09B53A96" w14:textId="08953003" w:rsidR="00C0238A" w:rsidRDefault="00C0238A"/>
    <w:p w14:paraId="0C4D2401" w14:textId="76617A4D" w:rsidR="00C0238A" w:rsidRPr="00D30092" w:rsidRDefault="009F73C4" w:rsidP="00D30092">
      <w:pPr>
        <w:spacing w:line="480" w:lineRule="auto"/>
        <w:rPr>
          <w:rFonts w:ascii="Segoe UI" w:hAnsi="Segoe UI" w:cs="Segoe UI"/>
          <w:sz w:val="18"/>
          <w:szCs w:val="18"/>
        </w:rPr>
      </w:pPr>
      <w:r>
        <w:rPr>
          <w:b/>
        </w:rPr>
        <w:t>Objectives</w:t>
      </w:r>
      <w:r w:rsidR="00C0238A" w:rsidRPr="0046483C">
        <w:rPr>
          <w:b/>
        </w:rPr>
        <w:t>:</w:t>
      </w:r>
      <w:r w:rsidR="0046483C">
        <w:rPr>
          <w:b/>
        </w:rPr>
        <w:t xml:space="preserve"> </w:t>
      </w:r>
      <w:r w:rsidR="007945B5">
        <w:rPr>
          <w:rStyle w:val="normaltextrun"/>
        </w:rPr>
        <w:t>Family income is an important determinant of child and parental health. In Canada, cash transfer programs</w:t>
      </w:r>
      <w:r>
        <w:rPr>
          <w:rStyle w:val="normaltextrun"/>
        </w:rPr>
        <w:t xml:space="preserve"> to families with children</w:t>
      </w:r>
      <w:r w:rsidR="007945B5">
        <w:rPr>
          <w:rStyle w:val="normaltextrun"/>
        </w:rPr>
        <w:t xml:space="preserve"> have existed since 1945. This systematic review aimed to examine the association between cash transfer programs </w:t>
      </w:r>
      <w:r w:rsidR="00D26C2D">
        <w:rPr>
          <w:rStyle w:val="normaltextrun"/>
        </w:rPr>
        <w:t xml:space="preserve">to families with children </w:t>
      </w:r>
      <w:r w:rsidR="007945B5">
        <w:rPr>
          <w:rStyle w:val="normaltextrun"/>
        </w:rPr>
        <w:t>and health outcomes in Canadian children (ages 0 to 18)</w:t>
      </w:r>
      <w:r w:rsidR="00223910">
        <w:rPr>
          <w:rStyle w:val="normaltextrun"/>
        </w:rPr>
        <w:t xml:space="preserve"> </w:t>
      </w:r>
      <w:r w:rsidR="0058261D">
        <w:rPr>
          <w:rStyle w:val="normaltextrun"/>
        </w:rPr>
        <w:t xml:space="preserve">as well as </w:t>
      </w:r>
      <w:r w:rsidR="00223910">
        <w:rPr>
          <w:rStyle w:val="normaltextrun"/>
        </w:rPr>
        <w:t>family</w:t>
      </w:r>
      <w:r w:rsidR="00713058">
        <w:rPr>
          <w:rStyle w:val="normaltextrun"/>
        </w:rPr>
        <w:t xml:space="preserve"> </w:t>
      </w:r>
      <w:r w:rsidR="007945B5">
        <w:rPr>
          <w:rStyle w:val="normaltextrun"/>
        </w:rPr>
        <w:t xml:space="preserve">economic outcomes. </w:t>
      </w:r>
      <w:r w:rsidR="007945B5">
        <w:rPr>
          <w:rStyle w:val="eop"/>
        </w:rPr>
        <w:t xml:space="preserve">  </w:t>
      </w:r>
    </w:p>
    <w:p w14:paraId="5E4B8CE6" w14:textId="353C220E" w:rsidR="007945B5" w:rsidRDefault="00C0238A" w:rsidP="00D30092">
      <w:pPr>
        <w:spacing w:line="480" w:lineRule="auto"/>
      </w:pPr>
      <w:r w:rsidRPr="0046483C">
        <w:rPr>
          <w:b/>
        </w:rPr>
        <w:t>Methods:</w:t>
      </w:r>
      <w:r w:rsidR="0046483C">
        <w:rPr>
          <w:b/>
        </w:rPr>
        <w:t xml:space="preserve"> </w:t>
      </w:r>
      <w:r w:rsidR="009F73C4">
        <w:t xml:space="preserve">We reviewed </w:t>
      </w:r>
      <w:r w:rsidR="007945B5">
        <w:t xml:space="preserve">academic and grey literature published </w:t>
      </w:r>
      <w:r w:rsidR="009F73C4">
        <w:t>up</w:t>
      </w:r>
      <w:r w:rsidR="007945B5">
        <w:t xml:space="preserve"> to </w:t>
      </w:r>
      <w:r w:rsidR="00F00D9B">
        <w:t>November 2021</w:t>
      </w:r>
      <w:r w:rsidR="007945B5">
        <w:t xml:space="preserve">. Additional studies were identified </w:t>
      </w:r>
      <w:r w:rsidR="00C70675">
        <w:t xml:space="preserve">through </w:t>
      </w:r>
      <w:r w:rsidR="007945B5">
        <w:t xml:space="preserve">reference review. We included </w:t>
      </w:r>
      <w:r w:rsidR="001362DB">
        <w:t>any study</w:t>
      </w:r>
      <w:r w:rsidR="0053035D">
        <w:t>,</w:t>
      </w:r>
      <w:r w:rsidR="007945B5">
        <w:t xml:space="preserve"> which </w:t>
      </w:r>
      <w:r w:rsidR="00C70675">
        <w:t xml:space="preserve">examined </w:t>
      </w:r>
      <w:r w:rsidR="007945B5">
        <w:t xml:space="preserve">children 0-18 years old </w:t>
      </w:r>
      <w:r w:rsidR="003708D4">
        <w:t>and/</w:t>
      </w:r>
      <w:r w:rsidR="007945B5">
        <w:t xml:space="preserve">or their parents, took place in Canada and reported Canada-specific data, and reported child, youth </w:t>
      </w:r>
      <w:r w:rsidR="00C70675">
        <w:t>and/</w:t>
      </w:r>
      <w:r w:rsidR="007945B5">
        <w:t xml:space="preserve">or parental health outcomes, as well as family economic outcomes. Risk of bias was assessed by two reviewers using </w:t>
      </w:r>
      <w:r w:rsidR="007945B5">
        <w:rPr>
          <w:rStyle w:val="normaltextrun"/>
        </w:rPr>
        <w:t>a modified Newcastle-Ottawa Scale.</w:t>
      </w:r>
    </w:p>
    <w:p w14:paraId="00E20B0B" w14:textId="365C7776" w:rsidR="00C0238A" w:rsidRDefault="009F73C4" w:rsidP="00D30092">
      <w:pPr>
        <w:spacing w:line="480" w:lineRule="auto"/>
      </w:pPr>
      <w:r>
        <w:rPr>
          <w:b/>
        </w:rPr>
        <w:t>Synthesis</w:t>
      </w:r>
      <w:r w:rsidR="00C0238A" w:rsidRPr="0046483C">
        <w:rPr>
          <w:b/>
        </w:rPr>
        <w:t>:</w:t>
      </w:r>
      <w:r w:rsidR="007945B5" w:rsidRPr="0046483C">
        <w:rPr>
          <w:b/>
        </w:rPr>
        <w:t xml:space="preserve"> </w:t>
      </w:r>
      <w:r w:rsidR="007945B5">
        <w:t>Our search yielded 2</w:t>
      </w:r>
      <w:r w:rsidR="001A0D26">
        <w:t>3</w:t>
      </w:r>
      <w:r w:rsidR="007945B5">
        <w:t xml:space="preserve"> studies meeting</w:t>
      </w:r>
      <w:r w:rsidR="0058261D">
        <w:t xml:space="preserve"> the</w:t>
      </w:r>
      <w:r w:rsidR="007945B5">
        <w:t xml:space="preserve"> inclusion criteria out of </w:t>
      </w:r>
      <w:r w:rsidR="006C3F5A">
        <w:t>7,052</w:t>
      </w:r>
      <w:r w:rsidR="007945B5">
        <w:t xml:space="preserve"> identified</w:t>
      </w:r>
      <w:r>
        <w:t xml:space="preserve">. </w:t>
      </w:r>
      <w:r w:rsidR="006C3F5A">
        <w:t>Eight</w:t>
      </w:r>
      <w:r w:rsidR="00C70675">
        <w:t xml:space="preserve"> studies</w:t>
      </w:r>
      <w:r w:rsidR="007945B5">
        <w:t xml:space="preserve"> in total measured child health outcomes, including birth outcomes, child overall health, an</w:t>
      </w:r>
      <w:r>
        <w:t xml:space="preserve">d </w:t>
      </w:r>
      <w:r w:rsidR="007945B5">
        <w:t>development and behavio</w:t>
      </w:r>
      <w:r w:rsidR="00C70675">
        <w:t>u</w:t>
      </w:r>
      <w:r w:rsidR="007945B5">
        <w:t>r</w:t>
      </w:r>
      <w:r w:rsidR="00C70675">
        <w:t>al</w:t>
      </w:r>
      <w:r w:rsidR="007945B5">
        <w:t xml:space="preserve"> outcomes, and four directly addressed parental health, including mental health, injuries</w:t>
      </w:r>
      <w:r>
        <w:t>,</w:t>
      </w:r>
      <w:r w:rsidR="007945B5">
        <w:t xml:space="preserve"> and obesity.</w:t>
      </w:r>
      <w:r>
        <w:t xml:space="preserve"> Most s</w:t>
      </w:r>
      <w:r w:rsidR="00C70675">
        <w:t xml:space="preserve">tudies </w:t>
      </w:r>
      <w:r w:rsidR="00951E7F">
        <w:t>report</w:t>
      </w:r>
      <w:r w:rsidR="0053035D">
        <w:t>ed</w:t>
      </w:r>
      <w:r w:rsidR="007945B5">
        <w:t xml:space="preserve"> generally positive associations, though some findings were specific to certain subgroups. </w:t>
      </w:r>
      <w:r w:rsidR="0058261D">
        <w:t>Some s</w:t>
      </w:r>
      <w:r w:rsidR="007945B5">
        <w:t xml:space="preserve">tudies </w:t>
      </w:r>
      <w:r w:rsidR="0058261D">
        <w:t xml:space="preserve">also examined </w:t>
      </w:r>
      <w:r w:rsidR="007945B5">
        <w:t xml:space="preserve">fertility and labour force participation </w:t>
      </w:r>
      <w:r w:rsidR="00D26C2D">
        <w:t>outcomes</w:t>
      </w:r>
      <w:r w:rsidR="0058261D">
        <w:t>, which</w:t>
      </w:r>
      <w:r w:rsidR="00D26C2D">
        <w:t xml:space="preserve"> </w:t>
      </w:r>
      <w:r w:rsidR="00951E7F">
        <w:t>describe</w:t>
      </w:r>
      <w:r w:rsidR="0053035D">
        <w:t>d</w:t>
      </w:r>
      <w:r w:rsidR="007945B5">
        <w:t xml:space="preserve"> varying effects.  </w:t>
      </w:r>
    </w:p>
    <w:p w14:paraId="626693AD" w14:textId="594C511F" w:rsidR="00C0238A" w:rsidRDefault="00C0238A" w:rsidP="00D30092">
      <w:pPr>
        <w:spacing w:line="480" w:lineRule="auto"/>
      </w:pPr>
      <w:r w:rsidRPr="0046483C">
        <w:rPr>
          <w:b/>
        </w:rPr>
        <w:t>Conclusions:</w:t>
      </w:r>
      <w:r w:rsidR="0046483C">
        <w:rPr>
          <w:b/>
        </w:rPr>
        <w:t xml:space="preserve"> </w:t>
      </w:r>
      <w:r w:rsidR="007945B5">
        <w:t>Cash transfer programs to families with children in Canada are associated with better child and parental health outcomes.</w:t>
      </w:r>
      <w:r w:rsidR="007945B5" w:rsidRPr="007945B5">
        <w:t xml:space="preserve"> </w:t>
      </w:r>
      <w:r w:rsidR="00C70675">
        <w:t xml:space="preserve">Additional </w:t>
      </w:r>
      <w:r w:rsidR="007945B5">
        <w:t>research is needed to evaluate the mechanisms</w:t>
      </w:r>
      <w:r w:rsidR="009F73C4">
        <w:t xml:space="preserve"> of effects</w:t>
      </w:r>
      <w:r w:rsidR="007945B5">
        <w:t xml:space="preserve">, </w:t>
      </w:r>
      <w:r w:rsidR="009F73C4">
        <w:t>and</w:t>
      </w:r>
      <w:r w:rsidR="007945B5">
        <w:t xml:space="preserve"> </w:t>
      </w:r>
      <w:r w:rsidR="008C07C4">
        <w:t xml:space="preserve">to identify </w:t>
      </w:r>
      <w:r w:rsidR="007945B5">
        <w:t xml:space="preserve">which types </w:t>
      </w:r>
      <w:r w:rsidR="009D6339">
        <w:t xml:space="preserve">and levels </w:t>
      </w:r>
      <w:r w:rsidR="007945B5">
        <w:t>of government transfers are most effective</w:t>
      </w:r>
      <w:r w:rsidR="00504B9D">
        <w:t>,</w:t>
      </w:r>
      <w:r w:rsidR="009D6339">
        <w:t xml:space="preserve"> and </w:t>
      </w:r>
      <w:r w:rsidR="009F73C4">
        <w:t xml:space="preserve">target </w:t>
      </w:r>
      <w:r w:rsidR="009D6339">
        <w:t>populations,</w:t>
      </w:r>
      <w:r w:rsidR="00504B9D">
        <w:t xml:space="preserve"> </w:t>
      </w:r>
      <w:r w:rsidR="00D422D7">
        <w:t>to</w:t>
      </w:r>
      <w:r w:rsidR="007945B5">
        <w:t xml:space="preserve"> optimize the positive effects of these benefits. </w:t>
      </w:r>
    </w:p>
    <w:p w14:paraId="4000EBDB" w14:textId="7E6508E5" w:rsidR="00D55EEA" w:rsidRDefault="00D55EEA"/>
    <w:p w14:paraId="0369DD92" w14:textId="7221A793" w:rsidR="007945B5" w:rsidRDefault="00D55EEA">
      <w:r>
        <w:t xml:space="preserve">Keywords: </w:t>
      </w:r>
      <w:r w:rsidR="00D30092">
        <w:t>Child Health, Policy, Economic, Socioeconomic Factors</w:t>
      </w:r>
    </w:p>
    <w:p w14:paraId="4EA77586" w14:textId="77777777" w:rsidR="00D30092" w:rsidRDefault="00D30092"/>
    <w:p w14:paraId="0D53B43A" w14:textId="19BDC54A" w:rsidR="00C0238A" w:rsidRDefault="00C0238A"/>
    <w:p w14:paraId="676EDAD6" w14:textId="316472F4" w:rsidR="00BE5A90" w:rsidRDefault="007945B5" w:rsidP="00BE5A90">
      <w:pPr>
        <w:pStyle w:val="paragraph"/>
        <w:spacing w:before="0" w:beforeAutospacing="0" w:after="0" w:afterAutospacing="0" w:line="480" w:lineRule="auto"/>
        <w:ind w:firstLine="720"/>
        <w:textAlignment w:val="baseline"/>
        <w:rPr>
          <w:rStyle w:val="normaltextrun"/>
        </w:rPr>
      </w:pPr>
      <w:r>
        <w:rPr>
          <w:rStyle w:val="normaltextrun"/>
        </w:rPr>
        <w:t>C</w:t>
      </w:r>
      <w:r w:rsidR="00B36FD6">
        <w:rPr>
          <w:rStyle w:val="normaltextrun"/>
        </w:rPr>
        <w:t>hildren's health and development are strongly </w:t>
      </w:r>
      <w:r w:rsidR="003D560B">
        <w:rPr>
          <w:rStyle w:val="normaltextrun"/>
        </w:rPr>
        <w:t>related to</w:t>
      </w:r>
      <w:r w:rsidR="00B36FD6">
        <w:rPr>
          <w:rStyle w:val="normaltextrun"/>
        </w:rPr>
        <w:t xml:space="preserve"> </w:t>
      </w:r>
      <w:r w:rsidR="003D560B">
        <w:rPr>
          <w:rStyle w:val="normaltextrun"/>
        </w:rPr>
        <w:t>family financial circumstances</w:t>
      </w:r>
      <w:r w:rsidR="008C07C4">
        <w:rPr>
          <w:rStyle w:val="normaltextrun"/>
        </w:rPr>
        <w:t xml:space="preserve">. </w:t>
      </w:r>
      <w:r w:rsidR="00F15A45">
        <w:rPr>
          <w:rStyle w:val="normaltextrun"/>
        </w:rPr>
        <w:t>Family p</w:t>
      </w:r>
      <w:r w:rsidR="008C07C4">
        <w:rPr>
          <w:rStyle w:val="normaltextrun"/>
        </w:rPr>
        <w:t xml:space="preserve">overty has been identified as </w:t>
      </w:r>
      <w:r w:rsidR="003D560B">
        <w:rPr>
          <w:rStyle w:val="normaltextrun"/>
        </w:rPr>
        <w:t>an important predictor of adverse child outcomes</w:t>
      </w:r>
      <w:r w:rsidR="00F15A45">
        <w:rPr>
          <w:rStyle w:val="normaltextrun"/>
        </w:rPr>
        <w:t>;</w:t>
      </w:r>
      <w:r w:rsidR="003D560B">
        <w:rPr>
          <w:rStyle w:val="normaltextrun"/>
        </w:rPr>
        <w:fldChar w:fldCharType="begin">
          <w:fldData xml:space="preserve">PEVuZE5vdGU+PENpdGU+PEF1dGhvcj5CbGFpcjwvQXV0aG9yPjxZZWFyPjIwMTY8L1llYXI+PFJl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</w:fldData>
        </w:fldChar>
      </w:r>
      <w:r w:rsidR="00F31850">
        <w:rPr>
          <w:rStyle w:val="normaltextrun"/>
        </w:rPr>
        <w:instrText xml:space="preserve"> ADDIN EN.CITE </w:instrText>
      </w:r>
      <w:r w:rsidR="00F31850">
        <w:rPr>
          <w:rStyle w:val="normaltextrun"/>
        </w:rPr>
        <w:fldChar w:fldCharType="begin">
          <w:fldData xml:space="preserve">PEVuZE5vdGU+PENpdGU+PEF1dGhvcj5CbGFpcjwvQXV0aG9yPjxZZWFyPjIwMTY8L1llYXI+PFJl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3D560B">
        <w:rPr>
          <w:rStyle w:val="normaltextrun"/>
        </w:rPr>
      </w:r>
      <w:r w:rsidR="003D560B">
        <w:rPr>
          <w:rStyle w:val="normaltextrun"/>
        </w:rPr>
        <w:fldChar w:fldCharType="separate"/>
      </w:r>
      <w:r w:rsidR="00D207D8" w:rsidRPr="00D207D8">
        <w:rPr>
          <w:rStyle w:val="normaltextrun"/>
          <w:noProof/>
          <w:vertAlign w:val="superscript"/>
        </w:rPr>
        <w:t>1, 2</w:t>
      </w:r>
      <w:r w:rsidR="003D560B">
        <w:rPr>
          <w:rStyle w:val="normaltextrun"/>
        </w:rPr>
        <w:fldChar w:fldCharType="end"/>
      </w:r>
      <w:r w:rsidR="003D560B">
        <w:rPr>
          <w:rStyle w:val="normaltextrun"/>
        </w:rPr>
        <w:t xml:space="preserve"> </w:t>
      </w:r>
      <w:r w:rsidR="00F15A45">
        <w:rPr>
          <w:rStyle w:val="normaltextrun"/>
        </w:rPr>
        <w:t>its influence on child</w:t>
      </w:r>
      <w:r w:rsidR="00BE5A90">
        <w:rPr>
          <w:rStyle w:val="normaltextrun"/>
        </w:rPr>
        <w:t xml:space="preserve"> health and development</w:t>
      </w:r>
      <w:r w:rsidR="00F15A45">
        <w:rPr>
          <w:rStyle w:val="normaltextrun"/>
        </w:rPr>
        <w:t xml:space="preserve"> is exerted</w:t>
      </w:r>
      <w:r w:rsidR="00BE5A90">
        <w:rPr>
          <w:rStyle w:val="normaltextrun"/>
        </w:rPr>
        <w:t xml:space="preserve"> </w:t>
      </w:r>
      <w:r w:rsidR="00F15A45">
        <w:rPr>
          <w:rStyle w:val="normaltextrun"/>
        </w:rPr>
        <w:t xml:space="preserve">both through direct </w:t>
      </w:r>
      <w:r w:rsidR="00BE5A90">
        <w:rPr>
          <w:rStyle w:val="normaltextrun"/>
        </w:rPr>
        <w:t>reduc</w:t>
      </w:r>
      <w:r w:rsidR="00F15A45">
        <w:rPr>
          <w:rStyle w:val="normaltextrun"/>
        </w:rPr>
        <w:t>tion in</w:t>
      </w:r>
      <w:r w:rsidR="00BE5A90">
        <w:rPr>
          <w:rStyle w:val="normaltextrun"/>
        </w:rPr>
        <w:t xml:space="preserve"> material resources to meet basic needs such as food, shelter, education and health care, as well as by </w:t>
      </w:r>
      <w:r w:rsidR="00F15A45">
        <w:rPr>
          <w:rStyle w:val="normaltextrun"/>
        </w:rPr>
        <w:t xml:space="preserve">creating </w:t>
      </w:r>
      <w:r w:rsidR="00BE5A90">
        <w:rPr>
          <w:rStyle w:val="normaltextrun"/>
        </w:rPr>
        <w:t>circumstances</w:t>
      </w:r>
      <w:r w:rsidR="002E6B75">
        <w:rPr>
          <w:rStyle w:val="normaltextrun"/>
        </w:rPr>
        <w:t xml:space="preserve"> such as greater parental stress, which in turn </w:t>
      </w:r>
      <w:r w:rsidR="003708D4">
        <w:rPr>
          <w:rStyle w:val="normaltextrun"/>
        </w:rPr>
        <w:t xml:space="preserve">are </w:t>
      </w:r>
      <w:r w:rsidR="002E6B75">
        <w:rPr>
          <w:rStyle w:val="normaltextrun"/>
        </w:rPr>
        <w:t>associated with poorer child health and developmental outcomes</w:t>
      </w:r>
      <w:r w:rsidR="00BE5A90">
        <w:rPr>
          <w:rStyle w:val="normaltextrun"/>
        </w:rPr>
        <w:t>.</w:t>
      </w:r>
      <w:r w:rsidR="00BE5A90">
        <w:rPr>
          <w:rStyle w:val="normaltextrun"/>
        </w:rPr>
        <w:fldChar w:fldCharType="begin">
          <w:fldData xml:space="preserve">PEVuZE5vdGU+PENpdGU+PEF1dGhvcj5HZXJzaG9mZjwvQXV0aG9yPjxZZWFyPjIwMDc8L1llYXI+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ZvbHVtZT4xMzc8L3ZvbHVtZT48bnVtYmVyPjQ8L251bWJlcj48ZWRpdGlvbj4yMDE2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</w:fldData>
        </w:fldChar>
      </w:r>
      <w:r w:rsidR="00F31850">
        <w:rPr>
          <w:rStyle w:val="normaltextrun"/>
        </w:rPr>
        <w:instrText xml:space="preserve"> ADDIN EN.CITE </w:instrText>
      </w:r>
      <w:r w:rsidR="00F31850">
        <w:rPr>
          <w:rStyle w:val="normaltextrun"/>
        </w:rPr>
        <w:fldChar w:fldCharType="begin">
          <w:fldData xml:space="preserve">PEVuZE5vdGU+PENpdGU+PEF1dGhvcj5HZXJzaG9mZjwvQXV0aG9yPjxZZWFyPjIwMDc8L1llYXI+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BE5A90">
        <w:rPr>
          <w:rStyle w:val="normaltextrun"/>
        </w:rPr>
      </w:r>
      <w:r w:rsidR="00BE5A90">
        <w:rPr>
          <w:rStyle w:val="normaltextrun"/>
        </w:rPr>
        <w:fldChar w:fldCharType="separate"/>
      </w:r>
      <w:r w:rsidR="00385FC1" w:rsidRPr="00385FC1">
        <w:rPr>
          <w:rStyle w:val="normaltextrun"/>
          <w:noProof/>
          <w:vertAlign w:val="superscript"/>
        </w:rPr>
        <w:t>3-5</w:t>
      </w:r>
      <w:r w:rsidR="00BE5A90">
        <w:rPr>
          <w:rStyle w:val="normaltextrun"/>
        </w:rPr>
        <w:fldChar w:fldCharType="end"/>
      </w:r>
    </w:p>
    <w:p w14:paraId="621B2E66" w14:textId="0BB0650D" w:rsidR="008A662B" w:rsidRDefault="008A662B" w:rsidP="00BE5A90">
      <w:pPr>
        <w:pStyle w:val="paragraph"/>
        <w:spacing w:before="0" w:beforeAutospacing="0" w:after="0" w:afterAutospacing="0" w:line="480" w:lineRule="auto"/>
        <w:ind w:firstLine="720"/>
        <w:textAlignment w:val="baseline"/>
        <w:rPr>
          <w:rStyle w:val="normaltextrun"/>
        </w:rPr>
      </w:pPr>
      <w:r>
        <w:rPr>
          <w:rStyle w:val="normaltextrun"/>
        </w:rPr>
        <w:t>In the setting of family poverty, parents’</w:t>
      </w:r>
      <w:r w:rsidR="00283B5D">
        <w:rPr>
          <w:rStyle w:val="normaltextrun"/>
        </w:rPr>
        <w:t xml:space="preserve"> own</w:t>
      </w:r>
      <w:r>
        <w:rPr>
          <w:rStyle w:val="normaltextrun"/>
        </w:rPr>
        <w:t xml:space="preserve"> health</w:t>
      </w:r>
      <w:r w:rsidR="00283B5D">
        <w:rPr>
          <w:rStyle w:val="normaltextrun"/>
        </w:rPr>
        <w:t>, including mental health,</w:t>
      </w:r>
      <w:r>
        <w:rPr>
          <w:rStyle w:val="normaltextrun"/>
        </w:rPr>
        <w:t xml:space="preserve"> often </w:t>
      </w:r>
      <w:r w:rsidR="009D6339">
        <w:rPr>
          <w:rStyle w:val="normaltextrun"/>
        </w:rPr>
        <w:t>suffers, as they face the</w:t>
      </w:r>
      <w:r>
        <w:rPr>
          <w:rStyle w:val="normaltextrun"/>
        </w:rPr>
        <w:t xml:space="preserve"> stresses of </w:t>
      </w:r>
      <w:r w:rsidR="00F15A45">
        <w:rPr>
          <w:rStyle w:val="normaltextrun"/>
        </w:rPr>
        <w:t xml:space="preserve">trying to </w:t>
      </w:r>
      <w:r>
        <w:rPr>
          <w:rStyle w:val="normaltextrun"/>
        </w:rPr>
        <w:t xml:space="preserve">meet basic needs for the household under financial constraints, and </w:t>
      </w:r>
      <w:r w:rsidR="00F15A45">
        <w:rPr>
          <w:rStyle w:val="normaltextrun"/>
        </w:rPr>
        <w:t xml:space="preserve">because </w:t>
      </w:r>
      <w:r w:rsidR="009D6339">
        <w:rPr>
          <w:rStyle w:val="normaltextrun"/>
        </w:rPr>
        <w:t xml:space="preserve">they </w:t>
      </w:r>
      <w:r w:rsidR="00385FC1">
        <w:rPr>
          <w:rStyle w:val="normaltextrun"/>
        </w:rPr>
        <w:t>may</w:t>
      </w:r>
      <w:r>
        <w:rPr>
          <w:rStyle w:val="normaltextrun"/>
        </w:rPr>
        <w:t xml:space="preserve"> prioritize scarce household resources towards their children.</w:t>
      </w:r>
      <w:r w:rsidR="00385FC1">
        <w:rPr>
          <w:rStyle w:val="normaltextrun"/>
        </w:rPr>
        <w:fldChar w:fldCharType="begin">
          <w:fldData xml:space="preserve">PEVuZE5vdGU+PENpdGU+PEF1dGhvcj5GaXR6c2ltb25zPC9BdXRob3I+PFllYXI+MjAxNzwvWWVh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ZvbHVtZT4x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</w:fldData>
        </w:fldChar>
      </w:r>
      <w:r w:rsidR="00F31850">
        <w:rPr>
          <w:rStyle w:val="normaltextrun"/>
        </w:rPr>
        <w:instrText xml:space="preserve"> ADDIN EN.CITE </w:instrText>
      </w:r>
      <w:r w:rsidR="00F31850">
        <w:rPr>
          <w:rStyle w:val="normaltextrun"/>
        </w:rPr>
        <w:fldChar w:fldCharType="begin">
          <w:fldData xml:space="preserve">PEVuZE5vdGU+PENpdGU+PEF1dGhvcj5GaXR6c2ltb25zPC9BdXRob3I+PFllYXI+MjAxNzwvWWVh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ZvbHVtZT4x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385FC1">
        <w:rPr>
          <w:rStyle w:val="normaltextrun"/>
        </w:rPr>
      </w:r>
      <w:r w:rsidR="00385FC1">
        <w:rPr>
          <w:rStyle w:val="normaltextrun"/>
        </w:rPr>
        <w:fldChar w:fldCharType="separate"/>
      </w:r>
      <w:r w:rsidR="00385FC1" w:rsidRPr="00385FC1">
        <w:rPr>
          <w:rStyle w:val="normaltextrun"/>
          <w:noProof/>
          <w:vertAlign w:val="superscript"/>
        </w:rPr>
        <w:t>6-8</w:t>
      </w:r>
      <w:r w:rsidR="00385FC1">
        <w:rPr>
          <w:rStyle w:val="normaltextrun"/>
        </w:rPr>
        <w:fldChar w:fldCharType="end"/>
      </w:r>
      <w:r>
        <w:rPr>
          <w:rStyle w:val="normaltextrun"/>
        </w:rPr>
        <w:t xml:space="preserve"> Parental health is critical to child health</w:t>
      </w:r>
      <w:r w:rsidR="00054D7A">
        <w:rPr>
          <w:rStyle w:val="normaltextrun"/>
        </w:rPr>
        <w:t xml:space="preserve"> </w:t>
      </w:r>
      <w:r w:rsidR="001362DB">
        <w:rPr>
          <w:rStyle w:val="normaltextrun"/>
        </w:rPr>
        <w:t>as parents buffer the effects of low income on children</w:t>
      </w:r>
      <w:r w:rsidR="009D6339">
        <w:rPr>
          <w:rStyle w:val="normaltextrun"/>
        </w:rPr>
        <w:fldChar w:fldCharType="begin">
          <w:fldData xml:space="preserve">PEVuZE5vdGU+PENpdGU+PEF1dGhvcj5CbGFpcjwvQXV0aG9yPjxZZWFyPjIwMTY8L1llYXI+PFJl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</w:fldData>
        </w:fldChar>
      </w:r>
      <w:r w:rsidR="00F31850">
        <w:rPr>
          <w:rStyle w:val="normaltextrun"/>
        </w:rPr>
        <w:instrText xml:space="preserve"> ADDIN EN.CITE </w:instrText>
      </w:r>
      <w:r w:rsidR="00F31850">
        <w:rPr>
          <w:rStyle w:val="normaltextrun"/>
        </w:rPr>
        <w:fldChar w:fldCharType="begin">
          <w:fldData xml:space="preserve">PEVuZE5vdGU+PENpdGU+PEF1dGhvcj5CbGFpcjwvQXV0aG9yPjxZZWFyPjIwMTY8L1llYXI+PFJl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9D6339">
        <w:rPr>
          <w:rStyle w:val="normaltextrun"/>
        </w:rPr>
      </w:r>
      <w:r w:rsidR="009D6339">
        <w:rPr>
          <w:rStyle w:val="normaltextrun"/>
        </w:rPr>
        <w:fldChar w:fldCharType="separate"/>
      </w:r>
      <w:r w:rsidR="009D6339" w:rsidRPr="009D6339">
        <w:rPr>
          <w:rStyle w:val="normaltextrun"/>
          <w:noProof/>
          <w:vertAlign w:val="superscript"/>
        </w:rPr>
        <w:t>1</w:t>
      </w:r>
      <w:r w:rsidR="009D6339">
        <w:rPr>
          <w:rStyle w:val="normaltextrun"/>
        </w:rPr>
        <w:fldChar w:fldCharType="end"/>
      </w:r>
      <w:r>
        <w:rPr>
          <w:rStyle w:val="normaltextrun"/>
        </w:rPr>
        <w:t xml:space="preserve"> and</w:t>
      </w:r>
      <w:r w:rsidR="0053035D">
        <w:rPr>
          <w:rStyle w:val="normaltextrun"/>
        </w:rPr>
        <w:t>,</w:t>
      </w:r>
      <w:r>
        <w:rPr>
          <w:rStyle w:val="normaltextrun"/>
        </w:rPr>
        <w:t xml:space="preserve"> while there is a strong focus on reducing child poverty in policy and clinical interventions, the importance of promoting parental health cannot be overstated. When aiming to improve child health outcomes, it is important to recognize that parental stress and well-being are likely important intermediate factors in the pathway between poverty and child health and developmental outcomes</w:t>
      </w:r>
      <w:r w:rsidR="003708D4">
        <w:rPr>
          <w:rStyle w:val="normaltextrun"/>
        </w:rPr>
        <w:t>,</w:t>
      </w:r>
      <w:r>
        <w:rPr>
          <w:rStyle w:val="normaltextrun"/>
        </w:rPr>
        <w:t xml:space="preserve"> and that the stresses of poverty may be experienced uniquely by parents compared to adults without children, given their responsibilities towards their children.</w:t>
      </w:r>
      <w:r w:rsidR="007C75B6">
        <w:rPr>
          <w:rStyle w:val="normaltextrun"/>
        </w:rPr>
        <w:fldChar w:fldCharType="begin">
          <w:fldData xml:space="preserve">PEVuZE5vdGU+PENpdGU+PEF1dGhvcj5MYW5nZTwvQXV0aG9yPjxZZWFyPjIwMTc8L1llYXI+PFJl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</w:fldData>
        </w:fldChar>
      </w:r>
      <w:r w:rsidR="00F31850">
        <w:rPr>
          <w:rStyle w:val="normaltextrun"/>
        </w:rPr>
        <w:instrText xml:space="preserve"> ADDIN EN.CITE </w:instrText>
      </w:r>
      <w:r w:rsidR="00F31850">
        <w:rPr>
          <w:rStyle w:val="normaltextrun"/>
        </w:rPr>
        <w:fldChar w:fldCharType="begin">
          <w:fldData xml:space="preserve">PEVuZE5vdGU+PENpdGU+PEF1dGhvcj5MYW5nZTwvQXV0aG9yPjxZZWFyPjIwMTc8L1llYXI+PFJl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7C75B6">
        <w:rPr>
          <w:rStyle w:val="normaltextrun"/>
        </w:rPr>
      </w:r>
      <w:r w:rsidR="007C75B6">
        <w:rPr>
          <w:rStyle w:val="normaltextrun"/>
        </w:rPr>
        <w:fldChar w:fldCharType="separate"/>
      </w:r>
      <w:r w:rsidR="007C75B6" w:rsidRPr="007C75B6">
        <w:rPr>
          <w:rStyle w:val="normaltextrun"/>
          <w:noProof/>
          <w:vertAlign w:val="superscript"/>
        </w:rPr>
        <w:t>9</w:t>
      </w:r>
      <w:r w:rsidR="007C75B6">
        <w:rPr>
          <w:rStyle w:val="normaltextrun"/>
        </w:rPr>
        <w:fldChar w:fldCharType="end"/>
      </w:r>
      <w:r>
        <w:rPr>
          <w:rStyle w:val="normaltextrun"/>
        </w:rPr>
        <w:t xml:space="preserve"> </w:t>
      </w:r>
    </w:p>
    <w:p w14:paraId="64A962DA" w14:textId="62C8B794" w:rsidR="007945B5" w:rsidRDefault="002E6B75" w:rsidP="007945B5">
      <w:pPr>
        <w:pStyle w:val="paragraph"/>
        <w:spacing w:before="0" w:beforeAutospacing="0" w:after="0" w:afterAutospacing="0" w:line="480" w:lineRule="auto"/>
        <w:ind w:firstLine="720"/>
        <w:textAlignment w:val="baseline"/>
        <w:rPr>
          <w:rStyle w:val="normaltextrun"/>
        </w:rPr>
      </w:pPr>
      <w:r>
        <w:rPr>
          <w:rStyle w:val="normaltextrun"/>
        </w:rPr>
        <w:t>A multitude of clinical and public health interventions have been developed to a</w:t>
      </w:r>
      <w:r w:rsidR="008A662B">
        <w:rPr>
          <w:rStyle w:val="normaltextrun"/>
        </w:rPr>
        <w:t>ddress th</w:t>
      </w:r>
      <w:r>
        <w:rPr>
          <w:rStyle w:val="normaltextrun"/>
        </w:rPr>
        <w:t>e social and economic concerns of</w:t>
      </w:r>
      <w:r w:rsidR="001362DB">
        <w:rPr>
          <w:rStyle w:val="normaltextrun"/>
        </w:rPr>
        <w:t xml:space="preserve"> families</w:t>
      </w:r>
      <w:r>
        <w:rPr>
          <w:rStyle w:val="normaltextrun"/>
        </w:rPr>
        <w:fldChar w:fldCharType="begin"/>
      </w:r>
      <w:r w:rsidR="00F31850">
        <w:rPr>
          <w:rStyle w:val="normaltextrun"/>
        </w:rPr>
        <w:instrText xml:space="preserve"> ADDIN EN.CITE &lt;EndNote&gt;&lt;Cite&gt;&lt;Author&gt;Gottlieb&lt;/Author&gt;&lt;Year&gt;2017&lt;/Year&gt;&lt;RecNum&gt;667&lt;/RecNum&gt;&lt;DisplayText&gt;&lt;style face="superscript"&gt;10&lt;/style&gt;&lt;/DisplayText&gt;&lt;record&gt;&lt;rec-number&gt;667&lt;/rec-number&gt;&lt;foreign-keys&gt;&lt;key app="EN" db-id="9adewzw0swtzxje2ed7pwerwsrawdzzfe0wd" timestamp="1576865816" guid="117a51c7-6041-441b-9a9b-3011d942536a"&gt;667&lt;/key&gt;&lt;/foreign-keys&gt;&lt;ref-type name="Journal Article"&gt;17&lt;/ref-type&gt;&lt;contributors&gt;&lt;authors&gt;&lt;author&gt;Gottlieb, L. M.&lt;/author&gt;&lt;author&gt;Wing, H.&lt;/author&gt;&lt;author&gt;Adler, N. E.&lt;/author&gt;&lt;/authors&gt;&lt;/contributors&gt;&lt;auth-address&gt;Department of Family Medicine, University of California, San Francisco, San Francisco, California. Electronic address: laura.gottlieb@ucsf.edu.&amp;#xD;Center for Health and Community, University of California, San Francisco, San Francisco, California.&lt;/auth-address&gt;&lt;titles&gt;&lt;title&gt;A Systematic Review of Interventions on Patients&amp;apos; Social and Economic Needs&lt;/title&gt;&lt;secondary-title&gt;Am J Prev Med&lt;/secondary-title&gt;&lt;/titles&gt;&lt;periodical&gt;&lt;full-title&gt;Am J Prev Med&lt;/full-title&gt;&lt;/periodical&gt;&lt;pages&gt;719-729&lt;/pages&gt;&lt;volume&gt;53&lt;/volume&gt;&lt;number&gt;5&lt;/number&gt;&lt;dates&gt;&lt;year&gt;2017&lt;/year&gt;&lt;pub-dates&gt;&lt;date&gt;Nov&lt;/date&gt;&lt;/pub-dates&gt;&lt;/dates&gt;&lt;isbn&gt;1873-2607 (Electronic)&amp;#xD;0749-3797 (Linking)&lt;/isbn&gt;&lt;accession-num&gt;28688725&lt;/accession-num&gt;&lt;urls&gt;&lt;related-urls&gt;&lt;url&gt;https://www.ncbi.nlm.nih.gov/pubmed/28688725&lt;/url&gt;&lt;url&gt;https://www.ajpmonline.org/article/S0749-3797(17)30268-4/pdf&lt;/url&gt;&lt;/related-urls&gt;&lt;/urls&gt;&lt;electronic-resource-num&gt;10.1016/j.amepre.2017.05.011&lt;/electronic-resource-num&gt;&lt;/record&gt;&lt;/Cite&gt;&lt;/EndNote&gt;</w:instrText>
      </w:r>
      <w:r>
        <w:rPr>
          <w:rStyle w:val="normaltextrun"/>
        </w:rPr>
        <w:fldChar w:fldCharType="separate"/>
      </w:r>
      <w:r w:rsidR="007C75B6" w:rsidRPr="007C75B6">
        <w:rPr>
          <w:rStyle w:val="normaltextrun"/>
          <w:noProof/>
          <w:vertAlign w:val="superscript"/>
        </w:rPr>
        <w:t>10</w:t>
      </w:r>
      <w:r>
        <w:rPr>
          <w:rStyle w:val="normaltextrun"/>
        </w:rPr>
        <w:fldChar w:fldCharType="end"/>
      </w:r>
      <w:r>
        <w:rPr>
          <w:rStyle w:val="normaltextrun"/>
        </w:rPr>
        <w:t>, targeting proximal</w:t>
      </w:r>
      <w:r w:rsidR="00283B5D">
        <w:rPr>
          <w:rStyle w:val="normaltextrun"/>
        </w:rPr>
        <w:t xml:space="preserve"> </w:t>
      </w:r>
      <w:r>
        <w:rPr>
          <w:rStyle w:val="normaltextrun"/>
        </w:rPr>
        <w:t>and downstream</w:t>
      </w:r>
      <w:r w:rsidR="00283B5D">
        <w:rPr>
          <w:rStyle w:val="normaltextrun"/>
        </w:rPr>
        <w:t xml:space="preserve"> </w:t>
      </w:r>
      <w:r>
        <w:rPr>
          <w:rStyle w:val="normaltextrun"/>
        </w:rPr>
        <w:t xml:space="preserve">consequences of poverty and low-income, several of which have been specifically designed to benefit children. </w:t>
      </w:r>
      <w:r w:rsidR="000B11FB">
        <w:rPr>
          <w:rStyle w:val="normaltextrun"/>
        </w:rPr>
        <w:t>Beyond these more explicitly health-oriented interventions</w:t>
      </w:r>
      <w:r>
        <w:rPr>
          <w:rStyle w:val="normaltextrun"/>
        </w:rPr>
        <w:t xml:space="preserve">, there is increasing attention to the value of </w:t>
      </w:r>
      <w:r w:rsidR="00E13795">
        <w:rPr>
          <w:rStyle w:val="normaltextrun"/>
        </w:rPr>
        <w:t>income</w:t>
      </w:r>
      <w:r>
        <w:rPr>
          <w:rStyle w:val="normaltextrun"/>
        </w:rPr>
        <w:t xml:space="preserve"> transfers</w:t>
      </w:r>
      <w:r w:rsidR="00D112A0">
        <w:rPr>
          <w:rStyle w:val="normaltextrun"/>
        </w:rPr>
        <w:t xml:space="preserve"> to families with children, which have the potential to directly address the root cause of child health consequences of poverty.</w:t>
      </w:r>
      <w:r w:rsidR="00E13795">
        <w:rPr>
          <w:rStyle w:val="normaltextrun"/>
        </w:rPr>
        <w:t xml:space="preserve"> </w:t>
      </w:r>
    </w:p>
    <w:p w14:paraId="62DE5AFE" w14:textId="216968CC" w:rsidR="006C719C" w:rsidRDefault="006C719C" w:rsidP="006C719C">
      <w:pPr>
        <w:pStyle w:val="paragraph"/>
        <w:spacing w:before="0" w:beforeAutospacing="0" w:after="0" w:afterAutospacing="0" w:line="480" w:lineRule="auto"/>
        <w:ind w:firstLine="720"/>
        <w:textAlignment w:val="baseline"/>
        <w:rPr>
          <w:rStyle w:val="normaltextrun"/>
        </w:rPr>
      </w:pPr>
      <w:r>
        <w:rPr>
          <w:rStyle w:val="normaltextrun"/>
        </w:rPr>
        <w:lastRenderedPageBreak/>
        <w:t>T</w:t>
      </w:r>
      <w:r w:rsidR="00E13795">
        <w:rPr>
          <w:rStyle w:val="normaltextrun"/>
        </w:rPr>
        <w:t>here has been some discussion in the economic</w:t>
      </w:r>
      <w:r w:rsidR="000607E6">
        <w:rPr>
          <w:rStyle w:val="normaltextrun"/>
        </w:rPr>
        <w:t>s</w:t>
      </w:r>
      <w:r w:rsidR="00E13795">
        <w:rPr>
          <w:rStyle w:val="normaltextrun"/>
        </w:rPr>
        <w:t xml:space="preserve"> literature around the types of cash transfers that are most effective (</w:t>
      </w:r>
      <w:r w:rsidR="001362DB">
        <w:rPr>
          <w:rStyle w:val="normaltextrun"/>
        </w:rPr>
        <w:t xml:space="preserve">for example </w:t>
      </w:r>
      <w:r w:rsidR="00E13795">
        <w:rPr>
          <w:rStyle w:val="normaltextrun"/>
        </w:rPr>
        <w:t>cash transfers vs</w:t>
      </w:r>
      <w:r w:rsidR="000607E6">
        <w:rPr>
          <w:rStyle w:val="normaltextrun"/>
        </w:rPr>
        <w:t>.</w:t>
      </w:r>
      <w:r w:rsidR="00E13795">
        <w:rPr>
          <w:rStyle w:val="normaltextrun"/>
        </w:rPr>
        <w:t xml:space="preserve"> in-kind transfers, which directly provide goods or services a family may need)</w:t>
      </w:r>
      <w:r w:rsidR="006C3F5A">
        <w:rPr>
          <w:rStyle w:val="normaltextrun"/>
        </w:rPr>
        <w:t>.</w:t>
      </w:r>
      <w:r w:rsidR="00E13795">
        <w:rPr>
          <w:rStyle w:val="normaltextrun"/>
        </w:rPr>
        <w:fldChar w:fldCharType="begin"/>
      </w:r>
      <w:r w:rsidR="00F31850">
        <w:rPr>
          <w:rStyle w:val="normaltextrun"/>
        </w:rPr>
        <w:instrText xml:space="preserve"> ADDIN EN.CITE &lt;EndNote&gt;&lt;Cite&gt;&lt;Author&gt;de Oliveira&lt;/Author&gt;&lt;Year&gt;2009&lt;/Year&gt;&lt;RecNum&gt;987&lt;/RecNum&gt;&lt;DisplayText&gt;&lt;style face="superscript"&gt;11&lt;/style&gt;&lt;/DisplayText&gt;&lt;record&gt;&lt;rec-number&gt;987&lt;/rec-number&gt;&lt;foreign-keys&gt;&lt;key app="EN" db-id="9adewzw0swtzxje2ed7pwerwsrawdzzfe0wd" timestamp="1608308711" guid="1ef58083-0a44-4a97-b62c-ee6f4e5b0fad"&gt;987&lt;/key&gt;&lt;/foreign-keys&gt;&lt;ref-type name="Journal Article"&gt;17&lt;/ref-type&gt;&lt;contributors&gt;&lt;authors&gt;&lt;author&gt;de Oliveira, Claire&lt;/author&gt;&lt;/authors&gt;&lt;/contributors&gt;&lt;titles&gt;&lt;title&gt;Good Health to All: Reducing Health Inequalities among Children in High- and Low-Income Canadian Families&lt;/title&gt;&lt;secondary-title&gt;C.D. Howe Institute Commentary&lt;/secondary-title&gt;&lt;/titles&gt;&lt;periodical&gt;&lt;full-title&gt;C.D. Howe Institute Commentary&lt;/full-title&gt;&lt;/periodical&gt;&lt;number&gt;288&lt;/number&gt;&lt;keywords&gt;&lt;keyword&gt;social policy&lt;/keyword&gt;&lt;keyword&gt;health in children of low-income families&lt;/keyword&gt;&lt;keyword&gt;healthy lifestyles awareness&lt;/keyword&gt;&lt;/keywords&gt;&lt;dates&gt;&lt;year&gt;2009&lt;/year&gt;&lt;/dates&gt;&lt;urls&gt;&lt;related-urls&gt;&lt;url&gt;https://EconPapers.repec.org/RePEc:cdh:commen:288&lt;/url&gt;&lt;/related-urls&gt;&lt;/urls&gt;&lt;/record&gt;&lt;/Cite&gt;&lt;/EndNote&gt;</w:instrText>
      </w:r>
      <w:r w:rsidR="00E13795">
        <w:rPr>
          <w:rStyle w:val="normaltextrun"/>
        </w:rPr>
        <w:fldChar w:fldCharType="separate"/>
      </w:r>
      <w:r w:rsidR="00E13795" w:rsidRPr="00E13795">
        <w:rPr>
          <w:rStyle w:val="normaltextrun"/>
          <w:noProof/>
          <w:vertAlign w:val="superscript"/>
        </w:rPr>
        <w:t>11</w:t>
      </w:r>
      <w:r w:rsidR="00E13795">
        <w:rPr>
          <w:rStyle w:val="normaltextrun"/>
        </w:rPr>
        <w:fldChar w:fldCharType="end"/>
      </w:r>
      <w:r w:rsidR="00E13795">
        <w:rPr>
          <w:rStyle w:val="normaltextrun"/>
        </w:rPr>
        <w:t xml:space="preserve"> </w:t>
      </w:r>
      <w:r w:rsidR="00086875">
        <w:rPr>
          <w:rStyle w:val="normaltextrun"/>
        </w:rPr>
        <w:t>A previous systematic review examining the effects of income supplementation on infant health outcomes showed positive effects of certain cash transfer programs</w:t>
      </w:r>
      <w:r w:rsidR="008738EB">
        <w:rPr>
          <w:rStyle w:val="normaltextrun"/>
        </w:rPr>
        <w:t xml:space="preserve"> on outcomes such as birthweight and infant mortality</w:t>
      </w:r>
      <w:r w:rsidR="00086875">
        <w:rPr>
          <w:rStyle w:val="normaltextrun"/>
        </w:rPr>
        <w:t>.</w:t>
      </w:r>
      <w:r w:rsidR="00086875">
        <w:rPr>
          <w:rStyle w:val="normaltextrun"/>
        </w:rPr>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rPr>
          <w:rStyle w:val="normaltextrun"/>
        </w:rPr>
        <w:instrText xml:space="preserve"> ADDIN EN.CITE </w:instrText>
      </w:r>
      <w:r w:rsidR="00F31850">
        <w:rPr>
          <w:rStyle w:val="normaltextrun"/>
        </w:rPr>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086875">
        <w:rPr>
          <w:rStyle w:val="normaltextrun"/>
        </w:rPr>
      </w:r>
      <w:r w:rsidR="00086875">
        <w:rPr>
          <w:rStyle w:val="normaltextrun"/>
        </w:rPr>
        <w:fldChar w:fldCharType="separate"/>
      </w:r>
      <w:r w:rsidR="00E13795" w:rsidRPr="00E13795">
        <w:rPr>
          <w:rStyle w:val="normaltextrun"/>
          <w:noProof/>
          <w:vertAlign w:val="superscript"/>
        </w:rPr>
        <w:t>13</w:t>
      </w:r>
      <w:r w:rsidR="00086875">
        <w:rPr>
          <w:rStyle w:val="normaltextrun"/>
        </w:rPr>
        <w:fldChar w:fldCharType="end"/>
      </w:r>
      <w:r w:rsidR="00250AA6">
        <w:rPr>
          <w:rStyle w:val="normaltextrun"/>
        </w:rPr>
        <w:t xml:space="preserve"> The Manitoba Healthy Baby Prenatal Benefit is one Canadian example of a cash transfer intervention, which provide</w:t>
      </w:r>
      <w:r w:rsidR="000607E6">
        <w:rPr>
          <w:rStyle w:val="normaltextrun"/>
        </w:rPr>
        <w:t>s</w:t>
      </w:r>
      <w:r w:rsidR="0053035D">
        <w:rPr>
          <w:rStyle w:val="normaltextrun"/>
        </w:rPr>
        <w:t xml:space="preserve"> </w:t>
      </w:r>
      <w:r w:rsidR="00250AA6">
        <w:rPr>
          <w:rStyle w:val="normaltextrun"/>
        </w:rPr>
        <w:t xml:space="preserve">a prenatal </w:t>
      </w:r>
      <w:r w:rsidR="006C3F5A">
        <w:rPr>
          <w:rStyle w:val="normaltextrun"/>
        </w:rPr>
        <w:t xml:space="preserve">cash </w:t>
      </w:r>
      <w:r w:rsidR="00250AA6">
        <w:rPr>
          <w:rStyle w:val="normaltextrun"/>
        </w:rPr>
        <w:t>benefit to expectant families, and has been shown to reduce income-related inequities in preterm birth, low birth-weight, breastfeeding and other peri-natal and neonatal outcomes.</w:t>
      </w:r>
      <w:r w:rsidR="00250AA6">
        <w:rPr>
          <w:rStyle w:val="normaltextrun"/>
        </w:rPr>
        <w:fldChar w:fldCharType="begin">
          <w:fldData xml:space="preserve">PEVuZE5vdGU+PENpdGU+PEF1dGhvcj5Ccm93bmVsbDwvQXV0aG9yPjxZZWFyPjIwMTg8L1llYXI+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ZvbHVtZT4x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</w:fldData>
        </w:fldChar>
      </w:r>
      <w:r w:rsidR="00F31850">
        <w:rPr>
          <w:rStyle w:val="normaltextrun"/>
        </w:rPr>
        <w:instrText xml:space="preserve"> ADDIN EN.CITE </w:instrText>
      </w:r>
      <w:r w:rsidR="00F31850">
        <w:rPr>
          <w:rStyle w:val="normaltextrun"/>
        </w:rPr>
        <w:fldChar w:fldCharType="begin">
          <w:fldData xml:space="preserve">PEVuZE5vdGU+PENpdGU+PEF1dGhvcj5Ccm93bmVsbDwvQXV0aG9yPjxZZWFyPjIwMTg8L1llYXI+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ZvbHVtZT4x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250AA6">
        <w:rPr>
          <w:rStyle w:val="normaltextrun"/>
        </w:rPr>
      </w:r>
      <w:r w:rsidR="00250AA6">
        <w:rPr>
          <w:rStyle w:val="normaltextrun"/>
        </w:rPr>
        <w:fldChar w:fldCharType="separate"/>
      </w:r>
      <w:r w:rsidR="00D207D8" w:rsidRPr="00D207D8">
        <w:rPr>
          <w:rStyle w:val="normaltextrun"/>
          <w:noProof/>
          <w:vertAlign w:val="superscript"/>
        </w:rPr>
        <w:t>14, 15</w:t>
      </w:r>
      <w:r w:rsidR="00250AA6">
        <w:rPr>
          <w:rStyle w:val="normaltextrun"/>
        </w:rPr>
        <w:fldChar w:fldCharType="end"/>
      </w:r>
      <w:r w:rsidR="009D6339">
        <w:rPr>
          <w:rStyle w:val="normaltextrun"/>
        </w:rPr>
        <w:t xml:space="preserve"> Income</w:t>
      </w:r>
      <w:r w:rsidR="00086875">
        <w:rPr>
          <w:rStyle w:val="normaltextrun"/>
        </w:rPr>
        <w:t xml:space="preserve"> supplementation </w:t>
      </w:r>
      <w:r w:rsidR="009D6339">
        <w:rPr>
          <w:rStyle w:val="normaltextrun"/>
        </w:rPr>
        <w:t xml:space="preserve">is one policy strategy that has been used to mitigate the effects of poverty on the </w:t>
      </w:r>
      <w:r w:rsidR="00086875">
        <w:rPr>
          <w:rStyle w:val="normaltextrun"/>
        </w:rPr>
        <w:t>physical, mental and behavioural health of children</w:t>
      </w:r>
      <w:r w:rsidR="009D6339">
        <w:rPr>
          <w:rStyle w:val="normaltextrun"/>
        </w:rPr>
        <w:t xml:space="preserve">. </w:t>
      </w:r>
      <w:r w:rsidR="001204D1">
        <w:rPr>
          <w:rStyle w:val="normaltextrun"/>
        </w:rPr>
        <w:t xml:space="preserve">Canada has had a federal policy of cash transfers to families since the family allowance program began in 1945, </w:t>
      </w:r>
      <w:r w:rsidR="00AA5CB0">
        <w:rPr>
          <w:rStyle w:val="normaltextrun"/>
        </w:rPr>
        <w:t xml:space="preserve">which </w:t>
      </w:r>
      <w:r w:rsidR="001204D1">
        <w:rPr>
          <w:rStyle w:val="normaltextrun"/>
        </w:rPr>
        <w:t>ha</w:t>
      </w:r>
      <w:r w:rsidR="00AA5CB0">
        <w:rPr>
          <w:rStyle w:val="normaltextrun"/>
        </w:rPr>
        <w:t>s</w:t>
      </w:r>
      <w:r w:rsidR="001204D1">
        <w:rPr>
          <w:rStyle w:val="normaltextrun"/>
        </w:rPr>
        <w:t xml:space="preserve"> continued in various forms, including universal child benefits</w:t>
      </w:r>
      <w:r w:rsidR="001646DF">
        <w:rPr>
          <w:rStyle w:val="normaltextrun"/>
        </w:rPr>
        <w:t xml:space="preserve"> and income tax credits.</w:t>
      </w:r>
      <w:r w:rsidR="00B95B86">
        <w:rPr>
          <w:rStyle w:val="normaltextrun"/>
        </w:rPr>
        <w:fldChar w:fldCharType="begin"/>
      </w:r>
      <w:r w:rsidR="00F31850">
        <w:rPr>
          <w:rStyle w:val="normaltextrun"/>
        </w:rPr>
        <w:instrText xml:space="preserve"> ADDIN EN.CITE &lt;EndNote&gt;&lt;Cite&gt;&lt;Author&gt;Pentland&lt;/Author&gt;&lt;Year&gt;2020&lt;/Year&gt;&lt;RecNum&gt;962&lt;/RecNum&gt;&lt;DisplayText&gt;&lt;style face="superscript"&gt;12&lt;/style&gt;&lt;/DisplayText&gt;&lt;record&gt;&lt;rec-number&gt;962&lt;/rec-number&gt;&lt;foreign-keys&gt;&lt;key app="EN" db-id="9adewzw0swtzxje2ed7pwerwsrawdzzfe0wd" timestamp="1607523354" guid="9fbf13f9-f8fd-4925-b0cf-ca7616f8b19d"&gt;962&lt;/key&gt;&lt;/foreign-keys&gt;&lt;ref-type name="Journal Article"&gt;17&lt;/ref-type&gt;&lt;contributors&gt;&lt;authors&gt;&lt;author&gt;Pentland, Maximilian&lt;/author&gt;&lt;author&gt;Cohen, Eyal&lt;/author&gt;&lt;author&gt;Guttmann, Astrid&lt;/author&gt;&lt;author&gt;de Oliveira, Claire&lt;/author&gt;&lt;/authors&gt;&lt;/contributors&gt;&lt;titles&gt;&lt;title&gt;Maximizing the impact of the Canada Child Benefit: Implications for clinicians and researchers&lt;/title&gt;&lt;secondary-title&gt;Paediatrics &amp;amp; Child Health&lt;/secondary-title&gt;&lt;/titles&gt;&lt;periodical&gt;&lt;full-title&gt;Paediatrics &amp;amp; Child Health&lt;/full-title&gt;&lt;/periodical&gt;&lt;dates&gt;&lt;year&gt;2020&lt;/year&gt;&lt;/dates&gt;&lt;isbn&gt;1205-7088&lt;/isbn&gt;&lt;urls&gt;&lt;related-urls&gt;&lt;url&gt;https://doi.org/10.1093/pch/pxaa092&lt;/url&gt;&lt;/related-urls&gt;&lt;/urls&gt;&lt;custom1&gt;pxaa092&lt;/custom1&gt;&lt;electronic-resource-num&gt;10.1093/pch/pxaa092&lt;/electronic-resource-num&gt;&lt;access-date&gt;12/9/2020&lt;/access-date&gt;&lt;/record&gt;&lt;/Cite&gt;&lt;/EndNote&gt;</w:instrText>
      </w:r>
      <w:r w:rsidR="00B95B86">
        <w:rPr>
          <w:rStyle w:val="normaltextrun"/>
        </w:rPr>
        <w:fldChar w:fldCharType="separate"/>
      </w:r>
      <w:r w:rsidR="00E13795" w:rsidRPr="00E13795">
        <w:rPr>
          <w:rStyle w:val="normaltextrun"/>
          <w:noProof/>
          <w:vertAlign w:val="superscript"/>
        </w:rPr>
        <w:t>12</w:t>
      </w:r>
      <w:r w:rsidR="00B95B86">
        <w:rPr>
          <w:rStyle w:val="normaltextrun"/>
        </w:rPr>
        <w:fldChar w:fldCharType="end"/>
      </w:r>
      <w:r w:rsidR="001646DF">
        <w:rPr>
          <w:rStyle w:val="normaltextrun"/>
        </w:rPr>
        <w:t xml:space="preserve"> </w:t>
      </w:r>
      <w:r w:rsidR="00EB3D4C">
        <w:rPr>
          <w:rStyle w:val="normaltextrun"/>
        </w:rPr>
        <w:t>Most recently, the Canada Child Benefit (CCB) was introduced in 2016, and provides a tax-free, income-adjusted cash transfer to families with children.</w:t>
      </w:r>
      <w:r w:rsidR="00EB3D4C">
        <w:rPr>
          <w:rStyle w:val="normaltextrun"/>
        </w:rPr>
        <w:fldChar w:fldCharType="begin"/>
      </w:r>
      <w:r w:rsidR="00F31850">
        <w:rPr>
          <w:rStyle w:val="normaltextrun"/>
        </w:rPr>
        <w:instrText xml:space="preserve"> ADDIN EN.CITE &lt;EndNote&gt;&lt;Cite&gt;&lt;RecNum&gt;963&lt;/RecNum&gt;&lt;DisplayText&gt;&lt;style face="superscript"&gt;16&lt;/style&gt;&lt;/DisplayText&gt;&lt;record&gt;&lt;rec-number&gt;963&lt;/rec-number&gt;&lt;foreign-keys&gt;&lt;key app="EN" db-id="9adewzw0swtzxje2ed7pwerwsrawdzzfe0wd" timestamp="1607524145" guid="7a7a6ef4-2e84-43e3-9f26-18874ee57b83"&gt;963&lt;/key&gt;&lt;/foreign-keys&gt;&lt;ref-type name="Journal Article"&gt;17&lt;/ref-type&gt;&lt;contributors&gt;&lt;/contributors&gt;&lt;titles&gt;&lt;title&gt;Canada Revenue Agency. Canada Child Benefit Statistics—2016–2017 Benefit&amp;#xD;Year. Government of Canada. 2017. &amp;lt;https://www.canada.ca/en/revenue-agency/programs/about-canada-revenue-agency-cra/income-statistics-gst-hst-statistics/canada-child-benefit-statistics/canada-child-benefit-statistics-2015-tax-year.html#toc10 &amp;lt;Accessed December 2020&amp;gt;&lt;/title&gt;&lt;/titles&gt;&lt;dates&gt;&lt;/dates&gt;&lt;urls&gt;&lt;/urls&gt;&lt;/record&gt;&lt;/Cite&gt;&lt;/EndNote&gt;</w:instrText>
      </w:r>
      <w:r w:rsidR="00EB3D4C">
        <w:rPr>
          <w:rStyle w:val="normaltextrun"/>
        </w:rPr>
        <w:fldChar w:fldCharType="separate"/>
      </w:r>
      <w:r w:rsidR="00250AA6" w:rsidRPr="00250AA6">
        <w:rPr>
          <w:rStyle w:val="normaltextrun"/>
          <w:noProof/>
          <w:vertAlign w:val="superscript"/>
        </w:rPr>
        <w:t>16</w:t>
      </w:r>
      <w:r w:rsidR="00EB3D4C">
        <w:rPr>
          <w:rStyle w:val="normaltextrun"/>
        </w:rPr>
        <w:fldChar w:fldCharType="end"/>
      </w:r>
      <w:r w:rsidR="00EB3D4C">
        <w:rPr>
          <w:rStyle w:val="normaltextrun"/>
        </w:rPr>
        <w:t xml:space="preserve"> Since the implementation of the CCB, there has been a gradual improvement in household income for families with children, accompanied by a reduction in child poverty</w:t>
      </w:r>
      <w:r w:rsidR="008738EB">
        <w:rPr>
          <w:rStyle w:val="normaltextrun"/>
        </w:rPr>
        <w:t>.</w:t>
      </w:r>
      <w:r w:rsidR="00EB3D4C">
        <w:rPr>
          <w:rStyle w:val="normaltextrun"/>
        </w:rPr>
        <w:fldChar w:fldCharType="begin"/>
      </w:r>
      <w:r w:rsidR="00F31850">
        <w:rPr>
          <w:rStyle w:val="normaltextrun"/>
        </w:rPr>
        <w:instrText xml:space="preserve"> ADDIN EN.CITE &lt;EndNote&gt;&lt;Cite&gt;&lt;RecNum&gt;964&lt;/RecNum&gt;&lt;DisplayText&gt;&lt;style face="superscript"&gt;17&lt;/style&gt;&lt;/DisplayText&gt;&lt;record&gt;&lt;rec-number&gt;964&lt;/rec-number&gt;&lt;foreign-keys&gt;&lt;key app="EN" db-id="9adewzw0swtzxje2ed7pwerwsrawdzzfe0wd" timestamp="1607524490" guid="10cabba1-29df-4ba8-9347-af65f9d37fcf"&gt;964&lt;/key&gt;&lt;/foreign-keys&gt;&lt;ref-type name="Journal Article"&gt;17&lt;/ref-type&gt;&lt;contributors&gt;&lt;/contributors&gt;&lt;titles&gt;&lt;title&gt;Statistics Canada. Canadian Income Survey, 2018. https://www150.statcan.gc.ca/n1/daily-quotidien/200224/dq200224a-eng.htm &amp;lt;Accessed December 2020&amp;gt;&lt;/title&gt;&lt;/titles&gt;&lt;dates&gt;&lt;/dates&gt;&lt;urls&gt;&lt;/urls&gt;&lt;/record&gt;&lt;/Cite&gt;&lt;/EndNote&gt;</w:instrText>
      </w:r>
      <w:r w:rsidR="00EB3D4C">
        <w:rPr>
          <w:rStyle w:val="normaltextrun"/>
        </w:rPr>
        <w:fldChar w:fldCharType="separate"/>
      </w:r>
      <w:r w:rsidR="00250AA6" w:rsidRPr="00250AA6">
        <w:rPr>
          <w:rStyle w:val="normaltextrun"/>
          <w:noProof/>
          <w:vertAlign w:val="superscript"/>
        </w:rPr>
        <w:t>17</w:t>
      </w:r>
      <w:r w:rsidR="00EB3D4C">
        <w:rPr>
          <w:rStyle w:val="normaltextrun"/>
        </w:rPr>
        <w:fldChar w:fldCharType="end"/>
      </w:r>
      <w:r w:rsidR="00EB3D4C">
        <w:rPr>
          <w:rStyle w:val="normaltextrun"/>
        </w:rPr>
        <w:t xml:space="preserve"> </w:t>
      </w:r>
    </w:p>
    <w:p w14:paraId="10B8474D" w14:textId="0B4DC90C" w:rsidR="00B36FD6" w:rsidRPr="004C1C6F" w:rsidRDefault="00EB3D4C" w:rsidP="004C1C6F">
      <w:pPr>
        <w:pStyle w:val="paragraph"/>
        <w:spacing w:before="0" w:beforeAutospacing="0" w:after="0" w:afterAutospacing="0" w:line="480" w:lineRule="auto"/>
        <w:ind w:firstLine="720"/>
        <w:textAlignment w:val="baseline"/>
      </w:pPr>
      <w:r>
        <w:rPr>
          <w:rStyle w:val="normaltextrun"/>
        </w:rPr>
        <w:t>Given that the stated</w:t>
      </w:r>
      <w:r w:rsidR="0072571B">
        <w:rPr>
          <w:rStyle w:val="normaltextrun"/>
        </w:rPr>
        <w:t xml:space="preserve"> goals of</w:t>
      </w:r>
      <w:r w:rsidR="00ED0B3A">
        <w:rPr>
          <w:rStyle w:val="normaltextrun"/>
        </w:rPr>
        <w:t xml:space="preserve"> direct</w:t>
      </w:r>
      <w:r w:rsidR="0072571B">
        <w:rPr>
          <w:rStyle w:val="normaltextrun"/>
        </w:rPr>
        <w:t xml:space="preserve"> cash transfers</w:t>
      </w:r>
      <w:r w:rsidR="009D6339">
        <w:rPr>
          <w:rStyle w:val="normaltextrun"/>
        </w:rPr>
        <w:t xml:space="preserve"> often</w:t>
      </w:r>
      <w:r w:rsidR="0072571B">
        <w:rPr>
          <w:rStyle w:val="normaltextrun"/>
        </w:rPr>
        <w:t xml:space="preserve"> </w:t>
      </w:r>
      <w:r w:rsidR="001204D1">
        <w:rPr>
          <w:rStyle w:val="normaltextrun"/>
        </w:rPr>
        <w:t>includ</w:t>
      </w:r>
      <w:r w:rsidR="0072571B">
        <w:rPr>
          <w:rStyle w:val="normaltextrun"/>
        </w:rPr>
        <w:t>e promoting</w:t>
      </w:r>
      <w:r w:rsidR="009D6339">
        <w:rPr>
          <w:rStyle w:val="normaltextrun"/>
        </w:rPr>
        <w:t xml:space="preserve"> poverty reduction, female labour force participation, and fertility, as well as supporting</w:t>
      </w:r>
      <w:r w:rsidR="001204D1">
        <w:rPr>
          <w:rStyle w:val="normaltextrun"/>
        </w:rPr>
        <w:t xml:space="preserve"> the health of children</w:t>
      </w:r>
      <w:r w:rsidR="009D6339">
        <w:rPr>
          <w:rStyle w:val="normaltextrun"/>
        </w:rPr>
        <w:t xml:space="preserve"> and parents</w:t>
      </w:r>
      <w:r w:rsidR="008738EB">
        <w:rPr>
          <w:rStyle w:val="normaltextrun"/>
        </w:rPr>
        <w:t>,</w:t>
      </w:r>
      <w:r w:rsidR="00E13795">
        <w:rPr>
          <w:rStyle w:val="normaltextrun"/>
        </w:rPr>
        <w:fldChar w:fldCharType="begin"/>
      </w:r>
      <w:r w:rsidR="00F31850">
        <w:rPr>
          <w:rStyle w:val="normaltextrun"/>
        </w:rPr>
        <w:instrText xml:space="preserve"> ADDIN EN.CITE &lt;EndNote&gt;&lt;Cite&gt;&lt;Author&gt;Federal&lt;/Author&gt;&lt;Year&gt;2005&lt;/Year&gt;&lt;RecNum&gt;988&lt;/RecNum&gt;&lt;DisplayText&gt;&lt;style face="superscript"&gt;18&lt;/style&gt;&lt;/DisplayText&gt;&lt;record&gt;&lt;rec-number&gt;988&lt;/rec-number&gt;&lt;foreign-keys&gt;&lt;key app="EN" db-id="9adewzw0swtzxje2ed7pwerwsrawdzzfe0wd" timestamp="1608309419" guid="bfbfc0bb-07ff-4ad2-8f20-236b9ba05db9"&gt;988&lt;/key&gt;&lt;/foreign-keys&gt;&lt;ref-type name="Government Document"&gt;46&lt;/ref-type&gt;&lt;contributors&gt;&lt;authors&gt;&lt;author&gt;Federal, Provincial and Territorial Ministers Responsible for Social Services&lt;/author&gt;&lt;/authors&gt;&lt;secondary-authors&gt;&lt;author&gt;Social Services&lt;/author&gt;&lt;/secondary-authors&gt;&lt;/contributors&gt;&lt;titles&gt;&lt;title&gt;Evaluation of the National Child Benefit Initiative Synthesis Report&lt;/title&gt;&lt;/titles&gt;&lt;dates&gt;&lt;year&gt;2005&lt;/year&gt;&lt;/dates&gt;&lt;urls&gt;&lt;related-urls&gt;&lt;url&gt;https://www.canada.ca/content/dam/esdc-edsc/documents/programs/child-benefit/papers/evaluation-report/eval_ncb.pdf.&lt;/url&gt;&lt;/related-urls&gt;&lt;/urls&gt;&lt;access-date&gt;December 18, 2020&lt;/access-date&gt;&lt;/record&gt;&lt;/Cite&gt;&lt;/EndNote&gt;</w:instrText>
      </w:r>
      <w:r w:rsidR="00E13795">
        <w:rPr>
          <w:rStyle w:val="normaltextrun"/>
        </w:rPr>
        <w:fldChar w:fldCharType="separate"/>
      </w:r>
      <w:r w:rsidR="00250AA6" w:rsidRPr="00250AA6">
        <w:rPr>
          <w:rStyle w:val="normaltextrun"/>
          <w:noProof/>
          <w:vertAlign w:val="superscript"/>
        </w:rPr>
        <w:t>18</w:t>
      </w:r>
      <w:r w:rsidR="00E13795">
        <w:rPr>
          <w:rStyle w:val="normaltextrun"/>
        </w:rPr>
        <w:fldChar w:fldCharType="end"/>
      </w:r>
      <w:r>
        <w:rPr>
          <w:rStyle w:val="normaltextrun"/>
        </w:rPr>
        <w:t xml:space="preserve"> an evaluation of their impact</w:t>
      </w:r>
      <w:r w:rsidR="00884FD3">
        <w:rPr>
          <w:rStyle w:val="normaltextrun"/>
        </w:rPr>
        <w:t xml:space="preserve"> on </w:t>
      </w:r>
      <w:r w:rsidR="00E24CE8">
        <w:rPr>
          <w:rStyle w:val="normaltextrun"/>
        </w:rPr>
        <w:t xml:space="preserve">such outcomes is </w:t>
      </w:r>
      <w:r w:rsidR="008738EB">
        <w:rPr>
          <w:rStyle w:val="normaltextrun"/>
        </w:rPr>
        <w:t>imperative</w:t>
      </w:r>
      <w:r w:rsidR="00ED0B3A">
        <w:rPr>
          <w:rStyle w:val="normaltextrun"/>
        </w:rPr>
        <w:t xml:space="preserve">, particularly in the context of Canada’s recent expansion of direct cash transfers in the form of the CCB. </w:t>
      </w:r>
      <w:r w:rsidR="00ED27EE">
        <w:rPr>
          <w:rStyle w:val="eop"/>
        </w:rPr>
        <w:t>An understanding of the scope of evidence describing the effects of cash transfers</w:t>
      </w:r>
      <w:r w:rsidR="004C1C6F">
        <w:rPr>
          <w:rStyle w:val="eop"/>
        </w:rPr>
        <w:t>, including the type and magnitude of transfer,</w:t>
      </w:r>
      <w:r w:rsidR="00ED27EE">
        <w:rPr>
          <w:rStyle w:val="eop"/>
        </w:rPr>
        <w:t xml:space="preserve"> on child and parental health</w:t>
      </w:r>
      <w:r w:rsidR="009D6339">
        <w:rPr>
          <w:rStyle w:val="eop"/>
        </w:rPr>
        <w:t>, as well as family economic outcomes,</w:t>
      </w:r>
      <w:r w:rsidR="00ED27EE">
        <w:rPr>
          <w:rStyle w:val="eop"/>
        </w:rPr>
        <w:t xml:space="preserve"> can</w:t>
      </w:r>
      <w:r w:rsidR="009D6339">
        <w:rPr>
          <w:rStyle w:val="eop"/>
        </w:rPr>
        <w:t xml:space="preserve"> therefore</w:t>
      </w:r>
      <w:r w:rsidR="00ED27EE">
        <w:rPr>
          <w:rStyle w:val="eop"/>
        </w:rPr>
        <w:t xml:space="preserve"> help inform </w:t>
      </w:r>
      <w:r w:rsidR="00385FC1">
        <w:rPr>
          <w:rStyle w:val="eop"/>
        </w:rPr>
        <w:t>policymaking</w:t>
      </w:r>
      <w:r w:rsidR="004C1C6F">
        <w:rPr>
          <w:rStyle w:val="eop"/>
        </w:rPr>
        <w:t xml:space="preserve">, particularly in the Canadian context of our current </w:t>
      </w:r>
      <w:r w:rsidR="004C1C6F">
        <w:rPr>
          <w:rStyle w:val="eop"/>
        </w:rPr>
        <w:lastRenderedPageBreak/>
        <w:t xml:space="preserve">benefits programs, such as </w:t>
      </w:r>
      <w:r w:rsidR="000607E6">
        <w:rPr>
          <w:rStyle w:val="eop"/>
        </w:rPr>
        <w:t xml:space="preserve">the </w:t>
      </w:r>
      <w:r w:rsidR="004C1C6F">
        <w:rPr>
          <w:rStyle w:val="eop"/>
        </w:rPr>
        <w:t>CCB</w:t>
      </w:r>
      <w:r w:rsidR="00ED27EE">
        <w:rPr>
          <w:rStyle w:val="eop"/>
        </w:rPr>
        <w:t xml:space="preserve">. </w:t>
      </w:r>
      <w:r w:rsidR="009D6339">
        <w:rPr>
          <w:rStyle w:val="eop"/>
        </w:rPr>
        <w:t xml:space="preserve">A synthesis of this knowledge </w:t>
      </w:r>
      <w:r w:rsidR="00BC11D2">
        <w:rPr>
          <w:rStyle w:val="eop"/>
        </w:rPr>
        <w:t>has become even more urgent in the setting of the COVID-19 pandemic, where family finances have become even more strained.</w:t>
      </w:r>
      <w:r w:rsidR="00166EA0">
        <w:rPr>
          <w:rStyle w:val="eop"/>
        </w:rPr>
        <w:fldChar w:fldCharType="begin">
          <w:fldData xml:space="preserve">PEVuZE5vdGU+PENpdGU+PEF1dGhvcj5DYXJyb2xsPC9BdXRob3I+PFllYXI+MjAyMDwvWWVhcj48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</w:fldData>
        </w:fldChar>
      </w:r>
      <w:r w:rsidR="00F31850">
        <w:rPr>
          <w:rStyle w:val="eop"/>
        </w:rPr>
        <w:instrText xml:space="preserve"> ADDIN EN.CITE </w:instrText>
      </w:r>
      <w:r w:rsidR="00F31850">
        <w:rPr>
          <w:rStyle w:val="eop"/>
        </w:rPr>
        <w:fldChar w:fldCharType="begin">
          <w:fldData xml:space="preserve">PEVuZE5vdGU+PENpdGU+PEF1dGhvcj5DYXJyb2xsPC9BdXRob3I+PFllYXI+MjAyMDwvWWVhcj48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</w:fldData>
        </w:fldChar>
      </w:r>
      <w:r w:rsidR="00F31850">
        <w:rPr>
          <w:rStyle w:val="eop"/>
        </w:rPr>
        <w:instrText xml:space="preserve"> ADDIN EN.CITE.DATA </w:instrText>
      </w:r>
      <w:r w:rsidR="00F31850">
        <w:rPr>
          <w:rStyle w:val="eop"/>
        </w:rPr>
      </w:r>
      <w:r w:rsidR="00F31850">
        <w:rPr>
          <w:rStyle w:val="eop"/>
        </w:rPr>
        <w:fldChar w:fldCharType="end"/>
      </w:r>
      <w:r w:rsidR="00166EA0">
        <w:rPr>
          <w:rStyle w:val="eop"/>
        </w:rPr>
      </w:r>
      <w:r w:rsidR="00166EA0">
        <w:rPr>
          <w:rStyle w:val="eop"/>
        </w:rPr>
        <w:fldChar w:fldCharType="separate"/>
      </w:r>
      <w:r w:rsidR="00166EA0" w:rsidRPr="00166EA0">
        <w:rPr>
          <w:rStyle w:val="eop"/>
          <w:noProof/>
          <w:vertAlign w:val="superscript"/>
        </w:rPr>
        <w:t>19</w:t>
      </w:r>
      <w:r w:rsidR="00166EA0">
        <w:rPr>
          <w:rStyle w:val="eop"/>
        </w:rPr>
        <w:fldChar w:fldCharType="end"/>
      </w:r>
      <w:r w:rsidR="009D6339">
        <w:rPr>
          <w:rStyle w:val="eop"/>
        </w:rPr>
        <w:t xml:space="preserve"> </w:t>
      </w:r>
      <w:r w:rsidR="0050021B">
        <w:rPr>
          <w:rStyle w:val="normaltextrun"/>
        </w:rPr>
        <w:t>I</w:t>
      </w:r>
      <w:r w:rsidR="00B36FD6">
        <w:rPr>
          <w:rStyle w:val="normaltextrun"/>
        </w:rPr>
        <w:t xml:space="preserve">n this systematic review, we </w:t>
      </w:r>
      <w:r w:rsidR="00ED27EE">
        <w:rPr>
          <w:rStyle w:val="normaltextrun"/>
        </w:rPr>
        <w:t xml:space="preserve">therefore </w:t>
      </w:r>
      <w:r w:rsidR="003D560B">
        <w:rPr>
          <w:rStyle w:val="normaltextrun"/>
        </w:rPr>
        <w:t xml:space="preserve">aimed to examine </w:t>
      </w:r>
      <w:r w:rsidR="00B36FD6">
        <w:rPr>
          <w:rStyle w:val="normaltextrun"/>
        </w:rPr>
        <w:t>the association between cash transfer programmes and health outcomes in Canadian children (ages 0 to 18)</w:t>
      </w:r>
      <w:r w:rsidR="00087253">
        <w:rPr>
          <w:rStyle w:val="normaltextrun"/>
        </w:rPr>
        <w:t xml:space="preserve">, as well as health and </w:t>
      </w:r>
      <w:r w:rsidR="000607E6">
        <w:rPr>
          <w:rStyle w:val="normaltextrun"/>
        </w:rPr>
        <w:t>economic</w:t>
      </w:r>
      <w:r w:rsidR="0053035D">
        <w:rPr>
          <w:rStyle w:val="normaltextrun"/>
        </w:rPr>
        <w:t xml:space="preserve"> </w:t>
      </w:r>
      <w:r w:rsidR="00087253">
        <w:rPr>
          <w:rStyle w:val="normaltextrun"/>
        </w:rPr>
        <w:t>outcomes</w:t>
      </w:r>
      <w:r w:rsidR="000607E6">
        <w:rPr>
          <w:rStyle w:val="normaltextrun"/>
        </w:rPr>
        <w:t xml:space="preserve"> of</w:t>
      </w:r>
      <w:r w:rsidR="00087253">
        <w:rPr>
          <w:rStyle w:val="normaltextrun"/>
        </w:rPr>
        <w:t xml:space="preserve"> their </w:t>
      </w:r>
      <w:r w:rsidR="0053035D">
        <w:rPr>
          <w:rStyle w:val="normaltextrun"/>
        </w:rPr>
        <w:t>families</w:t>
      </w:r>
      <w:r w:rsidR="00087253">
        <w:rPr>
          <w:rStyle w:val="normaltextrun"/>
        </w:rPr>
        <w:t xml:space="preserve">. </w:t>
      </w:r>
      <w:r w:rsidR="00B36FD6">
        <w:rPr>
          <w:rStyle w:val="eop"/>
        </w:rPr>
        <w:t> </w:t>
      </w:r>
      <w:r w:rsidR="00ED27EE">
        <w:rPr>
          <w:rStyle w:val="eop"/>
        </w:rPr>
        <w:t xml:space="preserve"> </w:t>
      </w:r>
    </w:p>
    <w:p w14:paraId="2EDFB8CF" w14:textId="57C1A547" w:rsidR="00C0238A" w:rsidRDefault="00C0238A"/>
    <w:p w14:paraId="3AEE8AF5" w14:textId="0ACB9EE9" w:rsidR="00C0238A" w:rsidRDefault="0093067B">
      <w:r>
        <w:t>METHODS</w:t>
      </w:r>
    </w:p>
    <w:p w14:paraId="02B28A29" w14:textId="166AFFEB" w:rsidR="00C0238A" w:rsidRDefault="00C0238A"/>
    <w:p w14:paraId="21E8969E" w14:textId="6D678188" w:rsidR="00C0238A" w:rsidRDefault="00C0238A" w:rsidP="00087253">
      <w:pPr>
        <w:spacing w:line="480" w:lineRule="auto"/>
        <w:rPr>
          <w:i/>
        </w:rPr>
      </w:pPr>
      <w:r>
        <w:rPr>
          <w:i/>
        </w:rPr>
        <w:t>Search Strategy</w:t>
      </w:r>
    </w:p>
    <w:p w14:paraId="4D9B2C9F" w14:textId="49F66A02" w:rsidR="007B6476" w:rsidRDefault="00087253" w:rsidP="00F0345D">
      <w:pPr>
        <w:spacing w:line="480" w:lineRule="auto"/>
      </w:pPr>
      <w:r>
        <w:tab/>
        <w:t xml:space="preserve">We conducted a systematic review of academic and grey literature. </w:t>
      </w:r>
      <w:r w:rsidR="00474985">
        <w:t xml:space="preserve">The protocol for this review was registered with PROSPERO and can be accessed at </w:t>
      </w:r>
      <w:hyperlink r:id="rId8" w:tgtFrame="_blank" w:history="1">
        <w:r w:rsidR="00474985" w:rsidRPr="00210D32">
          <w:rPr>
            <w:rStyle w:val="Hyperlink"/>
            <w:color w:val="auto"/>
            <w:u w:val="none"/>
            <w:bdr w:val="none" w:sz="0" w:space="0" w:color="auto" w:frame="1"/>
            <w:shd w:val="clear" w:color="auto" w:fill="FFFFFF"/>
          </w:rPr>
          <w:t>www.york.ac.uk/inst/crd</w:t>
        </w:r>
      </w:hyperlink>
      <w:r w:rsidR="00474985" w:rsidRPr="00210D32">
        <w:rPr>
          <w:color w:val="auto"/>
        </w:rPr>
        <w:t xml:space="preserve"> </w:t>
      </w:r>
      <w:r w:rsidR="00474985">
        <w:t xml:space="preserve">(registration number 165812). </w:t>
      </w:r>
      <w:r w:rsidR="00AA5CB0">
        <w:t>We made use of the pop</w:t>
      </w:r>
      <w:r w:rsidR="00C57429">
        <w:t>ulation, intervention, control</w:t>
      </w:r>
      <w:r w:rsidR="00B95B86">
        <w:t>,</w:t>
      </w:r>
      <w:r w:rsidR="00C57429">
        <w:t xml:space="preserve"> and </w:t>
      </w:r>
      <w:r w:rsidR="00AA5CB0">
        <w:t xml:space="preserve">outcomes </w:t>
      </w:r>
      <w:r w:rsidR="00C57429">
        <w:t>(that is, PICO</w:t>
      </w:r>
      <w:r w:rsidR="00AA5CB0">
        <w:t>) criteria to inform the search strategy</w:t>
      </w:r>
      <w:r>
        <w:t xml:space="preserve">. </w:t>
      </w:r>
      <w:r w:rsidR="00C57429">
        <w:t xml:space="preserve">The study population included infants, </w:t>
      </w:r>
      <w:r w:rsidR="00B95B86">
        <w:t>children,</w:t>
      </w:r>
      <w:r w:rsidR="00C57429">
        <w:t xml:space="preserve"> and youth up to the age of 18</w:t>
      </w:r>
      <w:r w:rsidR="00223910">
        <w:t>.</w:t>
      </w:r>
      <w:r w:rsidR="00C57429">
        <w:t xml:space="preserve"> </w:t>
      </w:r>
      <w:r>
        <w:t>The main exposure of interest</w:t>
      </w:r>
      <w:r w:rsidR="00C57429">
        <w:t xml:space="preserve"> or intervention</w:t>
      </w:r>
      <w:r>
        <w:t xml:space="preserve"> was cash transfer programs, including baby bonuses and child tax credits.</w:t>
      </w:r>
      <w:r w:rsidR="00CE5D06">
        <w:t xml:space="preserve"> Our intervention definition did not </w:t>
      </w:r>
      <w:r w:rsidR="000607E6">
        <w:t>include</w:t>
      </w:r>
      <w:r w:rsidR="00CE5D06">
        <w:t xml:space="preserve"> social assistance or welfare</w:t>
      </w:r>
      <w:r w:rsidR="00A752FA">
        <w:t xml:space="preserve">, </w:t>
      </w:r>
      <w:r w:rsidR="00651341">
        <w:t xml:space="preserve">as these are standard government </w:t>
      </w:r>
      <w:r w:rsidR="00DE79F5">
        <w:t>programs,</w:t>
      </w:r>
      <w:r w:rsidR="00651341">
        <w:t xml:space="preserve"> and our interest was specific to cash transfers as additional policy interventions</w:t>
      </w:r>
      <w:r w:rsidR="00CE5D06">
        <w:t>.</w:t>
      </w:r>
      <w:r>
        <w:t xml:space="preserve"> </w:t>
      </w:r>
      <w:r w:rsidR="00C57429">
        <w:t xml:space="preserve">The comparator included </w:t>
      </w:r>
      <w:r w:rsidR="00C57429">
        <w:rPr>
          <w:rStyle w:val="normaltextrun"/>
        </w:rPr>
        <w:t xml:space="preserve">individuals who did not receive </w:t>
      </w:r>
      <w:r w:rsidR="003708D4">
        <w:rPr>
          <w:rStyle w:val="normaltextrun"/>
        </w:rPr>
        <w:t xml:space="preserve">the </w:t>
      </w:r>
      <w:r w:rsidR="00C57429">
        <w:rPr>
          <w:rStyle w:val="normaltextrun"/>
        </w:rPr>
        <w:t>benefit.</w:t>
      </w:r>
      <w:r w:rsidR="00C57429">
        <w:t xml:space="preserve"> </w:t>
      </w:r>
    </w:p>
    <w:p w14:paraId="308E2655" w14:textId="0831DCF2" w:rsidR="007B6476" w:rsidRDefault="00087253" w:rsidP="0044099A">
      <w:pPr>
        <w:spacing w:line="480" w:lineRule="auto"/>
        <w:ind w:firstLine="720"/>
        <w:rPr>
          <w:rStyle w:val="normaltextrun"/>
        </w:rPr>
      </w:pPr>
      <w:r>
        <w:t xml:space="preserve">The main outcomes of interest were </w:t>
      </w:r>
      <w:r>
        <w:rPr>
          <w:rStyle w:val="normaltextrun"/>
        </w:rPr>
        <w:t xml:space="preserve">health and development outcomes for children and </w:t>
      </w:r>
      <w:r w:rsidR="00223910">
        <w:rPr>
          <w:rStyle w:val="normaltextrun"/>
        </w:rPr>
        <w:t>family</w:t>
      </w:r>
      <w:r>
        <w:rPr>
          <w:rStyle w:val="normaltextrun"/>
        </w:rPr>
        <w:t xml:space="preserve"> economic outcomes</w:t>
      </w:r>
      <w:r w:rsidR="00223910">
        <w:rPr>
          <w:rStyle w:val="normaltextrun"/>
        </w:rPr>
        <w:t>.</w:t>
      </w:r>
      <w:r w:rsidR="005A3B76">
        <w:rPr>
          <w:rStyle w:val="normaltextrun"/>
        </w:rPr>
        <w:t xml:space="preserve"> </w:t>
      </w:r>
      <w:r w:rsidR="00CE5D06">
        <w:rPr>
          <w:rStyle w:val="normaltextrun"/>
        </w:rPr>
        <w:t xml:space="preserve">Though the </w:t>
      </w:r>
      <w:proofErr w:type="gramStart"/>
      <w:r w:rsidR="000607E6">
        <w:rPr>
          <w:rStyle w:val="normaltextrun"/>
        </w:rPr>
        <w:t xml:space="preserve">main </w:t>
      </w:r>
      <w:r w:rsidR="00CE5D06">
        <w:rPr>
          <w:rStyle w:val="normaltextrun"/>
        </w:rPr>
        <w:t>focus</w:t>
      </w:r>
      <w:proofErr w:type="gramEnd"/>
      <w:r w:rsidR="00CE5D06">
        <w:rPr>
          <w:rStyle w:val="normaltextrun"/>
        </w:rPr>
        <w:t xml:space="preserve"> of this review </w:t>
      </w:r>
      <w:r w:rsidR="00F0345D">
        <w:rPr>
          <w:rStyle w:val="normaltextrun"/>
        </w:rPr>
        <w:t>was</w:t>
      </w:r>
      <w:r w:rsidR="00CE5D06">
        <w:rPr>
          <w:rStyle w:val="normaltextrun"/>
        </w:rPr>
        <w:t xml:space="preserve"> on child health</w:t>
      </w:r>
      <w:r w:rsidR="00F0345D">
        <w:rPr>
          <w:rStyle w:val="normaltextrun"/>
        </w:rPr>
        <w:t xml:space="preserve"> outcomes</w:t>
      </w:r>
      <w:r w:rsidR="00CE5D06">
        <w:rPr>
          <w:rStyle w:val="normaltextrun"/>
        </w:rPr>
        <w:t xml:space="preserve">, we chose to include </w:t>
      </w:r>
      <w:r w:rsidR="00F0345D">
        <w:rPr>
          <w:rStyle w:val="normaltextrun"/>
        </w:rPr>
        <w:t>family e</w:t>
      </w:r>
      <w:r w:rsidR="00CE5D06">
        <w:rPr>
          <w:rStyle w:val="normaltextrun"/>
        </w:rPr>
        <w:t xml:space="preserve">conomic outcomes </w:t>
      </w:r>
      <w:r w:rsidR="00F0345D">
        <w:rPr>
          <w:rStyle w:val="normaltextrun"/>
        </w:rPr>
        <w:t xml:space="preserve">as well </w:t>
      </w:r>
      <w:r w:rsidR="00CE5D06">
        <w:rPr>
          <w:rStyle w:val="normaltextrun"/>
        </w:rPr>
        <w:t xml:space="preserve">as these are often the direct target of cash transfer policies, and on the pathway towards improved child health. </w:t>
      </w:r>
      <w:r w:rsidR="00F0345D">
        <w:t>The search strategy, including search terms, is presented in Supplement 1.</w:t>
      </w:r>
      <w:r w:rsidR="00F0345D">
        <w:rPr>
          <w:rStyle w:val="normaltextrun"/>
        </w:rPr>
        <w:t xml:space="preserve"> </w:t>
      </w:r>
    </w:p>
    <w:p w14:paraId="2056BB3E" w14:textId="05838318" w:rsidR="007B6476" w:rsidRDefault="0058261D" w:rsidP="007B6476">
      <w:pPr>
        <w:spacing w:line="480" w:lineRule="auto"/>
        <w:ind w:firstLine="720"/>
        <w:rPr>
          <w:rStyle w:val="eop"/>
        </w:rPr>
      </w:pPr>
      <w:r w:rsidRPr="005A3B76">
        <w:rPr>
          <w:rStyle w:val="eop"/>
          <w:color w:val="auto"/>
        </w:rPr>
        <w:t xml:space="preserve">Parental health outcomes were reported as secondary outcomes when included in studies reviewed using the above search strategy, including in some studies which did not measure child </w:t>
      </w:r>
      <w:r w:rsidRPr="005A3B76">
        <w:rPr>
          <w:rStyle w:val="eop"/>
          <w:color w:val="auto"/>
        </w:rPr>
        <w:lastRenderedPageBreak/>
        <w:t xml:space="preserve">health or family economic outcomes. Importantly, search terms did not include parents explicitly, and report of parental health outcomes should not be considered a part of the systematic </w:t>
      </w:r>
      <w:proofErr w:type="gramStart"/>
      <w:r w:rsidRPr="005A3B76">
        <w:rPr>
          <w:rStyle w:val="eop"/>
          <w:color w:val="auto"/>
        </w:rPr>
        <w:t>review</w:t>
      </w:r>
      <w:r w:rsidR="00345F79">
        <w:rPr>
          <w:rStyle w:val="eop"/>
          <w:color w:val="auto"/>
        </w:rPr>
        <w:t>.</w:t>
      </w:r>
      <w:r w:rsidRPr="005A3B76">
        <w:rPr>
          <w:rStyle w:val="eop"/>
          <w:color w:val="auto"/>
        </w:rPr>
        <w:t>.</w:t>
      </w:r>
      <w:proofErr w:type="gramEnd"/>
      <w:r w:rsidRPr="005A3B76">
        <w:rPr>
          <w:rStyle w:val="eop"/>
          <w:color w:val="auto"/>
        </w:rPr>
        <w:t xml:space="preserve"> Moreover, w</w:t>
      </w:r>
      <w:r w:rsidRPr="005A3B76">
        <w:rPr>
          <w:rStyle w:val="eop"/>
          <w:iCs/>
          <w:color w:val="auto"/>
        </w:rPr>
        <w:t xml:space="preserve">e decided to add this secondary outcome because parental health may be an additional target of cash transfer interventions aimed at children, and </w:t>
      </w:r>
      <w:r w:rsidRPr="005A3B76">
        <w:rPr>
          <w:rStyle w:val="eop"/>
          <w:color w:val="auto"/>
        </w:rPr>
        <w:t>because parents play a critical role in ensuring child health and wellbeing.</w:t>
      </w:r>
      <w:r w:rsidR="00D207D8" w:rsidRPr="005A3B76">
        <w:rPr>
          <w:rStyle w:val="eop"/>
          <w:iCs/>
          <w:color w:val="auto"/>
        </w:rPr>
        <w:fldChar w:fldCharType="begin"/>
      </w:r>
      <w:r w:rsidR="00F31850">
        <w:rPr>
          <w:rStyle w:val="eop"/>
          <w:iCs/>
          <w:color w:val="auto"/>
        </w:rPr>
        <w:instrText xml:space="preserve"> ADDIN EN.CITE &lt;EndNote&gt;&lt;Cite ExcludeAuth="1" ExcludeYear="1"&gt;&lt;RecNum&gt;11796&lt;/RecNum&gt;&lt;DisplayText&gt;&lt;style face="superscript"&gt;20&lt;/style&gt;&lt;/DisplayText&gt;&lt;record&gt;&lt;rec-number&gt;11796&lt;/rec-number&gt;&lt;foreign-keys&gt;&lt;key app="EN" db-id="9adewzw0swtzxje2ed7pwerwsrawdzzfe0wd" timestamp="1632938265" guid="690708c8-6ef4-4f82-b731-d27eafff747d"&gt;11796&lt;/key&gt;&lt;/foreign-keys&gt;&lt;ref-type name="Journal Article"&gt;17&lt;/ref-type&gt;&lt;contributors&gt;&lt;/contributors&gt;&lt;titles&gt;&lt;title&gt;Gromada, Anna; Rees, Gwyther; Chzhen, Yekaterina (2020). Worlds of Influence: Understanding What Shapes Child Well-being in Rich Countries, Innocenti Report Card no. 16, UNICEF Office of Research - Innocenti, Florence&lt;/title&gt;&lt;/titles&gt;&lt;dates&gt;&lt;/dates&gt;&lt;urls&gt;&lt;/urls&gt;&lt;/record&gt;&lt;/Cite&gt;&lt;/EndNote&gt;</w:instrText>
      </w:r>
      <w:r w:rsidR="00D207D8" w:rsidRPr="005A3B76">
        <w:rPr>
          <w:rStyle w:val="eop"/>
          <w:iCs/>
          <w:color w:val="auto"/>
        </w:rPr>
        <w:fldChar w:fldCharType="separate"/>
      </w:r>
      <w:r w:rsidR="00D207D8" w:rsidRPr="005A3B76">
        <w:rPr>
          <w:rStyle w:val="eop"/>
          <w:iCs/>
          <w:noProof/>
          <w:color w:val="auto"/>
          <w:vertAlign w:val="superscript"/>
        </w:rPr>
        <w:t>20</w:t>
      </w:r>
      <w:r w:rsidR="00D207D8" w:rsidRPr="005A3B76">
        <w:rPr>
          <w:rStyle w:val="eop"/>
          <w:iCs/>
          <w:color w:val="auto"/>
        </w:rPr>
        <w:fldChar w:fldCharType="end"/>
      </w:r>
      <w:r w:rsidR="007B6476">
        <w:rPr>
          <w:rStyle w:val="eop"/>
          <w:iCs/>
          <w:color w:val="C00000"/>
        </w:rPr>
        <w:t xml:space="preserve"> </w:t>
      </w:r>
      <w:r w:rsidR="007B6476">
        <w:rPr>
          <w:rStyle w:val="eop"/>
        </w:rPr>
        <w:t>We applied similar PICO criteria to parental health outcomes</w:t>
      </w:r>
      <w:r>
        <w:rPr>
          <w:rStyle w:val="eop"/>
        </w:rPr>
        <w:t xml:space="preserve"> where applicable</w:t>
      </w:r>
      <w:r w:rsidR="007B6476">
        <w:rPr>
          <w:rStyle w:val="eop"/>
        </w:rPr>
        <w:t>, and</w:t>
      </w:r>
      <w:r w:rsidR="0035775A">
        <w:rPr>
          <w:rStyle w:val="eop"/>
        </w:rPr>
        <w:t xml:space="preserve"> included studies measuring any health outcome, including outcomes</w:t>
      </w:r>
      <w:r w:rsidR="00F0345D">
        <w:rPr>
          <w:rStyle w:val="eop"/>
        </w:rPr>
        <w:t xml:space="preserve"> that would be considered physical health outcomes of parents, such</w:t>
      </w:r>
      <w:r w:rsidR="000607E6">
        <w:rPr>
          <w:rStyle w:val="eop"/>
        </w:rPr>
        <w:t xml:space="preserve"> as </w:t>
      </w:r>
      <w:r w:rsidR="0035775A">
        <w:rPr>
          <w:rStyle w:val="eop"/>
        </w:rPr>
        <w:t xml:space="preserve">fertility. </w:t>
      </w:r>
    </w:p>
    <w:p w14:paraId="2EF49D23" w14:textId="02D3B744" w:rsidR="00C0238A" w:rsidRPr="00087253" w:rsidRDefault="00087253" w:rsidP="002721AD">
      <w:pPr>
        <w:spacing w:line="480" w:lineRule="auto"/>
        <w:ind w:firstLine="720"/>
      </w:pPr>
      <w:r>
        <w:rPr>
          <w:rStyle w:val="eop"/>
        </w:rPr>
        <w:t>Our review was restricted to studies</w:t>
      </w:r>
      <w:r w:rsidR="00C57429">
        <w:rPr>
          <w:rStyle w:val="eop"/>
        </w:rPr>
        <w:t xml:space="preserve"> published in English and that</w:t>
      </w:r>
      <w:r>
        <w:rPr>
          <w:rStyle w:val="eop"/>
        </w:rPr>
        <w:t xml:space="preserve"> t</w:t>
      </w:r>
      <w:r w:rsidR="00C57429">
        <w:rPr>
          <w:rStyle w:val="eop"/>
        </w:rPr>
        <w:t>ook</w:t>
      </w:r>
      <w:r>
        <w:rPr>
          <w:rStyle w:val="eop"/>
        </w:rPr>
        <w:t xml:space="preserve"> place in Canada. </w:t>
      </w:r>
      <w:r w:rsidR="00BC11D2">
        <w:rPr>
          <w:rStyle w:val="eop"/>
        </w:rPr>
        <w:t xml:space="preserve">We did not include any restrictions on study design. </w:t>
      </w:r>
      <w:r>
        <w:rPr>
          <w:rStyle w:val="eop"/>
        </w:rPr>
        <w:t xml:space="preserve">We searched academic and grey literature databases from their inception to </w:t>
      </w:r>
      <w:r w:rsidR="00915F27">
        <w:rPr>
          <w:rStyle w:val="eop"/>
        </w:rPr>
        <w:t>November 2021</w:t>
      </w:r>
      <w:r w:rsidR="006C3F5A">
        <w:rPr>
          <w:rStyle w:val="eop"/>
        </w:rPr>
        <w:t xml:space="preserve">. </w:t>
      </w:r>
      <w:r w:rsidR="00C57429">
        <w:rPr>
          <w:rStyle w:val="eop"/>
        </w:rPr>
        <w:t xml:space="preserve">Structured searches were undertaken in the following </w:t>
      </w:r>
      <w:r w:rsidR="00C57429">
        <w:rPr>
          <w:rStyle w:val="normaltextrun"/>
        </w:rPr>
        <w:t>a</w:t>
      </w:r>
      <w:r>
        <w:rPr>
          <w:rStyle w:val="normaltextrun"/>
        </w:rPr>
        <w:t>cademic literature databases: </w:t>
      </w:r>
      <w:proofErr w:type="spellStart"/>
      <w:r>
        <w:rPr>
          <w:rStyle w:val="normaltextrun"/>
        </w:rPr>
        <w:t>EconLit</w:t>
      </w:r>
      <w:proofErr w:type="spellEnd"/>
      <w:r>
        <w:rPr>
          <w:rStyle w:val="normaltextrun"/>
        </w:rPr>
        <w:t>, Social Sciences Citation Index, </w:t>
      </w:r>
      <w:proofErr w:type="spellStart"/>
      <w:r>
        <w:rPr>
          <w:rStyle w:val="normaltextrun"/>
        </w:rPr>
        <w:t>MedLine</w:t>
      </w:r>
      <w:proofErr w:type="spellEnd"/>
      <w:r>
        <w:rPr>
          <w:rStyle w:val="normaltextrun"/>
        </w:rPr>
        <w:t xml:space="preserve"> (Ovid), Applied Social Sciences Index and Abstracts (ProQuest), and the </w:t>
      </w:r>
      <w:r w:rsidRPr="00087253">
        <w:rPr>
          <w:color w:val="auto"/>
          <w:shd w:val="clear" w:color="auto" w:fill="FFFFFF"/>
        </w:rPr>
        <w:t>Cumulative Index to Nursing &amp; Allied Health Literature</w:t>
      </w:r>
      <w:r w:rsidRPr="00087253">
        <w:rPr>
          <w:rStyle w:val="normaltextrun"/>
          <w:color w:val="auto"/>
        </w:rPr>
        <w:t xml:space="preserve"> (EBSCO)</w:t>
      </w:r>
      <w:r>
        <w:rPr>
          <w:rStyle w:val="eop"/>
        </w:rPr>
        <w:t xml:space="preserve">. </w:t>
      </w:r>
      <w:r>
        <w:rPr>
          <w:rStyle w:val="normaltextrun"/>
        </w:rPr>
        <w:t xml:space="preserve">Grey literature databases </w:t>
      </w:r>
      <w:r w:rsidR="00C57429">
        <w:rPr>
          <w:rStyle w:val="normaltextrun"/>
        </w:rPr>
        <w:t xml:space="preserve">included </w:t>
      </w:r>
      <w:r w:rsidR="003708D4">
        <w:rPr>
          <w:rStyle w:val="normaltextrun"/>
        </w:rPr>
        <w:t xml:space="preserve">the </w:t>
      </w:r>
      <w:r>
        <w:rPr>
          <w:rStyle w:val="normaltextrun"/>
        </w:rPr>
        <w:t xml:space="preserve">National Bureau of Economic Research (NBER) and </w:t>
      </w:r>
      <w:proofErr w:type="spellStart"/>
      <w:r>
        <w:rPr>
          <w:rStyle w:val="normaltextrun"/>
        </w:rPr>
        <w:t>OpenGrey</w:t>
      </w:r>
      <w:proofErr w:type="spellEnd"/>
      <w:r>
        <w:rPr>
          <w:rStyle w:val="normaltextrun"/>
        </w:rPr>
        <w:t>. </w:t>
      </w:r>
    </w:p>
    <w:p w14:paraId="1119EA50" w14:textId="1F23B58A" w:rsidR="00B36FD6" w:rsidRPr="00BC06D5" w:rsidRDefault="009C302B" w:rsidP="00BC06D5">
      <w:pPr>
        <w:spacing w:line="480" w:lineRule="auto"/>
        <w:ind w:firstLine="720"/>
      </w:pPr>
      <w:r>
        <w:rPr>
          <w:rStyle w:val="normaltextrun"/>
        </w:rPr>
        <w:t>T</w:t>
      </w:r>
      <w:r w:rsidR="00B36FD6">
        <w:rPr>
          <w:rStyle w:val="normaltextrun"/>
        </w:rPr>
        <w:t xml:space="preserve">itles and abstracts of retrieved studies </w:t>
      </w:r>
      <w:r>
        <w:rPr>
          <w:rStyle w:val="normaltextrun"/>
        </w:rPr>
        <w:t xml:space="preserve">were screened </w:t>
      </w:r>
      <w:r w:rsidR="00B36FD6">
        <w:rPr>
          <w:rStyle w:val="normaltextrun"/>
        </w:rPr>
        <w:t>to identify studies that potentially met the inclusion criteria outlined above</w:t>
      </w:r>
      <w:r w:rsidR="00BC06D5">
        <w:rPr>
          <w:rStyle w:val="normaltextrun"/>
        </w:rPr>
        <w:t xml:space="preserve"> </w:t>
      </w:r>
      <w:r w:rsidR="00BC06D5">
        <w:t>(</w:t>
      </w:r>
      <w:r w:rsidR="001103AF">
        <w:t>initials removed for blinding:</w:t>
      </w:r>
      <w:r w:rsidR="0035775A">
        <w:t xml:space="preserve"> </w:t>
      </w:r>
      <w:r w:rsidR="001103AF">
        <w:t>XX</w:t>
      </w:r>
      <w:r w:rsidR="00BC06D5">
        <w:t xml:space="preserve">, </w:t>
      </w:r>
      <w:r w:rsidR="001103AF">
        <w:t>XXX</w:t>
      </w:r>
      <w:r w:rsidR="00BC06D5">
        <w:t xml:space="preserve">, </w:t>
      </w:r>
      <w:r w:rsidR="001103AF">
        <w:t>XX</w:t>
      </w:r>
      <w:r w:rsidR="00BC06D5">
        <w:t xml:space="preserve">, </w:t>
      </w:r>
      <w:r w:rsidR="001103AF">
        <w:t>XX</w:t>
      </w:r>
      <w:r w:rsidR="00BC06D5">
        <w:t xml:space="preserve">, </w:t>
      </w:r>
      <w:r w:rsidR="001103AF">
        <w:t>XX</w:t>
      </w:r>
      <w:r w:rsidR="00BC06D5">
        <w:t xml:space="preserve">). </w:t>
      </w:r>
      <w:r>
        <w:rPr>
          <w:rStyle w:val="eop"/>
        </w:rPr>
        <w:t>Rayyan QCRI</w:t>
      </w:r>
      <w:r>
        <w:rPr>
          <w:rStyle w:val="normaltextrun"/>
          <w:b/>
          <w:bCs/>
        </w:rPr>
        <w:t xml:space="preserve"> </w:t>
      </w:r>
      <w:r w:rsidR="00B36FD6">
        <w:rPr>
          <w:rStyle w:val="normaltextrun"/>
        </w:rPr>
        <w:t xml:space="preserve">was used to manage references and </w:t>
      </w:r>
      <w:r w:rsidR="003708D4">
        <w:rPr>
          <w:rStyle w:val="normaltextrun"/>
        </w:rPr>
        <w:t xml:space="preserve">to </w:t>
      </w:r>
      <w:r w:rsidR="00B36FD6">
        <w:rPr>
          <w:rStyle w:val="normaltextrun"/>
        </w:rPr>
        <w:t>screen titles and abstracts.</w:t>
      </w:r>
      <w:r w:rsidR="007945B5">
        <w:rPr>
          <w:rStyle w:val="normaltextrun"/>
        </w:rPr>
        <w:fldChar w:fldCharType="begin"/>
      </w:r>
      <w:r w:rsidR="00F31850">
        <w:rPr>
          <w:rStyle w:val="normaltextrun"/>
        </w:rPr>
        <w:instrText xml:space="preserve"> ADDIN EN.CITE &lt;EndNote&gt;&lt;Cite&gt;&lt;RecNum&gt;972&lt;/RecNum&gt;&lt;DisplayText&gt;&lt;style face="superscript"&gt;21&lt;/style&gt;&lt;/DisplayText&gt;&lt;record&gt;&lt;rec-number&gt;972&lt;/rec-number&gt;&lt;foreign-keys&gt;&lt;key app="EN" db-id="9adewzw0swtzxje2ed7pwerwsrawdzzfe0wd" timestamp="1607546032" guid="120b581b-d92b-4581-87ef-16fa14da05fa"&gt;972&lt;/key&gt;&lt;/foreign-keys&gt;&lt;ref-type name="Journal Article"&gt;17&lt;/ref-type&gt;&lt;contributors&gt;&lt;/contributors&gt;&lt;titles&gt;&lt;title&gt;Ouzzani M, Hammady H, Fedorowicz Z, and Elmagarmid A. Rayyan — a web and mobile app for systematic reviews. Systematic Reviews (2016) 5:210, DOI: 10.1186/s13643-016-0384-4.&lt;/title&gt;&lt;/titles&gt;&lt;dates&gt;&lt;/dates&gt;&lt;urls&gt;&lt;/urls&gt;&lt;/record&gt;&lt;/Cite&gt;&lt;/EndNote&gt;</w:instrText>
      </w:r>
      <w:r w:rsidR="007945B5">
        <w:rPr>
          <w:rStyle w:val="normaltextrun"/>
        </w:rPr>
        <w:fldChar w:fldCharType="separate"/>
      </w:r>
      <w:r w:rsidR="00D207D8" w:rsidRPr="00D207D8">
        <w:rPr>
          <w:rStyle w:val="normaltextrun"/>
          <w:noProof/>
          <w:vertAlign w:val="superscript"/>
        </w:rPr>
        <w:t>21</w:t>
      </w:r>
      <w:r w:rsidR="007945B5">
        <w:rPr>
          <w:rStyle w:val="normaltextrun"/>
        </w:rPr>
        <w:fldChar w:fldCharType="end"/>
      </w:r>
      <w:r w:rsidR="00B36FD6">
        <w:rPr>
          <w:rStyle w:val="normaltextrun"/>
        </w:rPr>
        <w:t xml:space="preserve"> Full texts of potentially eligible studies </w:t>
      </w:r>
      <w:r>
        <w:rPr>
          <w:rStyle w:val="normaltextrun"/>
        </w:rPr>
        <w:t>were</w:t>
      </w:r>
      <w:r w:rsidR="00B36FD6">
        <w:rPr>
          <w:rStyle w:val="normaltextrun"/>
        </w:rPr>
        <w:t xml:space="preserve"> retrieved and independently assessed for eligibility. Any disagreement between them over the eligibility </w:t>
      </w:r>
      <w:r>
        <w:rPr>
          <w:rStyle w:val="normaltextrun"/>
        </w:rPr>
        <w:t>was also</w:t>
      </w:r>
      <w:r w:rsidR="00B36FD6">
        <w:rPr>
          <w:rStyle w:val="normaltextrun"/>
        </w:rPr>
        <w:t xml:space="preserve"> resolved through discussion </w:t>
      </w:r>
      <w:r>
        <w:rPr>
          <w:rStyle w:val="normaltextrun"/>
        </w:rPr>
        <w:t xml:space="preserve">with </w:t>
      </w:r>
      <w:r w:rsidR="00B36FD6">
        <w:rPr>
          <w:rStyle w:val="normaltextrun"/>
        </w:rPr>
        <w:t xml:space="preserve">a </w:t>
      </w:r>
      <w:r w:rsidR="003E7430">
        <w:rPr>
          <w:rStyle w:val="normaltextrun"/>
        </w:rPr>
        <w:t xml:space="preserve">final </w:t>
      </w:r>
      <w:r w:rsidR="00B36FD6">
        <w:rPr>
          <w:rStyle w:val="normaltextrun"/>
        </w:rPr>
        <w:t>reviewer</w:t>
      </w:r>
      <w:r w:rsidR="00BC11D2">
        <w:rPr>
          <w:rStyle w:val="normaltextrun"/>
        </w:rPr>
        <w:t xml:space="preserve"> (</w:t>
      </w:r>
      <w:r w:rsidR="001103AF">
        <w:rPr>
          <w:rStyle w:val="normaltextrun"/>
        </w:rPr>
        <w:t>XXX</w:t>
      </w:r>
      <w:r w:rsidR="00BC11D2">
        <w:rPr>
          <w:rStyle w:val="normaltextrun"/>
        </w:rPr>
        <w:t>)</w:t>
      </w:r>
      <w:r w:rsidR="00B36FD6">
        <w:rPr>
          <w:rStyle w:val="normaltextrun"/>
        </w:rPr>
        <w:t>.</w:t>
      </w:r>
      <w:r w:rsidR="00B36FD6">
        <w:rPr>
          <w:rStyle w:val="eop"/>
        </w:rPr>
        <w:t> </w:t>
      </w:r>
      <w:r>
        <w:rPr>
          <w:rStyle w:val="eop"/>
        </w:rPr>
        <w:t>After title, abstract and full text review, studies were included if they empirically measured the effects of policies or programs</w:t>
      </w:r>
      <w:r w:rsidR="003708D4">
        <w:rPr>
          <w:rStyle w:val="eop"/>
        </w:rPr>
        <w:t>,</w:t>
      </w:r>
      <w:r>
        <w:rPr>
          <w:rStyle w:val="eop"/>
        </w:rPr>
        <w:t xml:space="preserve"> which provided a direct cash transfer to families with children. Studies were excluded if they did not measure a direct cash transfer, baby </w:t>
      </w:r>
      <w:r>
        <w:rPr>
          <w:rStyle w:val="eop"/>
        </w:rPr>
        <w:lastRenderedPageBreak/>
        <w:t xml:space="preserve">bonus or tax rebate, if they did not measure a child or parental health outcome, or family economic outcome, if they did not separate Canadian data from aggregate data, or if </w:t>
      </w:r>
      <w:r w:rsidR="00A25E85">
        <w:rPr>
          <w:rStyle w:val="eop"/>
        </w:rPr>
        <w:t xml:space="preserve">they </w:t>
      </w:r>
      <w:r>
        <w:rPr>
          <w:rStyle w:val="eop"/>
        </w:rPr>
        <w:t xml:space="preserve">were commentaries or syntheses of studies. We reviewed the citations of syntheses to ensure all relevant studies were captured. </w:t>
      </w:r>
    </w:p>
    <w:p w14:paraId="31836DC8" w14:textId="1A495A19" w:rsidR="00A25E85" w:rsidRDefault="00A25E85" w:rsidP="00A25E85">
      <w:pPr>
        <w:spacing w:line="480" w:lineRule="auto"/>
        <w:rPr>
          <w:i/>
        </w:rPr>
      </w:pPr>
      <w:r>
        <w:rPr>
          <w:i/>
        </w:rPr>
        <w:t>Data Extraction</w:t>
      </w:r>
    </w:p>
    <w:p w14:paraId="09ED04BD" w14:textId="4AB74A62" w:rsidR="00B36FD6" w:rsidRDefault="009C302B" w:rsidP="005F48E4">
      <w:pPr>
        <w:pStyle w:val="paragraph"/>
        <w:spacing w:before="0" w:beforeAutospacing="0" w:after="0" w:afterAutospacing="0" w:line="480" w:lineRule="auto"/>
        <w:ind w:firstLine="720"/>
        <w:textAlignment w:val="baseline"/>
        <w:rPr>
          <w:i/>
        </w:rPr>
      </w:pPr>
      <w:r>
        <w:rPr>
          <w:rStyle w:val="normaltextrun"/>
        </w:rPr>
        <w:t>One reviewer (</w:t>
      </w:r>
      <w:r w:rsidR="001103AF">
        <w:rPr>
          <w:rStyle w:val="normaltextrun"/>
        </w:rPr>
        <w:t>XX</w:t>
      </w:r>
      <w:r>
        <w:rPr>
          <w:rStyle w:val="normaltextrun"/>
        </w:rPr>
        <w:t xml:space="preserve">) </w:t>
      </w:r>
      <w:r w:rsidR="005F48E4">
        <w:rPr>
          <w:rStyle w:val="normaltextrun"/>
        </w:rPr>
        <w:t>extracted the</w:t>
      </w:r>
      <w:r>
        <w:rPr>
          <w:rStyle w:val="normaltextrun"/>
        </w:rPr>
        <w:t xml:space="preserve"> data</w:t>
      </w:r>
      <w:r w:rsidR="005F48E4">
        <w:rPr>
          <w:rStyle w:val="normaltextrun"/>
        </w:rPr>
        <w:t xml:space="preserve"> using a standardized abstraction form</w:t>
      </w:r>
      <w:r w:rsidR="00B95B86">
        <w:rPr>
          <w:rStyle w:val="normaltextrun"/>
        </w:rPr>
        <w:t xml:space="preserve"> developed by the research team</w:t>
      </w:r>
      <w:r>
        <w:rPr>
          <w:rStyle w:val="normaltextrun"/>
        </w:rPr>
        <w:t xml:space="preserve">, and a second reviewer verified </w:t>
      </w:r>
      <w:r w:rsidR="005F48E4">
        <w:rPr>
          <w:rStyle w:val="normaltextrun"/>
        </w:rPr>
        <w:t>all</w:t>
      </w:r>
      <w:r>
        <w:rPr>
          <w:rStyle w:val="normaltextrun"/>
        </w:rPr>
        <w:t xml:space="preserve"> data </w:t>
      </w:r>
      <w:r w:rsidR="005F48E4">
        <w:rPr>
          <w:rStyle w:val="normaltextrun"/>
        </w:rPr>
        <w:t>extraction</w:t>
      </w:r>
      <w:r>
        <w:rPr>
          <w:rStyle w:val="normaltextrun"/>
        </w:rPr>
        <w:t xml:space="preserve"> (</w:t>
      </w:r>
      <w:r w:rsidR="001103AF">
        <w:rPr>
          <w:rStyle w:val="normaltextrun"/>
        </w:rPr>
        <w:t>XX</w:t>
      </w:r>
      <w:r>
        <w:rPr>
          <w:rStyle w:val="normaltextrun"/>
        </w:rPr>
        <w:t>)</w:t>
      </w:r>
      <w:r w:rsidR="005F48E4">
        <w:rPr>
          <w:rStyle w:val="normaltextrun"/>
        </w:rPr>
        <w:t>.  Data abstracted included</w:t>
      </w:r>
      <w:r w:rsidR="00B36FD6">
        <w:rPr>
          <w:rStyle w:val="normaltextrun"/>
        </w:rPr>
        <w:t> study characteristics</w:t>
      </w:r>
      <w:r w:rsidR="00A25E85">
        <w:rPr>
          <w:rStyle w:val="normaltextrun"/>
        </w:rPr>
        <w:t>,</w:t>
      </w:r>
      <w:r w:rsidR="00B36FD6">
        <w:rPr>
          <w:rStyle w:val="normaltextrun"/>
        </w:rPr>
        <w:t xml:space="preserve"> such as year of publication, author, journal/source, country, aim(s) of study, study type, study period, study population and sample size, </w:t>
      </w:r>
      <w:r w:rsidR="00A25E85">
        <w:rPr>
          <w:rStyle w:val="normaltextrun"/>
        </w:rPr>
        <w:t>main exposure/</w:t>
      </w:r>
      <w:r w:rsidR="00B36FD6">
        <w:rPr>
          <w:rStyle w:val="normaltextrun"/>
        </w:rPr>
        <w:t>interventions, outcome measures, risk of bias, overall strength of evidence</w:t>
      </w:r>
      <w:r w:rsidR="00A25E85">
        <w:rPr>
          <w:rStyle w:val="normaltextrun"/>
        </w:rPr>
        <w:t>,</w:t>
      </w:r>
      <w:r w:rsidR="00B36FD6">
        <w:rPr>
          <w:rStyle w:val="normaltextrun"/>
        </w:rPr>
        <w:t xml:space="preserve"> and key findings. </w:t>
      </w:r>
    </w:p>
    <w:p w14:paraId="795CA839" w14:textId="6CE0B0DB" w:rsidR="00C0238A" w:rsidRDefault="00C0238A" w:rsidP="005F48E4">
      <w:pPr>
        <w:spacing w:line="480" w:lineRule="auto"/>
        <w:rPr>
          <w:i/>
        </w:rPr>
      </w:pPr>
      <w:r>
        <w:rPr>
          <w:i/>
        </w:rPr>
        <w:t>Assessment of Study Quality</w:t>
      </w:r>
    </w:p>
    <w:p w14:paraId="0743432A" w14:textId="6572F1D3" w:rsidR="00B36FD6" w:rsidRDefault="00B36FD6" w:rsidP="005F48E4">
      <w:pPr>
        <w:pStyle w:val="paragraph"/>
        <w:spacing w:before="0" w:beforeAutospacing="0" w:after="0" w:afterAutospacing="0" w:line="480" w:lineRule="auto"/>
        <w:ind w:firstLine="720"/>
        <w:textAlignment w:val="baseline"/>
        <w:rPr>
          <w:rFonts w:ascii="Segoe UI" w:hAnsi="Segoe UI" w:cs="Segoe UI"/>
          <w:sz w:val="18"/>
          <w:szCs w:val="18"/>
        </w:rPr>
      </w:pPr>
      <w:r>
        <w:rPr>
          <w:rStyle w:val="normaltextrun"/>
        </w:rPr>
        <w:t xml:space="preserve">Methodological quality and risk of bias </w:t>
      </w:r>
      <w:r w:rsidR="005F48E4">
        <w:rPr>
          <w:rStyle w:val="normaltextrun"/>
        </w:rPr>
        <w:t xml:space="preserve">was </w:t>
      </w:r>
      <w:r>
        <w:rPr>
          <w:rStyle w:val="normaltextrun"/>
        </w:rPr>
        <w:t>assessed using a modified Newcastle-Ottawa Scale</w:t>
      </w:r>
      <w:r w:rsidR="00BC11D2">
        <w:rPr>
          <w:rStyle w:val="normaltextrun"/>
        </w:rPr>
        <w:t xml:space="preserve"> </w:t>
      </w:r>
      <w:r>
        <w:rPr>
          <w:rStyle w:val="normaltextrun"/>
        </w:rPr>
        <w:t>to appropriate</w:t>
      </w:r>
      <w:r w:rsidR="00A25E85">
        <w:rPr>
          <w:rStyle w:val="normaltextrun"/>
        </w:rPr>
        <w:t>ly</w:t>
      </w:r>
      <w:r>
        <w:rPr>
          <w:rStyle w:val="normaltextrun"/>
        </w:rPr>
        <w:t xml:space="preserve"> interpret quasi-experimental designs of many relevant studies. The</w:t>
      </w:r>
      <w:r w:rsidR="00A25E85">
        <w:rPr>
          <w:rStyle w:val="normaltextrun"/>
        </w:rPr>
        <w:t xml:space="preserve"> </w:t>
      </w:r>
      <w:r>
        <w:rPr>
          <w:rStyle w:val="normaltextrun"/>
        </w:rPr>
        <w:t xml:space="preserve">Newcastle-Ottawa Scale </w:t>
      </w:r>
      <w:r w:rsidR="001E0AFD">
        <w:rPr>
          <w:rStyle w:val="normaltextrun"/>
        </w:rPr>
        <w:t xml:space="preserve">was </w:t>
      </w:r>
      <w:r w:rsidR="000607E6">
        <w:rPr>
          <w:rStyle w:val="normaltextrun"/>
        </w:rPr>
        <w:t xml:space="preserve">further </w:t>
      </w:r>
      <w:r w:rsidR="001E0AFD">
        <w:rPr>
          <w:rStyle w:val="normaltextrun"/>
        </w:rPr>
        <w:t xml:space="preserve">modified by </w:t>
      </w:r>
      <w:r w:rsidR="00BC11D2">
        <w:rPr>
          <w:rStyle w:val="normaltextrun"/>
        </w:rPr>
        <w:t>Siddiqi et al</w:t>
      </w:r>
      <w:r w:rsidR="00BC11D2">
        <w:rPr>
          <w:rStyle w:val="normaltextrun"/>
        </w:rPr>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rPr>
          <w:rStyle w:val="normaltextrun"/>
        </w:rPr>
        <w:instrText xml:space="preserve"> ADDIN EN.CITE </w:instrText>
      </w:r>
      <w:r w:rsidR="00F31850">
        <w:rPr>
          <w:rStyle w:val="normaltextrun"/>
        </w:rPr>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rPr>
          <w:rStyle w:val="normaltextrun"/>
        </w:rPr>
        <w:instrText xml:space="preserve"> ADDIN EN.CITE.DATA </w:instrText>
      </w:r>
      <w:r w:rsidR="00F31850">
        <w:rPr>
          <w:rStyle w:val="normaltextrun"/>
        </w:rPr>
      </w:r>
      <w:r w:rsidR="00F31850">
        <w:rPr>
          <w:rStyle w:val="normaltextrun"/>
        </w:rPr>
        <w:fldChar w:fldCharType="end"/>
      </w:r>
      <w:r w:rsidR="00BC11D2">
        <w:rPr>
          <w:rStyle w:val="normaltextrun"/>
        </w:rPr>
      </w:r>
      <w:r w:rsidR="00BC11D2">
        <w:rPr>
          <w:rStyle w:val="normaltextrun"/>
        </w:rPr>
        <w:fldChar w:fldCharType="separate"/>
      </w:r>
      <w:r w:rsidR="00BC11D2" w:rsidRPr="00BC11D2">
        <w:rPr>
          <w:rStyle w:val="normaltextrun"/>
          <w:noProof/>
          <w:vertAlign w:val="superscript"/>
        </w:rPr>
        <w:t>13</w:t>
      </w:r>
      <w:r w:rsidR="00BC11D2">
        <w:rPr>
          <w:rStyle w:val="normaltextrun"/>
        </w:rPr>
        <w:fldChar w:fldCharType="end"/>
      </w:r>
      <w:r w:rsidR="00BC11D2">
        <w:rPr>
          <w:rStyle w:val="normaltextrun"/>
        </w:rPr>
        <w:t xml:space="preserve"> </w:t>
      </w:r>
      <w:r w:rsidR="001E0AFD">
        <w:rPr>
          <w:rStyle w:val="normaltextrun"/>
        </w:rPr>
        <w:t xml:space="preserve">for use in a similar systematic </w:t>
      </w:r>
      <w:proofErr w:type="gramStart"/>
      <w:r w:rsidR="001E0AFD">
        <w:rPr>
          <w:rStyle w:val="normaltextrun"/>
        </w:rPr>
        <w:t>review, and</w:t>
      </w:r>
      <w:proofErr w:type="gramEnd"/>
      <w:r w:rsidR="001E0AFD">
        <w:rPr>
          <w:rStyle w:val="normaltextrun"/>
        </w:rPr>
        <w:t xml:space="preserve"> permits an evaluation and comparison of studies from a variety of disciplines. </w:t>
      </w:r>
      <w:r w:rsidR="00375462">
        <w:rPr>
          <w:rStyle w:val="normaltextrun"/>
        </w:rPr>
        <w:t xml:space="preserve">The tool included the following </w:t>
      </w:r>
      <w:r>
        <w:rPr>
          <w:rStyle w:val="normaltextrun"/>
        </w:rPr>
        <w:t>questions</w:t>
      </w:r>
      <w:r w:rsidR="005F48E4">
        <w:rPr>
          <w:rStyle w:val="normaltextrun"/>
        </w:rPr>
        <w:t>, with one point for each affirmative response</w:t>
      </w:r>
      <w:r>
        <w:rPr>
          <w:rStyle w:val="normaltextrun"/>
        </w:rPr>
        <w:t>: </w:t>
      </w:r>
      <w:r>
        <w:rPr>
          <w:rStyle w:val="eop"/>
        </w:rPr>
        <w:t> </w:t>
      </w:r>
      <w:r w:rsidR="00A25E85">
        <w:rPr>
          <w:rStyle w:val="eop"/>
        </w:rPr>
        <w:t xml:space="preserve">1) </w:t>
      </w:r>
      <w:r>
        <w:rPr>
          <w:rStyle w:val="normaltextrun"/>
        </w:rPr>
        <w:t>Does the study draw on a representative and randomised sample of observations? </w:t>
      </w:r>
      <w:r>
        <w:rPr>
          <w:rStyle w:val="eop"/>
        </w:rPr>
        <w:t> </w:t>
      </w:r>
      <w:r w:rsidR="00A25E85">
        <w:rPr>
          <w:rStyle w:val="eop"/>
        </w:rPr>
        <w:t xml:space="preserve">2) </w:t>
      </w:r>
      <w:r>
        <w:rPr>
          <w:rStyle w:val="normaltextrun"/>
        </w:rPr>
        <w:t>Does the study use a direct measure of policy/programme exposure? </w:t>
      </w:r>
      <w:r w:rsidR="00A25E85">
        <w:rPr>
          <w:rStyle w:val="eop"/>
        </w:rPr>
        <w:t xml:space="preserve">3) </w:t>
      </w:r>
      <w:r>
        <w:rPr>
          <w:rStyle w:val="normaltextrun"/>
        </w:rPr>
        <w:t>Does the study describe the characteristics of both exposed and unexposed groups? </w:t>
      </w:r>
      <w:r w:rsidR="00A25E85">
        <w:rPr>
          <w:rStyle w:val="eop"/>
        </w:rPr>
        <w:t xml:space="preserve">4) </w:t>
      </w:r>
      <w:r>
        <w:rPr>
          <w:rStyle w:val="normaltextrun"/>
        </w:rPr>
        <w:t>Does the study control for observed confounders? </w:t>
      </w:r>
      <w:r>
        <w:rPr>
          <w:rStyle w:val="eop"/>
        </w:rPr>
        <w:t> </w:t>
      </w:r>
      <w:r w:rsidR="00A25E85">
        <w:rPr>
          <w:rStyle w:val="eop"/>
        </w:rPr>
        <w:t xml:space="preserve">5) </w:t>
      </w:r>
      <w:r>
        <w:rPr>
          <w:rStyle w:val="normaltextrun"/>
        </w:rPr>
        <w:t>Does the study control for unobserved confounders?</w:t>
      </w:r>
      <w:r>
        <w:rPr>
          <w:rStyle w:val="eop"/>
        </w:rPr>
        <w:t> </w:t>
      </w:r>
      <w:r w:rsidR="00A25E85">
        <w:rPr>
          <w:rStyle w:val="eop"/>
        </w:rPr>
        <w:t xml:space="preserve">6) </w:t>
      </w:r>
      <w:r>
        <w:rPr>
          <w:rStyle w:val="normaltextrun"/>
        </w:rPr>
        <w:t>Does the study test the robustness of reported statistical estimates? </w:t>
      </w:r>
      <w:r>
        <w:rPr>
          <w:rStyle w:val="eop"/>
        </w:rPr>
        <w:t> </w:t>
      </w:r>
      <w:proofErr w:type="gramStart"/>
      <w:r w:rsidR="00B95B86">
        <w:rPr>
          <w:rStyle w:val="eop"/>
        </w:rPr>
        <w:t>Similar to</w:t>
      </w:r>
      <w:proofErr w:type="gramEnd"/>
      <w:r w:rsidR="00B95B86">
        <w:rPr>
          <w:rStyle w:val="eop"/>
        </w:rPr>
        <w:t xml:space="preserve"> Siddiqui et al, s</w:t>
      </w:r>
      <w:r w:rsidR="005F48E4">
        <w:rPr>
          <w:rStyle w:val="eop"/>
        </w:rPr>
        <w:t>tudy q</w:t>
      </w:r>
      <w:r>
        <w:rPr>
          <w:rStyle w:val="normaltextrun"/>
        </w:rPr>
        <w:t>uality </w:t>
      </w:r>
      <w:r w:rsidR="005F48E4">
        <w:rPr>
          <w:rStyle w:val="normaltextrun"/>
        </w:rPr>
        <w:t>was</w:t>
      </w:r>
      <w:r>
        <w:rPr>
          <w:rStyle w:val="normaltextrun"/>
        </w:rPr>
        <w:t xml:space="preserve"> classified into high (score of 5-6), medium (3-4), and low (1-2</w:t>
      </w:r>
      <w:r w:rsidR="00B95B86">
        <w:rPr>
          <w:rStyle w:val="normaltextrun"/>
        </w:rPr>
        <w:t>)</w:t>
      </w:r>
      <w:r w:rsidR="00B95B86">
        <w:rPr>
          <w:rStyle w:val="eop"/>
        </w:rPr>
        <w:t>.</w:t>
      </w:r>
      <w:r w:rsidR="00B95B86">
        <w:rPr>
          <w:rStyle w:val="eop"/>
        </w:rPr>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rPr>
          <w:rStyle w:val="eop"/>
        </w:rPr>
        <w:instrText xml:space="preserve"> ADDIN EN.CITE </w:instrText>
      </w:r>
      <w:r w:rsidR="00F31850">
        <w:rPr>
          <w:rStyle w:val="eop"/>
        </w:rPr>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rPr>
          <w:rStyle w:val="eop"/>
        </w:rPr>
        <w:instrText xml:space="preserve"> ADDIN EN.CITE.DATA </w:instrText>
      </w:r>
      <w:r w:rsidR="00F31850">
        <w:rPr>
          <w:rStyle w:val="eop"/>
        </w:rPr>
      </w:r>
      <w:r w:rsidR="00F31850">
        <w:rPr>
          <w:rStyle w:val="eop"/>
        </w:rPr>
        <w:fldChar w:fldCharType="end"/>
      </w:r>
      <w:r w:rsidR="00B95B86">
        <w:rPr>
          <w:rStyle w:val="eop"/>
        </w:rPr>
      </w:r>
      <w:r w:rsidR="00B95B86">
        <w:rPr>
          <w:rStyle w:val="eop"/>
        </w:rPr>
        <w:fldChar w:fldCharType="separate"/>
      </w:r>
      <w:r w:rsidR="00E13795" w:rsidRPr="00E13795">
        <w:rPr>
          <w:rStyle w:val="eop"/>
          <w:noProof/>
          <w:vertAlign w:val="superscript"/>
        </w:rPr>
        <w:t>13</w:t>
      </w:r>
      <w:r w:rsidR="00B95B86">
        <w:rPr>
          <w:rStyle w:val="eop"/>
        </w:rPr>
        <w:fldChar w:fldCharType="end"/>
      </w:r>
    </w:p>
    <w:p w14:paraId="2DC6BB70" w14:textId="77777777" w:rsidR="00B36FD6" w:rsidRDefault="00B36FD6">
      <w:pPr>
        <w:rPr>
          <w:i/>
        </w:rPr>
      </w:pPr>
    </w:p>
    <w:p w14:paraId="1C8FD0F3" w14:textId="559DD4F8" w:rsidR="00C0238A" w:rsidRDefault="007945B5" w:rsidP="00306A47">
      <w:pPr>
        <w:spacing w:line="480" w:lineRule="auto"/>
      </w:pPr>
      <w:r>
        <w:t>RESULTS</w:t>
      </w:r>
    </w:p>
    <w:p w14:paraId="5BFB28B3" w14:textId="413EE04D" w:rsidR="00210D32" w:rsidRPr="00210D32" w:rsidRDefault="00210D32" w:rsidP="00306A47">
      <w:pPr>
        <w:spacing w:line="480" w:lineRule="auto"/>
        <w:rPr>
          <w:i/>
        </w:rPr>
      </w:pPr>
      <w:r>
        <w:rPr>
          <w:i/>
        </w:rPr>
        <w:t>Study Selection</w:t>
      </w:r>
    </w:p>
    <w:p w14:paraId="1EBB435E" w14:textId="4197DF20" w:rsidR="00C0238A" w:rsidRDefault="00306A47" w:rsidP="00CC18AB">
      <w:pPr>
        <w:spacing w:line="480" w:lineRule="auto"/>
      </w:pPr>
      <w:r>
        <w:tab/>
      </w:r>
      <w:r w:rsidR="00AD5CFD">
        <w:t xml:space="preserve">Figure 1 is a PRISMA diagram showing the inclusion and exclusion of studies through this review. </w:t>
      </w:r>
      <w:r>
        <w:t>Our initial literature search yielded 9</w:t>
      </w:r>
      <w:r w:rsidR="00AD5CFD">
        <w:t>,</w:t>
      </w:r>
      <w:r w:rsidR="00915F27">
        <w:t xml:space="preserve">948 </w:t>
      </w:r>
      <w:r>
        <w:t xml:space="preserve">studies from the academic literature and 13 </w:t>
      </w:r>
      <w:r w:rsidR="00AD5CFD">
        <w:t xml:space="preserve">studies </w:t>
      </w:r>
      <w:r>
        <w:t xml:space="preserve">from the grey literature. </w:t>
      </w:r>
      <w:r w:rsidR="00AD5CFD" w:rsidRPr="00B95B86">
        <w:rPr>
          <w:rFonts w:cs="ScalaLancetPro"/>
          <w:color w:val="211D1E"/>
          <w:szCs w:val="18"/>
        </w:rPr>
        <w:t>After all citations were merged and duplicates were removed,</w:t>
      </w:r>
      <w:r w:rsidR="00AD5CFD">
        <w:rPr>
          <w:rFonts w:cs="ScalaLancetPro"/>
          <w:color w:val="211D1E"/>
          <w:szCs w:val="18"/>
        </w:rPr>
        <w:t xml:space="preserve"> </w:t>
      </w:r>
      <w:r w:rsidR="007D1E3D">
        <w:rPr>
          <w:rFonts w:cs="ScalaLancetPro"/>
          <w:color w:val="211D1E"/>
          <w:szCs w:val="18"/>
        </w:rPr>
        <w:t>our search produced</w:t>
      </w:r>
      <w:r w:rsidR="00AD5CFD">
        <w:rPr>
          <w:rFonts w:cs="ScalaLancetPro"/>
          <w:color w:val="211D1E"/>
          <w:szCs w:val="18"/>
        </w:rPr>
        <w:t xml:space="preserve"> </w:t>
      </w:r>
      <w:r w:rsidR="00915F27">
        <w:rPr>
          <w:rFonts w:cs="ScalaLancetPro"/>
          <w:color w:val="211D1E"/>
          <w:szCs w:val="18"/>
        </w:rPr>
        <w:t>7</w:t>
      </w:r>
      <w:r w:rsidR="006C3F5A">
        <w:rPr>
          <w:rFonts w:cs="ScalaLancetPro"/>
          <w:color w:val="211D1E"/>
          <w:szCs w:val="18"/>
        </w:rPr>
        <w:t>,</w:t>
      </w:r>
      <w:r w:rsidR="00915F27">
        <w:rPr>
          <w:rFonts w:cs="ScalaLancetPro"/>
          <w:color w:val="211D1E"/>
          <w:szCs w:val="18"/>
        </w:rPr>
        <w:t xml:space="preserve">052 </w:t>
      </w:r>
      <w:r w:rsidR="007D1E3D">
        <w:rPr>
          <w:rFonts w:cs="ScalaLancetPro"/>
          <w:color w:val="211D1E"/>
          <w:szCs w:val="18"/>
        </w:rPr>
        <w:t xml:space="preserve">unique records, of which </w:t>
      </w:r>
      <w:r w:rsidR="00915F27">
        <w:rPr>
          <w:rFonts w:cs="ScalaLancetPro"/>
          <w:color w:val="211D1E"/>
          <w:szCs w:val="18"/>
        </w:rPr>
        <w:t>18</w:t>
      </w:r>
      <w:r w:rsidR="005547EA">
        <w:rPr>
          <w:rFonts w:cs="ScalaLancetPro"/>
          <w:color w:val="211D1E"/>
          <w:szCs w:val="18"/>
        </w:rPr>
        <w:t>4</w:t>
      </w:r>
      <w:r w:rsidR="00915F27">
        <w:rPr>
          <w:rFonts w:cs="ScalaLancetPro"/>
          <w:color w:val="211D1E"/>
          <w:szCs w:val="18"/>
        </w:rPr>
        <w:t xml:space="preserve"> </w:t>
      </w:r>
      <w:r w:rsidR="007D1E3D">
        <w:rPr>
          <w:rFonts w:cs="ScalaLancetPro"/>
          <w:color w:val="211D1E"/>
          <w:szCs w:val="18"/>
        </w:rPr>
        <w:t xml:space="preserve">were assessed for </w:t>
      </w:r>
      <w:proofErr w:type="gramStart"/>
      <w:r w:rsidR="007D1E3D">
        <w:rPr>
          <w:rFonts w:cs="ScalaLancetPro"/>
          <w:color w:val="211D1E"/>
          <w:szCs w:val="18"/>
        </w:rPr>
        <w:t>eligibility.</w:t>
      </w:r>
      <w:r w:rsidR="00EF4169">
        <w:rPr>
          <w:rFonts w:cs="ScalaLancetPro"/>
          <w:color w:val="211D1E"/>
          <w:szCs w:val="18"/>
        </w:rPr>
        <w:t>.</w:t>
      </w:r>
      <w:proofErr w:type="gramEnd"/>
      <w:r w:rsidR="00EF4169">
        <w:rPr>
          <w:rFonts w:cs="ScalaLancetPro"/>
          <w:color w:val="211D1E"/>
          <w:szCs w:val="18"/>
        </w:rPr>
        <w:t xml:space="preserve"> </w:t>
      </w:r>
      <w:r w:rsidR="007D1E3D">
        <w:t xml:space="preserve">Our final sample consisted of </w:t>
      </w:r>
      <w:r w:rsidR="00B013D7">
        <w:t xml:space="preserve">24 </w:t>
      </w:r>
      <w:r w:rsidR="007D1E3D">
        <w:t>studies</w:t>
      </w:r>
      <w:r w:rsidR="00E21E13">
        <w:t>,</w:t>
      </w:r>
      <w:r w:rsidR="006D2EDC">
        <w:t xml:space="preserve"> 8 </w:t>
      </w:r>
      <w:r w:rsidR="007D1E3D">
        <w:t>measuring child health outcomes</w:t>
      </w:r>
      <w:r w:rsidR="00E21E13">
        <w:t xml:space="preserve">, of which </w:t>
      </w:r>
      <w:r w:rsidR="006D2EDC">
        <w:t xml:space="preserve">6 </w:t>
      </w:r>
      <w:r w:rsidR="00E21E13">
        <w:t>address</w:t>
      </w:r>
      <w:r w:rsidR="007F65D6">
        <w:t>ed</w:t>
      </w:r>
      <w:r w:rsidR="00E21E13">
        <w:t xml:space="preserve"> child outcomes only. The remaining </w:t>
      </w:r>
      <w:r w:rsidR="00B013D7">
        <w:t xml:space="preserve">17 </w:t>
      </w:r>
      <w:r w:rsidR="00E21E13">
        <w:t>studies</w:t>
      </w:r>
      <w:r w:rsidR="007D1E3D">
        <w:t xml:space="preserve"> measur</w:t>
      </w:r>
      <w:r w:rsidR="00E21E13">
        <w:t>ed</w:t>
      </w:r>
      <w:r w:rsidR="007D1E3D">
        <w:t xml:space="preserve"> </w:t>
      </w:r>
      <w:r w:rsidR="000607E6">
        <w:t xml:space="preserve">family </w:t>
      </w:r>
      <w:r w:rsidR="007D1E3D">
        <w:t>health and economic outcomes</w:t>
      </w:r>
      <w:r w:rsidR="00E21E13">
        <w:t xml:space="preserve">, or a combination of </w:t>
      </w:r>
      <w:r w:rsidR="006D1EFC">
        <w:t xml:space="preserve">child and </w:t>
      </w:r>
      <w:r w:rsidR="000607E6">
        <w:t xml:space="preserve">family </w:t>
      </w:r>
      <w:r w:rsidR="00E21E13">
        <w:t>outcomes</w:t>
      </w:r>
      <w:r w:rsidR="007D1E3D">
        <w:t xml:space="preserve">. </w:t>
      </w:r>
      <w:r w:rsidR="001103AF">
        <w:t xml:space="preserve">Studies are summarized in Table 1. </w:t>
      </w:r>
      <w:r w:rsidR="00F0345D">
        <w:rPr>
          <w:rStyle w:val="eop"/>
        </w:rPr>
        <w:t>While there were no time restrictions on our searches, our earliest study was published in 1996.</w:t>
      </w:r>
    </w:p>
    <w:p w14:paraId="67EB3BF6" w14:textId="77777777" w:rsidR="00951E7F" w:rsidRDefault="00951E7F" w:rsidP="00951E7F">
      <w:pPr>
        <w:spacing w:line="480" w:lineRule="auto"/>
        <w:rPr>
          <w:i/>
        </w:rPr>
      </w:pPr>
      <w:r>
        <w:rPr>
          <w:i/>
        </w:rPr>
        <w:t xml:space="preserve">Data and </w:t>
      </w:r>
      <w:r w:rsidRPr="009123D4">
        <w:rPr>
          <w:i/>
        </w:rPr>
        <w:t>Method</w:t>
      </w:r>
      <w:r>
        <w:rPr>
          <w:i/>
        </w:rPr>
        <w:t>ologies Employed</w:t>
      </w:r>
    </w:p>
    <w:p w14:paraId="6EB9C5EE" w14:textId="7A57AB6C" w:rsidR="00951E7F" w:rsidRPr="00210D32" w:rsidRDefault="00951E7F" w:rsidP="00CC18AB">
      <w:pPr>
        <w:spacing w:line="480" w:lineRule="auto"/>
      </w:pPr>
      <w:r>
        <w:tab/>
        <w:t>Most studies used government-managed administrative data, including census microdata and provincial health administrative data</w:t>
      </w:r>
      <w:r>
        <w:fldChar w:fldCharType="begin">
          <w:fldData xml:space="preserve">PEVuZE5vdGU+PENpdGU+PEF1dGhvcj5Ccm93bmVsbDwvQXV0aG9yPjxZZWFyPjIwMTg8L1llYXI+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2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</w:fldData>
        </w:fldChar>
      </w:r>
      <w:r w:rsidR="00B013D7">
        <w:instrText xml:space="preserve"> ADDIN EN.CITE </w:instrText>
      </w:r>
      <w:r w:rsidR="00B013D7">
        <w:fldChar w:fldCharType="begin">
          <w:fldData xml:space="preserve">PEVuZE5vdGU+PENpdGU+PEF1dGhvcj5Ccm93bmVsbDwvQXV0aG9yPjxZZWFyPjIwMTg8L1llYXI+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2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</w:fldData>
        </w:fldChar>
      </w:r>
      <w:r w:rsidR="00B013D7">
        <w:instrText xml:space="preserve"> ADDIN EN.CITE.DATA </w:instrText>
      </w:r>
      <w:r w:rsidR="00B013D7">
        <w:fldChar w:fldCharType="end"/>
      </w:r>
      <w:r>
        <w:fldChar w:fldCharType="separate"/>
      </w:r>
      <w:r w:rsidR="00B013D7" w:rsidRPr="00B013D7">
        <w:rPr>
          <w:noProof/>
          <w:vertAlign w:val="superscript"/>
        </w:rPr>
        <w:t>14, 15, 22-29</w:t>
      </w:r>
      <w:r>
        <w:fldChar w:fldCharType="end"/>
      </w:r>
      <w:r>
        <w:t xml:space="preserve"> or national surveys, such as the National Longitudinal Survey of Children and Youth</w:t>
      </w:r>
      <w:r>
        <w:fldChar w:fldCharType="begin">
          <w:fldData xml:space="preserve">PEVuZE5vdGU+PENpdGU+PEF1dGhvcj5NaWxsaWdhbjwvQXV0aG9yPjxZZWFyPjIwMTE8L1llYXI+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</w:fldData>
        </w:fldChar>
      </w:r>
      <w:r w:rsidR="00B013D7">
        <w:instrText xml:space="preserve"> ADDIN EN.CITE </w:instrText>
      </w:r>
      <w:r w:rsidR="00B013D7">
        <w:fldChar w:fldCharType="begin">
          <w:fldData xml:space="preserve">PEVuZE5vdGU+PENpdGU+PEF1dGhvcj5NaWxsaWdhbjwvQXV0aG9yPjxZZWFyPjIwMTE8L1llYXI+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</w:fldData>
        </w:fldChar>
      </w:r>
      <w:r w:rsidR="00B013D7">
        <w:instrText xml:space="preserve"> ADDIN EN.CITE.DATA </w:instrText>
      </w:r>
      <w:r w:rsidR="00B013D7">
        <w:fldChar w:fldCharType="end"/>
      </w:r>
      <w:r>
        <w:fldChar w:fldCharType="separate"/>
      </w:r>
      <w:r w:rsidR="00B013D7" w:rsidRPr="00B013D7">
        <w:rPr>
          <w:noProof/>
          <w:vertAlign w:val="superscript"/>
        </w:rPr>
        <w:t>30-32</w:t>
      </w:r>
      <w:r>
        <w:fldChar w:fldCharType="end"/>
      </w:r>
      <w:r>
        <w:t>, the Canadian Community Health Survey</w:t>
      </w:r>
      <w:r>
        <w:fldChar w:fldCharType="begin">
          <w:fldData xml:space="preserve">PEVuZE5vdGU+PENpdGU+PEF1dGhvcj5UYXJhc3VrPC9BdXRob3I+PFllYXI+MjAxOTwvWWVhcj48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TA4LTE2PC9wYWdlcz48dm9sdW1lPjcwPC92b2x1bWU+PGVkaXRpb24+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2LTEyNjwvcGFnZXM+PHZvbHVtZT4yMjQ8L3ZvbHVtZT48ZWRpdGlvbj4yMDE5LzAyLzE4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</w:fldData>
        </w:fldChar>
      </w:r>
      <w:r w:rsidR="00B013D7">
        <w:instrText xml:space="preserve"> ADDIN EN.CITE </w:instrText>
      </w:r>
      <w:r w:rsidR="00B013D7">
        <w:fldChar w:fldCharType="begin">
          <w:fldData xml:space="preserve">PEVuZE5vdGU+PENpdGU+PEF1dGhvcj5UYXJhc3VrPC9BdXRob3I+PFllYXI+MjAxOTwvWWVhcj48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TA4LTE2PC9wYWdlcz48dm9sdW1lPjcwPC92b2x1bWU+PGVkaXRpb24+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</w:fldData>
        </w:fldChar>
      </w:r>
      <w:r w:rsidR="00B013D7">
        <w:instrText xml:space="preserve"> ADDIN EN.CITE.DATA </w:instrText>
      </w:r>
      <w:r w:rsidR="00B013D7">
        <w:fldChar w:fldCharType="end"/>
      </w:r>
      <w:r>
        <w:fldChar w:fldCharType="separate"/>
      </w:r>
      <w:r w:rsidR="00B013D7" w:rsidRPr="00B013D7">
        <w:rPr>
          <w:noProof/>
          <w:vertAlign w:val="superscript"/>
        </w:rPr>
        <w:t>33-37</w:t>
      </w:r>
      <w:r>
        <w:fldChar w:fldCharType="end"/>
      </w:r>
      <w:r>
        <w:t>, or the Survey of Labour and Income Dynamics.</w:t>
      </w:r>
      <w:r>
        <w:fldChar w:fldCharType="begin">
          <w:fldData xml:space="preserve">PEVuZE5vdGU+PENpdGU+PEF1dGhvcj5NaWxsaWdhbjwvQXV0aG9yPjxZZWFyPjIwMTE8L1llYXI+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</w:fldData>
        </w:fldChar>
      </w:r>
      <w:r w:rsidR="00B013D7">
        <w:instrText xml:space="preserve"> ADDIN EN.CITE </w:instrText>
      </w:r>
      <w:r w:rsidR="00B013D7">
        <w:fldChar w:fldCharType="begin">
          <w:fldData xml:space="preserve">PEVuZE5vdGU+PENpdGU+PEF1dGhvcj5NaWxsaWdhbjwvQXV0aG9yPjxZZWFyPjIwMTE8L1llYXI+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</w:fldData>
        </w:fldChar>
      </w:r>
      <w:r w:rsidR="00B013D7">
        <w:instrText xml:space="preserve"> ADDIN EN.CITE.DATA </w:instrText>
      </w:r>
      <w:r w:rsidR="00B013D7">
        <w:fldChar w:fldCharType="end"/>
      </w:r>
      <w:r>
        <w:fldChar w:fldCharType="separate"/>
      </w:r>
      <w:r w:rsidR="00B013D7" w:rsidRPr="00B013D7">
        <w:rPr>
          <w:noProof/>
          <w:vertAlign w:val="superscript"/>
        </w:rPr>
        <w:t>30, 38</w:t>
      </w:r>
      <w:r>
        <w:fldChar w:fldCharType="end"/>
      </w:r>
      <w:r>
        <w:t xml:space="preserve"> These studies frequently used difference-in-differences methods</w:t>
      </w:r>
      <w:r>
        <w:fldChar w:fldCharType="begin">
          <w:fldData xml:space="preserve">PEVuZE5vdGU+PENpdGU+PEF1dGhvcj5MZWJpaGFuPC9BdXRob3I+PFllYXI+MjAxODwvWWVhcj48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TA4LTE2PC9wYWdlcz48dm9sdW1lPjcwPC92b2x1bWU+PGVkaXRpb24+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</w:fldData>
        </w:fldChar>
      </w:r>
      <w:r w:rsidR="00B013D7">
        <w:instrText xml:space="preserve"> ADDIN EN.CITE </w:instrText>
      </w:r>
      <w:r w:rsidR="00B013D7">
        <w:fldChar w:fldCharType="begin">
          <w:fldData xml:space="preserve">PEVuZE5vdGU+PENpdGU+PEF1dGhvcj5MZWJpaGFuPC9BdXRob3I+PFllYXI+MjAxODwvWWVhcj48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</w:fldData>
        </w:fldChar>
      </w:r>
      <w:r w:rsidR="00B013D7">
        <w:instrText xml:space="preserve"> ADDIN EN.CITE.DATA </w:instrText>
      </w:r>
      <w:r w:rsidR="00B013D7">
        <w:fldChar w:fldCharType="end"/>
      </w:r>
      <w:r>
        <w:fldChar w:fldCharType="separate"/>
      </w:r>
      <w:r w:rsidR="00B013D7" w:rsidRPr="00B013D7">
        <w:rPr>
          <w:noProof/>
          <w:vertAlign w:val="superscript"/>
        </w:rPr>
        <w:t>22-24, 30-32, 34-40</w:t>
      </w:r>
      <w:r>
        <w:fldChar w:fldCharType="end"/>
      </w:r>
      <w:r w:rsidRPr="00EB4DA2">
        <w:t xml:space="preserve"> </w:t>
      </w:r>
      <w:r>
        <w:t>or time-series analyses</w:t>
      </w:r>
      <w:r>
        <w:fldChar w:fldCharType="begin"/>
      </w:r>
      <w:r w:rsidR="00F31850">
        <w:instrText xml:space="preserve"> ADDIN EN.CITE &lt;EndNote&gt;&lt;Cite&gt;&lt;Author&gt;McNown&lt;/Author&gt;&lt;Year&gt;2004&lt;/Year&gt;&lt;RecNum&gt;925&lt;/RecNum&gt;&lt;DisplayText&gt;&lt;style face="superscript"&gt;27&lt;/style&gt;&lt;/DisplayText&gt;&lt;record&gt;&lt;rec-number&gt;925&lt;/rec-number&gt;&lt;foreign-keys&gt;&lt;key app="EN" db-id="9adewzw0swtzxje2ed7pwerwsrawdzzfe0wd" timestamp="1600355676" guid="9a26dfff-174e-46a5-9aff-a06862d5ac30"&gt;925&lt;/key&gt;&lt;/foreign-keys&gt;&lt;ref-type name="Journal Article"&gt;17&lt;/ref-type&gt;&lt;contributors&gt;&lt;authors&gt;&lt;author&gt;McNown, Robert&lt;/author&gt;&lt;author&gt;Ridao-cano, Cristóbal&lt;/author&gt;&lt;/authors&gt;&lt;/contributors&gt;&lt;titles&gt;&lt;title&gt;The Effect of Child Benefit Policies on Fertility and Female Labor Force Participation in Canada&lt;/title&gt;&lt;secondary-title&gt;Review of Economics of the Household&lt;/secondary-title&gt;&lt;/titles&gt;&lt;periodical&gt;&lt;full-title&gt;Review of Economics of the Household&lt;/full-title&gt;&lt;/periodical&gt;&lt;pages&gt;237-254&lt;/pages&gt;&lt;volume&gt;2&lt;/volume&gt;&lt;number&gt;3&lt;/number&gt;&lt;dates&gt;&lt;year&gt;2004&lt;/year&gt;&lt;pub-dates&gt;&lt;date&gt;2004/09/01&lt;/date&gt;&lt;/pub-dates&gt;&lt;/dates&gt;&lt;isbn&gt;1573-7152&lt;/isbn&gt;&lt;urls&gt;&lt;related-urls&gt;&lt;url&gt;https://doi.org/10.1007/s11150-004-5646-6&lt;/url&gt;&lt;/related-urls&gt;&lt;/urls&gt;&lt;electronic-resource-num&gt;10.1007/s11150-004-5646-6&lt;/electronic-resource-num&gt;&lt;/record&gt;&lt;/Cite&gt;&lt;/EndNote&gt;</w:instrText>
      </w:r>
      <w:r>
        <w:fldChar w:fldCharType="separate"/>
      </w:r>
      <w:r w:rsidR="00D207D8" w:rsidRPr="00D207D8">
        <w:rPr>
          <w:noProof/>
          <w:vertAlign w:val="superscript"/>
        </w:rPr>
        <w:t>27</w:t>
      </w:r>
      <w:r>
        <w:fldChar w:fldCharType="end"/>
      </w:r>
      <w:r>
        <w:t>, or cross-sectional</w:t>
      </w:r>
      <w:r>
        <w:fldChar w:fldCharType="begin">
          <w:fldData xml:space="preserve">PEVuZE5vdGU+PENpdGU+PEF1dGhvcj5Ccm93bmVsbDwvQXV0aG9yPjxZZWFyPjIwMTY8L1llYXI+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Nzwvdm9sdW1lPjxudW1iZXI+NjwvbnVtYmVyPjxlZGl0aW9uPjIwMTYvMDYvMDE8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</w:fldData>
        </w:fldChar>
      </w:r>
      <w:r w:rsidR="00F31850">
        <w:instrText xml:space="preserve"> ADDIN EN.CITE </w:instrText>
      </w:r>
      <w:r w:rsidR="00F31850">
        <w:fldChar w:fldCharType="begin">
          <w:fldData xml:space="preserve">PEVuZE5vdGU+PENpdGU+PEF1dGhvcj5Ccm93bmVsbDwvQXV0aG9yPjxZZWFyPjIwMTY8L1llYXI+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Nzwvdm9sdW1lPjxudW1iZXI+NjwvbnVtYmVyPjxlZGl0aW9uPjIwMTYvMDYvMDE8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</w:fldData>
        </w:fldChar>
      </w:r>
      <w:r w:rsidR="00F31850">
        <w:instrText xml:space="preserve"> ADDIN EN.CITE.DATA </w:instrText>
      </w:r>
      <w:r w:rsidR="00F31850">
        <w:fldChar w:fldCharType="end"/>
      </w:r>
      <w:r>
        <w:fldChar w:fldCharType="separate"/>
      </w:r>
      <w:r w:rsidR="00250AA6" w:rsidRPr="00250AA6">
        <w:rPr>
          <w:noProof/>
          <w:vertAlign w:val="superscript"/>
        </w:rPr>
        <w:t>15</w:t>
      </w:r>
      <w:r>
        <w:fldChar w:fldCharType="end"/>
      </w:r>
      <w:r>
        <w:t>, repeated cross-sectional</w:t>
      </w:r>
      <w:r>
        <w:fldChar w:fldCharType="begin">
          <w:fldData xml:space="preserve">PEVuZE5vdGU+PENpdGU+PEF1dGhvcj5SZWRlbG1laWVyPC9BdXRob3I+PFllYXI+MjAxMjwvWWVh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==
</w:fldData>
        </w:fldChar>
      </w:r>
      <w:r w:rsidR="00B013D7">
        <w:instrText xml:space="preserve"> ADDIN EN.CITE </w:instrText>
      </w:r>
      <w:r w:rsidR="00B013D7">
        <w:fldChar w:fldCharType="begin">
          <w:fldData xml:space="preserve">PEVuZE5vdGU+PENpdGU+PEF1dGhvcj5SZWRlbG1laWVyPC9BdXRob3I+PFllYXI+MjAxMjwvWWVh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==
</w:fldData>
        </w:fldChar>
      </w:r>
      <w:r w:rsidR="00B013D7">
        <w:instrText xml:space="preserve"> ADDIN EN.CITE.DATA </w:instrText>
      </w:r>
      <w:r w:rsidR="00B013D7">
        <w:fldChar w:fldCharType="end"/>
      </w:r>
      <w:r>
        <w:fldChar w:fldCharType="separate"/>
      </w:r>
      <w:r w:rsidR="00B013D7" w:rsidRPr="00B013D7">
        <w:rPr>
          <w:noProof/>
          <w:vertAlign w:val="superscript"/>
        </w:rPr>
        <w:t>25, 33</w:t>
      </w:r>
      <w:r>
        <w:fldChar w:fldCharType="end"/>
      </w:r>
      <w:r>
        <w:t>, or retrospective cohort</w:t>
      </w:r>
      <w:r>
        <w:fldChar w:fldCharType="begin">
          <w:fldData xml:space="preserve">PEVuZE5vdGU+PENpdGU+PEF1dGhvcj5Ccm93bmVsbDwvQXV0aG9yPjxZZWFyPjIwMTg8L1llYXI+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</w:fldData>
        </w:fldChar>
      </w:r>
      <w:r w:rsidR="00B013D7">
        <w:instrText xml:space="preserve"> ADDIN EN.CITE </w:instrText>
      </w:r>
      <w:r w:rsidR="00B013D7">
        <w:fldChar w:fldCharType="begin">
          <w:fldData xml:space="preserve">PEVuZE5vdGU+PENpdGU+PEF1dGhvcj5Ccm93bmVsbDwvQXV0aG9yPjxZZWFyPjIwMTg8L1llYXI+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</w:fldData>
        </w:fldChar>
      </w:r>
      <w:r w:rsidR="00B013D7">
        <w:instrText xml:space="preserve"> ADDIN EN.CITE.DATA </w:instrText>
      </w:r>
      <w:r w:rsidR="00B013D7">
        <w:fldChar w:fldCharType="end"/>
      </w:r>
      <w:r>
        <w:fldChar w:fldCharType="separate"/>
      </w:r>
      <w:r w:rsidR="00B013D7" w:rsidRPr="00B013D7">
        <w:rPr>
          <w:noProof/>
          <w:vertAlign w:val="superscript"/>
        </w:rPr>
        <w:t>14, 28, 29</w:t>
      </w:r>
      <w:r>
        <w:fldChar w:fldCharType="end"/>
      </w:r>
      <w:r>
        <w:t xml:space="preserve"> designs to compare exposed individuals or populations to those unexposed to the intervention. Two studies simulated the effects of cash transfers using administrative or survey datasets.</w:t>
      </w:r>
      <w:r>
        <w:fldChar w:fldCharType="begin">
          <w:fldData xml:space="preserve">PEVuZE5vdGU+PENpdGU+PEF1dGhvcj5NaWxsaWdhbjwvQXV0aG9yPjxZZWFyPjIwMTE8L1llYXI+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</w:fldData>
        </w:fldChar>
      </w:r>
      <w:r w:rsidR="00B013D7">
        <w:instrText xml:space="preserve"> ADDIN EN.CITE </w:instrText>
      </w:r>
      <w:r w:rsidR="00B013D7">
        <w:fldChar w:fldCharType="begin">
          <w:fldData xml:space="preserve">PEVuZE5vdGU+PENpdGU+PEF1dGhvcj5NaWxsaWdhbjwvQXV0aG9yPjxZZWFyPjIwMTE8L1llYXI+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</w:fldData>
        </w:fldChar>
      </w:r>
      <w:r w:rsidR="00B013D7">
        <w:instrText xml:space="preserve"> ADDIN EN.CITE.DATA </w:instrText>
      </w:r>
      <w:r w:rsidR="00B013D7">
        <w:fldChar w:fldCharType="end"/>
      </w:r>
      <w:r>
        <w:fldChar w:fldCharType="separate"/>
      </w:r>
      <w:r w:rsidR="00B013D7" w:rsidRPr="00B013D7">
        <w:rPr>
          <w:noProof/>
          <w:vertAlign w:val="superscript"/>
        </w:rPr>
        <w:t>26, 30</w:t>
      </w:r>
      <w:r>
        <w:fldChar w:fldCharType="end"/>
      </w:r>
      <w:r>
        <w:t xml:space="preserve"> One study included a randomized controlled trial.</w:t>
      </w:r>
      <w:r>
        <w:fldChar w:fldCharType="begin"/>
      </w:r>
      <w:r w:rsidR="00B013D7">
        <w:instrText xml:space="preserve"> ADDIN EN.CITE &lt;EndNote&gt;&lt;Cite&gt;&lt;Author&gt;Morris&lt;/Author&gt;&lt;Year&gt;2003&lt;/Year&gt;&lt;RecNum&gt;882&lt;/RecNum&gt;&lt;DisplayText&gt;&lt;style face="superscript"&gt;41&lt;/style&gt;&lt;/DisplayText&gt;&lt;record&gt;&lt;rec-number&gt;882&lt;/rec-number&gt;&lt;foreign-keys&gt;&lt;key app="EN" db-id="9adewzw0swtzxje2ed7pwerwsrawdzzfe0wd" timestamp="1595524284" guid="e8bbcbae-7dd9-4dba-8606-2c175440d5b9"&gt;882&lt;/key&gt;&lt;/foreign-keys&gt;&lt;ref-type name="Journal Article"&gt;17&lt;/ref-type&gt;&lt;contributors&gt;&lt;authors&gt;&lt;author&gt;Morris, Pamela&lt;/author&gt;&lt;author&gt;Michalopoulos, Charles&lt;/author&gt;&lt;/authors&gt;&lt;/contributors&gt;&lt;titles&gt;&lt;title&gt;Findings from the Self-Sufficiency Project: effects on children and adolescents of a program that increased employment and income&lt;/title&gt;&lt;secondary-title&gt;Journal of Applied Developmental Psychology&lt;/secondary-title&gt;&lt;/titles&gt;&lt;periodical&gt;&lt;full-title&gt;J Appl Dev Psychol&lt;/full-title&gt;&lt;abbr-1&gt;Journal of applied developmental psychology&lt;/abbr-1&gt;&lt;/periodical&gt;&lt;pages&gt;201-239&lt;/pages&gt;&lt;volume&gt;24&lt;/volume&gt;&lt;number&gt;2&lt;/number&gt;&lt;keywords&gt;&lt;keyword&gt;Maternal employment&lt;/keyword&gt;&lt;keyword&gt;Income&lt;/keyword&gt;&lt;keyword&gt;Welfare&lt;/keyword&gt;&lt;keyword&gt;Poverty&lt;/keyword&gt;&lt;keyword&gt;Experiments&lt;/keyword&gt;&lt;/keywords&gt;&lt;dates&gt;&lt;year&gt;2003&lt;/year&gt;&lt;pub-dates&gt;&lt;date&gt;2003/06/01/&lt;/date&gt;&lt;/pub-dates&gt;&lt;/dates&gt;&lt;isbn&gt;0193-3973&lt;/isbn&gt;&lt;urls&gt;&lt;related-urls&gt;&lt;url&gt;http://www.sciencedirect.com/science/article/pii/S0193397303000455&lt;/url&gt;&lt;url&gt;https://www.sciencedirect.com/science/article/pii/S0193397303000455?via%3Dihub&lt;/url&gt;&lt;/related-urls&gt;&lt;/urls&gt;&lt;electronic-resource-num&gt;https://doi.org/10.1016/S0193-3973(03)00045-5&lt;/electronic-resource-num&gt;&lt;/record&gt;&lt;/Cite&gt;&lt;/EndNote&gt;</w:instrText>
      </w:r>
      <w:r>
        <w:fldChar w:fldCharType="separate"/>
      </w:r>
      <w:r w:rsidR="00B013D7" w:rsidRPr="00B013D7">
        <w:rPr>
          <w:noProof/>
          <w:vertAlign w:val="superscript"/>
        </w:rPr>
        <w:t>41</w:t>
      </w:r>
      <w:r>
        <w:fldChar w:fldCharType="end"/>
      </w:r>
      <w:r>
        <w:t xml:space="preserve"> To account for confounding, propensity-score matching</w:t>
      </w:r>
      <w:r>
        <w:fldChar w:fldCharType="begin">
          <w:fldData xml:space="preserve">PEVuZE5vdGU+PENpdGU+PEF1dGhvcj5Ccm93bmVsbDwvQXV0aG9yPjxZZWFyPjIwMTg8L1llYXI+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Nzwvdm9sdW1lPjxudW1iZXI+NjwvbnVtYmVyPjxlZGl0aW9uPjIwMTYvMDYvMDE8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</w:fldData>
        </w:fldChar>
      </w:r>
      <w:r w:rsidR="00B013D7">
        <w:instrText xml:space="preserve"> ADDIN EN.CITE </w:instrText>
      </w:r>
      <w:r w:rsidR="00B013D7">
        <w:fldChar w:fldCharType="begin">
          <w:fldData xml:space="preserve">PEVuZE5vdGU+PENpdGU+PEF1dGhvcj5Ccm93bmVsbDwvQXV0aG9yPjxZZWFyPjIwMTg8L1llYXI+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Nzwvdm9sdW1lPjxudW1iZXI+NjwvbnVtYmVyPjxlZGl0aW9uPjIwMTYvMDYvMDE8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</w:fldData>
        </w:fldChar>
      </w:r>
      <w:r w:rsidR="00B013D7">
        <w:instrText xml:space="preserve"> ADDIN EN.CITE.DATA </w:instrText>
      </w:r>
      <w:r w:rsidR="00B013D7">
        <w:fldChar w:fldCharType="end"/>
      </w:r>
      <w:r>
        <w:fldChar w:fldCharType="separate"/>
      </w:r>
      <w:r w:rsidR="00B013D7" w:rsidRPr="00B013D7">
        <w:rPr>
          <w:noProof/>
          <w:vertAlign w:val="superscript"/>
        </w:rPr>
        <w:t>14, 15, 28, 29</w:t>
      </w:r>
      <w:r>
        <w:fldChar w:fldCharType="end"/>
      </w:r>
      <w:r>
        <w:t xml:space="preserve"> was employed in some cases.</w:t>
      </w:r>
    </w:p>
    <w:p w14:paraId="2665461B" w14:textId="13178666" w:rsidR="009123D4" w:rsidRDefault="00C0238A" w:rsidP="009123D4">
      <w:pPr>
        <w:spacing w:line="480" w:lineRule="auto"/>
        <w:rPr>
          <w:i/>
        </w:rPr>
      </w:pPr>
      <w:r w:rsidRPr="009123D4">
        <w:rPr>
          <w:i/>
        </w:rPr>
        <w:t>Outcomes</w:t>
      </w:r>
    </w:p>
    <w:p w14:paraId="088BA0DE" w14:textId="22968651" w:rsidR="009D00C3" w:rsidRPr="005A3B76" w:rsidRDefault="009D00C3" w:rsidP="009123D4">
      <w:pPr>
        <w:spacing w:line="480" w:lineRule="auto"/>
        <w:rPr>
          <w:i/>
          <w:color w:val="auto"/>
        </w:rPr>
      </w:pPr>
      <w:r w:rsidRPr="005A3B76">
        <w:rPr>
          <w:i/>
          <w:color w:val="auto"/>
        </w:rPr>
        <w:t>Child Health Outcomes</w:t>
      </w:r>
    </w:p>
    <w:p w14:paraId="3D6081EA" w14:textId="67340DA9" w:rsidR="005F309D" w:rsidRDefault="005F309D" w:rsidP="009123D4">
      <w:pPr>
        <w:spacing w:line="480" w:lineRule="auto"/>
        <w:ind w:firstLine="720"/>
      </w:pPr>
      <w:r>
        <w:lastRenderedPageBreak/>
        <w:t xml:space="preserve">We identified </w:t>
      </w:r>
      <w:r w:rsidR="006D2EDC">
        <w:t>eight</w:t>
      </w:r>
      <w:r w:rsidR="005A0128">
        <w:t xml:space="preserve"> </w:t>
      </w:r>
      <w:r>
        <w:t>studies</w:t>
      </w:r>
      <w:r w:rsidR="00A752FA">
        <w:t xml:space="preserve"> that</w:t>
      </w:r>
      <w:r>
        <w:t xml:space="preserve"> measured child health outcomes</w:t>
      </w:r>
      <w:r w:rsidR="009123D4">
        <w:t>.</w:t>
      </w:r>
      <w:r w:rsidR="003B7734">
        <w:t xml:space="preserve"> </w:t>
      </w:r>
      <w:r w:rsidR="005A0128">
        <w:t xml:space="preserve">Four </w:t>
      </w:r>
      <w:r w:rsidR="003B7734">
        <w:t xml:space="preserve">studies examined the effect of a prenatal cash transfer on perinatal and infant </w:t>
      </w:r>
      <w:r w:rsidR="00E21E13">
        <w:t>outcomes and</w:t>
      </w:r>
      <w:r w:rsidR="003B7734">
        <w:t xml:space="preserve"> </w:t>
      </w:r>
      <w:r w:rsidR="00951E7F">
        <w:t>report</w:t>
      </w:r>
      <w:r w:rsidR="00A752FA">
        <w:t>ed</w:t>
      </w:r>
      <w:r w:rsidR="003B7734">
        <w:t xml:space="preserve"> that a prenatal cash benefit was associate</w:t>
      </w:r>
      <w:r w:rsidR="00445857">
        <w:t>d</w:t>
      </w:r>
      <w:r w:rsidR="003B7734">
        <w:t xml:space="preserve"> with better outcomes including lower rates of low birth weight and preterm birth and longer breastfeeding duration.</w:t>
      </w:r>
      <w:r w:rsidR="003B7734">
        <w:fldChar w:fldCharType="begin">
          <w:fldData xml:space="preserve">PEVuZE5vdGU+PENpdGU+PEF1dGhvcj5Ccm93bmVsbDwvQXV0aG9yPjxZZWFyPjIwMTY8L1llYXI+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ZvbHVtZT4xMzc8L3ZvbHVtZT48bnVtYmVyPjY8L251bWJlcj48ZWRpdGlvbj4yMDE2LzA2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</w:fldData>
        </w:fldChar>
      </w:r>
      <w:r w:rsidR="00F31850">
        <w:instrText xml:space="preserve"> ADDIN EN.CITE </w:instrText>
      </w:r>
      <w:r w:rsidR="00F31850">
        <w:fldChar w:fldCharType="begin">
          <w:fldData xml:space="preserve">PEVuZE5vdGU+PENpdGU+PEF1dGhvcj5Ccm93bmVsbDwvQXV0aG9yPjxZZWFyPjIwMTY8L1llYXI+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ZvbHVtZT4xMzc8L3ZvbHVtZT48bnVtYmVyPjY8L251bWJlcj48ZWRpdGlvbj4yMDE2LzA2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</w:fldData>
        </w:fldChar>
      </w:r>
      <w:r w:rsidR="00F31850">
        <w:instrText xml:space="preserve"> ADDIN EN.CITE.DATA </w:instrText>
      </w:r>
      <w:r w:rsidR="00F31850">
        <w:fldChar w:fldCharType="end"/>
      </w:r>
      <w:r w:rsidR="003B7734">
        <w:fldChar w:fldCharType="separate"/>
      </w:r>
      <w:r w:rsidR="00D207D8" w:rsidRPr="00D207D8">
        <w:rPr>
          <w:noProof/>
          <w:vertAlign w:val="superscript"/>
        </w:rPr>
        <w:t>14, 15</w:t>
      </w:r>
      <w:r w:rsidR="003B7734">
        <w:fldChar w:fldCharType="end"/>
      </w:r>
      <w:r w:rsidR="003B7734">
        <w:t xml:space="preserve"> </w:t>
      </w:r>
      <w:r w:rsidR="00A752FA">
        <w:t xml:space="preserve">Four </w:t>
      </w:r>
      <w:r w:rsidR="009123D4">
        <w:t xml:space="preserve">studies </w:t>
      </w:r>
      <w:r w:rsidR="003B7734">
        <w:t xml:space="preserve">addressed child development, mental </w:t>
      </w:r>
      <w:r w:rsidR="00E21E13">
        <w:t>health,</w:t>
      </w:r>
      <w:r w:rsidR="003B7734">
        <w:t xml:space="preserve"> or behaviour outcomes,</w:t>
      </w:r>
      <w:r w:rsidR="00E31590">
        <w:t xml:space="preserve"> as well as overall measures of well</w:t>
      </w:r>
      <w:r w:rsidR="008D4964">
        <w:t>-</w:t>
      </w:r>
      <w:r w:rsidR="00E31590">
        <w:t>being. A</w:t>
      </w:r>
      <w:r w:rsidR="003B7734">
        <w:t xml:space="preserve">ll </w:t>
      </w:r>
      <w:r w:rsidR="00951E7F">
        <w:t>report</w:t>
      </w:r>
      <w:r w:rsidR="00BD6D90">
        <w:t>ed</w:t>
      </w:r>
      <w:r w:rsidR="003B7734">
        <w:t xml:space="preserve"> a positive effect of cash transfers, though some positive findings were restricted to certain subgroups</w:t>
      </w:r>
      <w:r w:rsidR="00E31590">
        <w:t xml:space="preserve"> or specific outcome categories</w:t>
      </w:r>
      <w:r w:rsidR="008D4964">
        <w:t>, such as</w:t>
      </w:r>
      <w:r w:rsidR="00E21E13">
        <w:t xml:space="preserve"> certain age categories or domains of developmental or behavio</w:t>
      </w:r>
      <w:r w:rsidR="00445857">
        <w:t>u</w:t>
      </w:r>
      <w:r w:rsidR="00E21E13">
        <w:t>ral scales</w:t>
      </w:r>
      <w:r w:rsidR="003B7734">
        <w:t>.</w:t>
      </w:r>
      <w:r w:rsidR="003B7734">
        <w:fldChar w:fldCharType="begin">
          <w:fldData xml:space="preserve">PEVuZE5vdGU+PENpdGU+PEF1dGhvcj5MZWJpaGFuPC9BdXRob3I+PFllYXI+MjAxODwvWWVhcj48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==
</w:fldData>
        </w:fldChar>
      </w:r>
      <w:r w:rsidR="006D2EDC">
        <w:instrText xml:space="preserve"> ADDIN EN.CITE </w:instrText>
      </w:r>
      <w:r w:rsidR="006D2EDC">
        <w:fldChar w:fldCharType="begin">
          <w:fldData xml:space="preserve">PEVuZE5vdGU+PENpdGU+PEF1dGhvcj5MZWJpaGFuPC9BdXRob3I+PFllYXI+MjAxODwvWWVhcj48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==
</w:fldData>
        </w:fldChar>
      </w:r>
      <w:r w:rsidR="006D2EDC">
        <w:instrText xml:space="preserve"> ADDIN EN.CITE.DATA </w:instrText>
      </w:r>
      <w:r w:rsidR="006D2EDC">
        <w:fldChar w:fldCharType="end"/>
      </w:r>
      <w:r w:rsidR="003B7734">
        <w:fldChar w:fldCharType="separate"/>
      </w:r>
      <w:r w:rsidR="006D2EDC" w:rsidRPr="006D2EDC">
        <w:rPr>
          <w:noProof/>
          <w:vertAlign w:val="superscript"/>
        </w:rPr>
        <w:t>30, 32, 42</w:t>
      </w:r>
      <w:r w:rsidR="003B7734">
        <w:fldChar w:fldCharType="end"/>
      </w:r>
      <w:r w:rsidR="00603EDB">
        <w:t xml:space="preserve"> </w:t>
      </w:r>
      <w:r w:rsidR="005A0128">
        <w:t xml:space="preserve">Four </w:t>
      </w:r>
      <w:r w:rsidR="00603EDB">
        <w:t>studies measured birth outcomes</w:t>
      </w:r>
      <w:r w:rsidR="00BB2038">
        <w:t>,</w:t>
      </w:r>
      <w:r w:rsidR="006C3F5A">
        <w:t xml:space="preserve"> </w:t>
      </w:r>
      <w:r w:rsidR="00603EDB">
        <w:t>including preterm birth, birth weight, and hospital stays in the newborn period, and reported protective effects of an unconditional cash transfer.</w:t>
      </w:r>
      <w:r w:rsidR="00603EDB">
        <w:fldChar w:fldCharType="begin">
          <w:fldData xml:space="preserve">PEVuZE5vdGU+PENpdGU+PEF1dGhvcj5Ccm93bmVsbDwvQXV0aG9yPjxZZWFyPjIwMTg8L1llYXI+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ZvbHVtZT4x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</w:fldData>
        </w:fldChar>
      </w:r>
      <w:r w:rsidR="00F31850">
        <w:instrText xml:space="preserve"> ADDIN EN.CITE </w:instrText>
      </w:r>
      <w:r w:rsidR="00F31850">
        <w:fldChar w:fldCharType="begin">
          <w:fldData xml:space="preserve">PEVuZE5vdGU+PENpdGU+PEF1dGhvcj5Ccm93bmVsbDwvQXV0aG9yPjxZZWFyPjIwMTg8L1llYXI+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</w:fldData>
        </w:fldChar>
      </w:r>
      <w:r w:rsidR="00F31850">
        <w:instrText xml:space="preserve"> ADDIN EN.CITE.DATA </w:instrText>
      </w:r>
      <w:r w:rsidR="00F31850">
        <w:fldChar w:fldCharType="end"/>
      </w:r>
      <w:r w:rsidR="00603EDB">
        <w:fldChar w:fldCharType="separate"/>
      </w:r>
      <w:r w:rsidR="00D207D8" w:rsidRPr="00D207D8">
        <w:rPr>
          <w:noProof/>
          <w:vertAlign w:val="superscript"/>
        </w:rPr>
        <w:t>14, 15</w:t>
      </w:r>
      <w:r w:rsidR="00603EDB">
        <w:fldChar w:fldCharType="end"/>
      </w:r>
      <w:r w:rsidR="00BB2038">
        <w:t xml:space="preserve"> Two of these studies were specific to First Nations</w:t>
      </w:r>
      <w:r w:rsidR="00BB2038">
        <w:fldChar w:fldCharType="begin">
          <w:fldData xml:space="preserve">PEVuZE5vdGU+PENpdGU+PEF1dGhvcj5Fbm5zPC9BdXRob3I+PFllYXI+MjAyMTwvWWVhcj48UmVj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</w:fldData>
        </w:fldChar>
      </w:r>
      <w:r w:rsidR="00BB2038">
        <w:instrText xml:space="preserve"> ADDIN EN.CITE </w:instrText>
      </w:r>
      <w:r w:rsidR="00BB2038">
        <w:fldChar w:fldCharType="begin">
          <w:fldData xml:space="preserve">PEVuZE5vdGU+PENpdGU+PEF1dGhvcj5Fbm5zPC9BdXRob3I+PFllYXI+MjAyMTwvWWVhcj48UmVj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</w:fldData>
        </w:fldChar>
      </w:r>
      <w:r w:rsidR="00BB2038">
        <w:instrText xml:space="preserve"> ADDIN EN.CITE.DATA </w:instrText>
      </w:r>
      <w:r w:rsidR="00BB2038">
        <w:fldChar w:fldCharType="end"/>
      </w:r>
      <w:r w:rsidR="00BB2038">
        <w:fldChar w:fldCharType="separate"/>
      </w:r>
      <w:r w:rsidR="00BB2038" w:rsidRPr="00BB2038">
        <w:rPr>
          <w:noProof/>
          <w:vertAlign w:val="superscript"/>
        </w:rPr>
        <w:t>43</w:t>
      </w:r>
      <w:r w:rsidR="00BB2038">
        <w:fldChar w:fldCharType="end"/>
      </w:r>
      <w:r w:rsidR="00BB2038">
        <w:t xml:space="preserve"> or </w:t>
      </w:r>
      <w:r w:rsidR="00BB2038" w:rsidRPr="00BB2038">
        <w:t>M</w:t>
      </w:r>
      <w:r w:rsidR="00BB2038">
        <w:t>é</w:t>
      </w:r>
      <w:r w:rsidR="00BB2038" w:rsidRPr="00BB2038">
        <w:t>tis</w:t>
      </w:r>
      <w:r w:rsidR="00BB2038">
        <w:fldChar w:fldCharType="begin">
          <w:fldData xml:space="preserve">PEVuZE5vdGU+PENpdGU+PEF1dGhvcj5TdHJ1Y2s8L0F1dGhvcj48WWVhcj4yMDIxPC9ZZWFyPjxS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</w:fldData>
        </w:fldChar>
      </w:r>
      <w:r w:rsidR="00BB2038">
        <w:instrText xml:space="preserve"> ADDIN EN.CITE </w:instrText>
      </w:r>
      <w:r w:rsidR="00BB2038">
        <w:fldChar w:fldCharType="begin">
          <w:fldData xml:space="preserve">PEVuZE5vdGU+PENpdGU+PEF1dGhvcj5TdHJ1Y2s8L0F1dGhvcj48WWVhcj4yMDIxPC9ZZWFyPjxS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</w:fldData>
        </w:fldChar>
      </w:r>
      <w:r w:rsidR="00BB2038">
        <w:instrText xml:space="preserve"> ADDIN EN.CITE.DATA </w:instrText>
      </w:r>
      <w:r w:rsidR="00BB2038">
        <w:fldChar w:fldCharType="end"/>
      </w:r>
      <w:r w:rsidR="00BB2038">
        <w:fldChar w:fldCharType="separate"/>
      </w:r>
      <w:r w:rsidR="00BB2038" w:rsidRPr="00BB2038">
        <w:rPr>
          <w:noProof/>
          <w:vertAlign w:val="superscript"/>
        </w:rPr>
        <w:t>29</w:t>
      </w:r>
      <w:r w:rsidR="00BB2038">
        <w:fldChar w:fldCharType="end"/>
      </w:r>
      <w:r w:rsidR="00BB2038">
        <w:t xml:space="preserve"> women and their children.</w:t>
      </w:r>
      <w:r w:rsidR="00603EDB">
        <w:t xml:space="preserve"> One study measured the effects of universal child care benefit (UCCB) on child health, and found beneficial effects only on child aggression scores.</w:t>
      </w:r>
      <w:r w:rsidR="00603EDB">
        <w:fldChar w:fldCharType="begin"/>
      </w:r>
      <w:r w:rsidR="00B013D7">
        <w:instrText xml:space="preserve"> ADDIN EN.CITE &lt;EndNote&gt;&lt;Cite&gt;&lt;Author&gt;Lebihan&lt;/Author&gt;&lt;Year&gt;2018&lt;/Year&gt;&lt;RecNum&gt;897&lt;/RecNum&gt;&lt;DisplayText&gt;&lt;style face="superscript"&gt;32&lt;/style&gt;&lt;/DisplayText&gt;&lt;record&gt;&lt;rec-number&gt;897&lt;/rec-number&gt;&lt;foreign-keys&gt;&lt;key app="EN" db-id="9adewzw0swtzxje2ed7pwerwsrawdzzfe0wd" timestamp="1595880208" guid="ea2726e6-c498-46b1-bd71-68c7694e1fd8"&gt;897&lt;/key&gt;&lt;/foreign-keys&gt;&lt;ref-type name="Journal Article"&gt;17&lt;/ref-type&gt;&lt;contributors&gt;&lt;authors&gt;&lt;author&gt;Lebihan, Laetitia&lt;/author&gt;&lt;author&gt;Mao Takongmo, Charles-Olivier&lt;/author&gt;&lt;/authors&gt;&lt;/contributors&gt;&lt;titles&gt;&lt;title&gt;The impact of universal child benefits on family health and behaviours&lt;/title&gt;&lt;secondary-title&gt;Research in Economics&lt;/secondary-title&gt;&lt;/titles&gt;&lt;periodical&gt;&lt;full-title&gt;Research in Economics&lt;/full-title&gt;&lt;/periodical&gt;&lt;pages&gt;415-427&lt;/pages&gt;&lt;volume&gt;72&lt;/volume&gt;&lt;number&gt;4&lt;/number&gt;&lt;keywords&gt;&lt;keyword&gt;Universal child benefits&lt;/keyword&gt;&lt;keyword&gt;Health&lt;/keyword&gt;&lt;keyword&gt;Well-being&lt;/keyword&gt;&lt;keyword&gt;Behaviour&lt;/keyword&gt;&lt;/keywords&gt;&lt;dates&gt;&lt;year&gt;2018&lt;/year&gt;&lt;pub-dates&gt;&lt;date&gt;2018/12/01/&lt;/date&gt;&lt;/pub-dates&gt;&lt;/dates&gt;&lt;isbn&gt;1090-9443&lt;/isbn&gt;&lt;urls&gt;&lt;related-urls&gt;&lt;url&gt;http://www.sciencedirect.com/science/article/pii/S1090944318302205&lt;/url&gt;&lt;url&gt;https://www.sciencedirect.com/science/article/abs/pii/S1090944318302205?via%3Dihub&lt;/url&gt;&lt;/related-urls&gt;&lt;/urls&gt;&lt;electronic-resource-num&gt;https://doi.org/10.1016/j.rie.2018.07.006&lt;/electronic-resource-num&gt;&lt;/record&gt;&lt;/Cite&gt;&lt;/EndNote&gt;</w:instrText>
      </w:r>
      <w:r w:rsidR="00603EDB">
        <w:fldChar w:fldCharType="separate"/>
      </w:r>
      <w:r w:rsidR="00B013D7" w:rsidRPr="00B013D7">
        <w:rPr>
          <w:noProof/>
          <w:vertAlign w:val="superscript"/>
        </w:rPr>
        <w:t>32</w:t>
      </w:r>
      <w:r w:rsidR="00603EDB">
        <w:fldChar w:fldCharType="end"/>
      </w:r>
      <w:r w:rsidR="00603EDB">
        <w:t xml:space="preserve"> Notably, the design of this study compared children 5 years of age and younger (treatment), who would have been eligible for UCCB, to children 6 years of age and older (control), who had only school age children and would not have been eligible. The final study measured development and overall health among children 0-5 years of age, and reported no difference overall.</w:t>
      </w:r>
      <w:r w:rsidR="00603EDB">
        <w:fldChar w:fldCharType="begin">
          <w:fldData xml:space="preserve">PEVuZE5vdGU+PENpdGU+PEF1dGhvcj5NaWxsaWdhbjwvQXV0aG9yPjxZZWFyPjIwMDk8L1llYXI+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</w:fldData>
        </w:fldChar>
      </w:r>
      <w:r w:rsidR="006D2EDC">
        <w:instrText xml:space="preserve"> ADDIN EN.CITE </w:instrText>
      </w:r>
      <w:r w:rsidR="006D2EDC">
        <w:fldChar w:fldCharType="begin">
          <w:fldData xml:space="preserve">PEVuZE5vdGU+PENpdGU+PEF1dGhvcj5NaWxsaWdhbjwvQXV0aG9yPjxZZWFyPjIwMDk8L1llYXI+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</w:fldData>
        </w:fldChar>
      </w:r>
      <w:r w:rsidR="006D2EDC">
        <w:instrText xml:space="preserve"> ADDIN EN.CITE.DATA </w:instrText>
      </w:r>
      <w:r w:rsidR="006D2EDC">
        <w:fldChar w:fldCharType="end"/>
      </w:r>
      <w:r w:rsidR="00603EDB">
        <w:fldChar w:fldCharType="separate"/>
      </w:r>
      <w:r w:rsidR="006D2EDC" w:rsidRPr="006D2EDC">
        <w:rPr>
          <w:noProof/>
          <w:vertAlign w:val="superscript"/>
        </w:rPr>
        <w:t>42</w:t>
      </w:r>
      <w:r w:rsidR="00603EDB">
        <w:fldChar w:fldCharType="end"/>
      </w:r>
      <w:r w:rsidR="00603EDB">
        <w:t xml:space="preserve"> However, subgroup analyses found that among families with lower parental education, the exposed group</w:t>
      </w:r>
      <w:r w:rsidR="0014205A">
        <w:t xml:space="preserve"> showed higher motor and social development scores and lower aggression scores.</w:t>
      </w:r>
      <w:r w:rsidR="0014205A">
        <w:fldChar w:fldCharType="begin">
          <w:fldData xml:space="preserve">PEVuZE5vdGU+PENpdGU+PEF1dGhvcj5NaWxsaWdhbjwvQXV0aG9yPjxZZWFyPjIwMDk8L1llYXI+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</w:fldData>
        </w:fldChar>
      </w:r>
      <w:r w:rsidR="006D2EDC">
        <w:instrText xml:space="preserve"> ADDIN EN.CITE </w:instrText>
      </w:r>
      <w:r w:rsidR="006D2EDC">
        <w:fldChar w:fldCharType="begin">
          <w:fldData xml:space="preserve">PEVuZE5vdGU+PENpdGU+PEF1dGhvcj5NaWxsaWdhbjwvQXV0aG9yPjxZZWFyPjIwMDk8L1llYXI+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</w:fldData>
        </w:fldChar>
      </w:r>
      <w:r w:rsidR="006D2EDC">
        <w:instrText xml:space="preserve"> ADDIN EN.CITE.DATA </w:instrText>
      </w:r>
      <w:r w:rsidR="006D2EDC">
        <w:fldChar w:fldCharType="end"/>
      </w:r>
      <w:r w:rsidR="0014205A">
        <w:fldChar w:fldCharType="separate"/>
      </w:r>
      <w:r w:rsidR="006D2EDC" w:rsidRPr="006D2EDC">
        <w:rPr>
          <w:noProof/>
          <w:vertAlign w:val="superscript"/>
        </w:rPr>
        <w:t>42</w:t>
      </w:r>
      <w:r w:rsidR="0014205A">
        <w:fldChar w:fldCharType="end"/>
      </w:r>
      <w:r w:rsidR="00603EDB">
        <w:t xml:space="preserve"> </w:t>
      </w:r>
      <w:r w:rsidR="003B7734">
        <w:t xml:space="preserve">None </w:t>
      </w:r>
      <w:r w:rsidR="00951E7F">
        <w:t>report</w:t>
      </w:r>
      <w:r w:rsidR="0014205A">
        <w:t>ed</w:t>
      </w:r>
      <w:r w:rsidR="003B7734">
        <w:t xml:space="preserve"> negative effects.</w:t>
      </w:r>
    </w:p>
    <w:p w14:paraId="6E5B8F8E" w14:textId="7F3058DB" w:rsidR="009D00C3" w:rsidRPr="005A3B76" w:rsidRDefault="003A3B4F" w:rsidP="009D00C3">
      <w:pPr>
        <w:spacing w:line="480" w:lineRule="auto"/>
        <w:rPr>
          <w:i/>
          <w:color w:val="auto"/>
        </w:rPr>
      </w:pPr>
      <w:r w:rsidRPr="005A3B76">
        <w:rPr>
          <w:i/>
          <w:color w:val="auto"/>
        </w:rPr>
        <w:t>Family Economic Outcomes</w:t>
      </w:r>
    </w:p>
    <w:p w14:paraId="44C454A2" w14:textId="22C082E1" w:rsidR="00FF1824" w:rsidRDefault="00FF1824" w:rsidP="009123D4">
      <w:pPr>
        <w:spacing w:line="480" w:lineRule="auto"/>
        <w:ind w:firstLine="720"/>
      </w:pPr>
      <w:r>
        <w:t xml:space="preserve">We identified </w:t>
      </w:r>
      <w:r w:rsidR="005A0128">
        <w:t xml:space="preserve">ten </w:t>
      </w:r>
      <w:r>
        <w:t>studies</w:t>
      </w:r>
      <w:r w:rsidR="00B82CA7">
        <w:t xml:space="preserve"> </w:t>
      </w:r>
      <w:r w:rsidR="007C4EC0">
        <w:t xml:space="preserve">that </w:t>
      </w:r>
      <w:r>
        <w:t>measured parent economic outcomes</w:t>
      </w:r>
      <w:r w:rsidR="007C4EC0">
        <w:t>.</w:t>
      </w:r>
      <w:r>
        <w:t xml:space="preserve"> </w:t>
      </w:r>
      <w:r w:rsidR="005A0128">
        <w:t xml:space="preserve">Five </w:t>
      </w:r>
      <w:r w:rsidR="00283B5D">
        <w:t>studies measured financial outcomes. One found that an earnings supplement for parents who went off of social assistance for employment was associated with increased employment and income</w:t>
      </w:r>
      <w:r w:rsidR="005A0128">
        <w:t>,</w:t>
      </w:r>
      <w:r w:rsidR="00283B5D">
        <w:fldChar w:fldCharType="begin"/>
      </w:r>
      <w:r w:rsidR="00B013D7">
        <w:instrText xml:space="preserve"> ADDIN EN.CITE &lt;EndNote&gt;&lt;Cite&gt;&lt;Author&gt;Morris&lt;/Author&gt;&lt;Year&gt;2003&lt;/Year&gt;&lt;RecNum&gt;882&lt;/RecNum&gt;&lt;DisplayText&gt;&lt;style face="superscript"&gt;41&lt;/style&gt;&lt;/DisplayText&gt;&lt;record&gt;&lt;rec-number&gt;882&lt;/rec-number&gt;&lt;foreign-keys&gt;&lt;key app="EN" db-id="9adewzw0swtzxje2ed7pwerwsrawdzzfe0wd" timestamp="1595524284" guid="e8bbcbae-7dd9-4dba-8606-2c175440d5b9"&gt;882&lt;/key&gt;&lt;/foreign-keys&gt;&lt;ref-type name="Journal Article"&gt;17&lt;/ref-type&gt;&lt;contributors&gt;&lt;authors&gt;&lt;author&gt;Morris, Pamela&lt;/author&gt;&lt;author&gt;Michalopoulos, Charles&lt;/author&gt;&lt;/authors&gt;&lt;/contributors&gt;&lt;titles&gt;&lt;title&gt;Findings from the Self-Sufficiency Project: effects on children and adolescents of a program that increased employment and income&lt;/title&gt;&lt;secondary-title&gt;Journal of Applied Developmental Psychology&lt;/secondary-title&gt;&lt;/titles&gt;&lt;periodical&gt;&lt;full-title&gt;J Appl Dev Psychol&lt;/full-title&gt;&lt;abbr-1&gt;Journal of applied developmental psychology&lt;/abbr-1&gt;&lt;/periodical&gt;&lt;pages&gt;201-239&lt;/pages&gt;&lt;volume&gt;24&lt;/volume&gt;&lt;number&gt;2&lt;/number&gt;&lt;keywords&gt;&lt;keyword&gt;Maternal employment&lt;/keyword&gt;&lt;keyword&gt;Income&lt;/keyword&gt;&lt;keyword&gt;Welfare&lt;/keyword&gt;&lt;keyword&gt;Poverty&lt;/keyword&gt;&lt;keyword&gt;Experiments&lt;/keyword&gt;&lt;/keywords&gt;&lt;dates&gt;&lt;year&gt;2003&lt;/year&gt;&lt;pub-dates&gt;&lt;date&gt;2003/06/01/&lt;/date&gt;&lt;/pub-dates&gt;&lt;/dates&gt;&lt;isbn&gt;0193-3973&lt;/isbn&gt;&lt;urls&gt;&lt;related-urls&gt;&lt;url&gt;http://www.sciencedirect.com/science/article/pii/S0193397303000455&lt;/url&gt;&lt;url&gt;https://www.sciencedirect.com/science/article/pii/S0193397303000455?via%3Dihub&lt;/url&gt;&lt;/related-urls&gt;&lt;/urls&gt;&lt;electronic-resource-num&gt;https://doi.org/10.1016/S0193-3973(03)00045-5&lt;/electronic-resource-num&gt;&lt;/record&gt;&lt;/Cite&gt;&lt;/EndNote&gt;</w:instrText>
      </w:r>
      <w:r w:rsidR="00283B5D">
        <w:fldChar w:fldCharType="separate"/>
      </w:r>
      <w:r w:rsidR="00B013D7" w:rsidRPr="00B013D7">
        <w:rPr>
          <w:noProof/>
          <w:vertAlign w:val="superscript"/>
        </w:rPr>
        <w:t>41</w:t>
      </w:r>
      <w:r w:rsidR="00283B5D">
        <w:fldChar w:fldCharType="end"/>
      </w:r>
      <w:r w:rsidR="005A0128">
        <w:t xml:space="preserve"> </w:t>
      </w:r>
      <w:r w:rsidR="005A0128">
        <w:lastRenderedPageBreak/>
        <w:t>and another found that receipt of UCCB or CCB was associated with reduction in household poverty and increase in after-tax income.</w:t>
      </w:r>
      <w:r w:rsidR="005A0128">
        <w:fldChar w:fldCharType="begin"/>
      </w:r>
      <w:r w:rsidR="005A0128">
        <w:instrText xml:space="preserve"> ADDIN EN.CITE &lt;EndNote&gt;&lt;Cite&gt;&lt;Author&gt;Baker&lt;/Author&gt;&lt;Year&gt;2021&lt;/Year&gt;&lt;RecNum&gt;11819&lt;/RecNum&gt;&lt;DisplayText&gt;&lt;style face="superscript"&gt;40&lt;/style&gt;&lt;/DisplayText&gt;&lt;record&gt;&lt;rec-number&gt;11819&lt;/rec-number&gt;&lt;foreign-keys&gt;&lt;key app="EN" db-id="9adewzw0swtzxje2ed7pwerwsrawdzzfe0wd" timestamp="1637700120" guid="33610cef-2980-4d60-b086-4a062fdfc681"&gt;11819&lt;/key&gt;&lt;/foreign-keys&gt;&lt;ref-type name="Unpublished Work"&gt;34&lt;/ref-type&gt;&lt;contributors&gt;&lt;authors&gt;&lt;author&gt;Baker, Michael&lt;/author&gt;&lt;author&gt;Messacar, Derek&lt;/author&gt;&lt;author&gt;Stabile, Mark&lt;/author&gt;&lt;/authors&gt;&lt;/contributors&gt;&lt;auth-address&gt;Unlisted&lt;/auth-address&gt;&lt;titles&gt;&lt;title&gt;The Effects of Child Tax Benefits on Poverty and Labor Supply: Evidence from the Canada Child Benefit and Universal Child Care Benefit&lt;/title&gt;&lt;/titles&gt;&lt;keywords&gt;&lt;keyword&gt;Taxation, Subsidies, and Revenues: Other Sources of Revenue H27&lt;/keyword&gt;&lt;keyword&gt;Fertility&lt;/keyword&gt;&lt;keyword&gt;Family Planning&lt;/keyword&gt;&lt;keyword&gt;Child Care&lt;/keyword&gt;&lt;keyword&gt;Children&lt;/keyword&gt;&lt;keyword&gt;Youth J13&lt;/keyword&gt;&lt;keyword&gt;Labor Force and Employment, Size, and Structure J21&lt;/keyword&gt;&lt;keyword&gt;Wages, Compensation, and Labor Costs: General J30&lt;/keyword&gt;&lt;/keywords&gt;&lt;dates&gt;&lt;year&gt;2021&lt;/year&gt;&lt;/dates&gt;&lt;publisher&gt;National Bureau of Economic Research, Inc, NBER Working Papers: 28556&lt;/publisher&gt;&lt;urls&gt;&lt;related-urls&gt;&lt;url&gt;https://search.ebscohost.com/login.aspx?direct=true&amp;amp;db=ecn&amp;amp;AN=1906224&amp;amp;site=ehost-live&lt;/url&gt;&lt;url&gt;http://www.nber.org/papers/w28556.pdf&lt;/url&gt;&lt;/related-urls&gt;&lt;/urls&gt;&lt;electronic-resource-num&gt;http://www.nber.org/papers/w28556.pdf&lt;/electronic-resource-num&gt;&lt;remote-database-name&gt;EconLit&lt;/remote-database-name&gt;&lt;remote-database-provider&gt;EBSCOhost&lt;/remote-database-provider&gt;&lt;/record&gt;&lt;/Cite&gt;&lt;/EndNote&gt;</w:instrText>
      </w:r>
      <w:r w:rsidR="005A0128">
        <w:fldChar w:fldCharType="separate"/>
      </w:r>
      <w:r w:rsidR="005A0128" w:rsidRPr="005A0128">
        <w:rPr>
          <w:noProof/>
          <w:vertAlign w:val="superscript"/>
        </w:rPr>
        <w:t>40</w:t>
      </w:r>
      <w:r w:rsidR="005A0128">
        <w:fldChar w:fldCharType="end"/>
      </w:r>
      <w:r w:rsidR="00283B5D">
        <w:t xml:space="preserve"> </w:t>
      </w:r>
      <w:r w:rsidR="005A0128">
        <w:t xml:space="preserve">Three </w:t>
      </w:r>
      <w:r w:rsidR="00283B5D">
        <w:t xml:space="preserve">other studies </w:t>
      </w:r>
      <w:r w:rsidR="00951E7F">
        <w:t>report</w:t>
      </w:r>
      <w:r w:rsidR="004B3315">
        <w:t>ed</w:t>
      </w:r>
      <w:r w:rsidR="00283B5D">
        <w:t xml:space="preserve"> that cash transfers in the form of child benefits were associated with decreases in household food insecurity.</w:t>
      </w:r>
      <w:r w:rsidR="00283B5D">
        <w:fldChar w:fldCharType="begin">
          <w:fldData xml:space="preserve">PEVuZE5vdGU+PENpdGU+PEF1dGhvcj5Jb25lc2N1LUl0dHU8L0F1dGhvcj48WWVhcj4yMDE1PC9Z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</w:fldData>
        </w:fldChar>
      </w:r>
      <w:r w:rsidR="005A0128">
        <w:instrText xml:space="preserve"> ADDIN EN.CITE </w:instrText>
      </w:r>
      <w:r w:rsidR="005A0128">
        <w:fldChar w:fldCharType="begin">
          <w:fldData xml:space="preserve">PEVuZE5vdGU+PENpdGU+PEF1dGhvcj5Jb25lc2N1LUl0dHU8L0F1dGhvcj48WWVhcj4yMDE1PC9Z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</w:fldData>
        </w:fldChar>
      </w:r>
      <w:r w:rsidR="005A0128">
        <w:instrText xml:space="preserve"> ADDIN EN.CITE.DATA </w:instrText>
      </w:r>
      <w:r w:rsidR="005A0128">
        <w:fldChar w:fldCharType="end"/>
      </w:r>
      <w:r w:rsidR="00283B5D">
        <w:fldChar w:fldCharType="separate"/>
      </w:r>
      <w:r w:rsidR="005A0128" w:rsidRPr="005A0128">
        <w:rPr>
          <w:noProof/>
          <w:vertAlign w:val="superscript"/>
        </w:rPr>
        <w:t>33, 34, 37</w:t>
      </w:r>
      <w:r w:rsidR="00283B5D">
        <w:fldChar w:fldCharType="end"/>
      </w:r>
      <w:r w:rsidR="00283B5D">
        <w:t xml:space="preserve"> </w:t>
      </w:r>
      <w:r w:rsidR="00BE6A85">
        <w:t xml:space="preserve">Five </w:t>
      </w:r>
      <w:r w:rsidR="00283B5D">
        <w:t>studies measuring economic outcomes m</w:t>
      </w:r>
      <w:r w:rsidR="00BE6A85">
        <w:t xml:space="preserve">easured </w:t>
      </w:r>
      <w:r w:rsidR="00D3488A">
        <w:t>parental</w:t>
      </w:r>
      <w:r w:rsidR="00BE6A85">
        <w:t xml:space="preserve"> labour force participation</w:t>
      </w:r>
      <w:r w:rsidR="00D3488A">
        <w:t xml:space="preserve"> and reported</w:t>
      </w:r>
      <w:r w:rsidR="00D3488A" w:rsidRPr="00D3488A">
        <w:t xml:space="preserve"> </w:t>
      </w:r>
      <w:r w:rsidR="00D3488A">
        <w:t>overall null to positive associations</w:t>
      </w:r>
      <w:r w:rsidR="00BE6A85">
        <w:t>.</w:t>
      </w:r>
      <w:r w:rsidR="00BE6A85">
        <w:fldChar w:fldCharType="begin">
          <w:fldData xml:space="preserve">PEVuZE5vdGU+PENpdGU+PEF1dGhvcj5IYW5yYXR0eTwvQXV0aG9yPjxZZWFyPjIwMDk8L1llYXI+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</w:fldData>
        </w:fldChar>
      </w:r>
      <w:r w:rsidR="005A0128">
        <w:instrText xml:space="preserve"> ADDIN EN.CITE </w:instrText>
      </w:r>
      <w:r w:rsidR="005A0128">
        <w:fldChar w:fldCharType="begin">
          <w:fldData xml:space="preserve">PEVuZE5vdGU+PENpdGU+PEF1dGhvcj5IYW5yYXR0eTwvQXV0aG9yPjxZZWFyPjIwMDk8L1llYXI+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</w:fldData>
        </w:fldChar>
      </w:r>
      <w:r w:rsidR="005A0128">
        <w:instrText xml:space="preserve"> ADDIN EN.CITE.DATA </w:instrText>
      </w:r>
      <w:r w:rsidR="005A0128">
        <w:fldChar w:fldCharType="end"/>
      </w:r>
      <w:r w:rsidR="00BE6A85">
        <w:fldChar w:fldCharType="separate"/>
      </w:r>
      <w:r w:rsidR="005A0128" w:rsidRPr="005A0128">
        <w:rPr>
          <w:noProof/>
          <w:vertAlign w:val="superscript"/>
        </w:rPr>
        <w:t>27, 31, 38-41</w:t>
      </w:r>
      <w:r w:rsidR="00BE6A85">
        <w:fldChar w:fldCharType="end"/>
      </w:r>
      <w:r w:rsidR="00BE6A85">
        <w:t xml:space="preserve"> These studies </w:t>
      </w:r>
      <w:r w:rsidR="00951E7F">
        <w:t>report</w:t>
      </w:r>
      <w:r w:rsidR="004B3315">
        <w:t>ed</w:t>
      </w:r>
      <w:r w:rsidR="00BE6A85">
        <w:t xml:space="preserve"> an Two studies examining the effects of paid parental benefits </w:t>
      </w:r>
      <w:r w:rsidR="00951E7F">
        <w:t>report</w:t>
      </w:r>
      <w:r w:rsidR="004B3315">
        <w:t>ed</w:t>
      </w:r>
      <w:r w:rsidR="00BE6A85">
        <w:t xml:space="preserve"> that these decreased maternal labour force participation during the time benefits were paid</w:t>
      </w:r>
      <w:r w:rsidR="00BE6A85">
        <w:fldChar w:fldCharType="begin">
          <w:fldData xml:space="preserve">PEVuZE5vdGU+PENpdGU+PEF1dGhvcj5Bbmc8L0F1dGhvcj48WWVhcj4yMDE1PC9ZZWFyPjxSZWNO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</w:fldData>
        </w:fldChar>
      </w:r>
      <w:r w:rsidR="00B013D7">
        <w:instrText xml:space="preserve"> ADDIN EN.CITE </w:instrText>
      </w:r>
      <w:r w:rsidR="00B013D7">
        <w:fldChar w:fldCharType="begin">
          <w:fldData xml:space="preserve">PEVuZE5vdGU+PENpdGU+PEF1dGhvcj5Bbmc8L0F1dGhvcj48WWVhcj4yMDE1PC9ZZWFyPjxSZWNO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</w:fldData>
        </w:fldChar>
      </w:r>
      <w:r w:rsidR="00B013D7">
        <w:instrText xml:space="preserve"> ADDIN EN.CITE.DATA </w:instrText>
      </w:r>
      <w:r w:rsidR="00B013D7">
        <w:fldChar w:fldCharType="end"/>
      </w:r>
      <w:r w:rsidR="00BE6A85">
        <w:fldChar w:fldCharType="separate"/>
      </w:r>
      <w:r w:rsidR="00B013D7" w:rsidRPr="00B013D7">
        <w:rPr>
          <w:noProof/>
          <w:vertAlign w:val="superscript"/>
        </w:rPr>
        <w:t>31, 39</w:t>
      </w:r>
      <w:r w:rsidR="00BE6A85">
        <w:fldChar w:fldCharType="end"/>
      </w:r>
      <w:r w:rsidR="00BE6A85">
        <w:t xml:space="preserve">, though one study </w:t>
      </w:r>
      <w:r w:rsidR="00951E7F">
        <w:t>report</w:t>
      </w:r>
      <w:r w:rsidR="004B3315">
        <w:t>ed</w:t>
      </w:r>
      <w:r w:rsidR="00BE6A85">
        <w:t xml:space="preserve"> that mothers returned to work once paid leave expired, and that there w</w:t>
      </w:r>
      <w:r w:rsidR="008D4964">
        <w:t>ere</w:t>
      </w:r>
      <w:r w:rsidR="00BE6A85">
        <w:t xml:space="preserve"> similar employment rate</w:t>
      </w:r>
      <w:r w:rsidR="008D4964">
        <w:t>s</w:t>
      </w:r>
      <w:r w:rsidR="00BE6A85">
        <w:t xml:space="preserve"> between women with children at </w:t>
      </w:r>
      <w:r w:rsidR="007C4EC0">
        <w:t xml:space="preserve">1 </w:t>
      </w:r>
      <w:r w:rsidR="00BE6A85">
        <w:t>year of age and women with children at 3 to 4 years of age.</w:t>
      </w:r>
      <w:r w:rsidR="00BE6A85">
        <w:fldChar w:fldCharType="begin"/>
      </w:r>
      <w:r w:rsidR="00B013D7">
        <w:instrText xml:space="preserve"> ADDIN EN.CITE &lt;EndNote&gt;&lt;Cite&gt;&lt;Author&gt;Hanratty&lt;/Author&gt;&lt;Year&gt;2009&lt;/Year&gt;&lt;RecNum&gt;933&lt;/RecNum&gt;&lt;DisplayText&gt;&lt;style face="superscript"&gt;31&lt;/style&gt;&lt;/DisplayText&gt;&lt;record&gt;&lt;rec-number&gt;933&lt;/rec-number&gt;&lt;foreign-keys&gt;&lt;key app="EN" db-id="9adewzw0swtzxje2ed7pwerwsrawdzzfe0wd" timestamp="1600359187" guid="dcdf945d-9799-453b-baa8-1d97807a029f"&gt;933&lt;/key&gt;&lt;/foreign-keys&gt;&lt;ref-type name="Journal Article"&gt;17&lt;/ref-type&gt;&lt;contributors&gt;&lt;authors&gt;&lt;author&gt;Hanratty, Maria&lt;/author&gt;&lt;author&gt;Trzcinski, Eileen&lt;/author&gt;&lt;/authors&gt;&lt;/contributors&gt;&lt;titles&gt;&lt;title&gt;Who benefits from paid family leave? Impact of expansions in Canadian paid family leave on maternal employment and transfer income&lt;/title&gt;&lt;secondary-title&gt;Journal of Population Economics&lt;/secondary-title&gt;&lt;/titles&gt;&lt;periodical&gt;&lt;full-title&gt;Journal of Population Economics&lt;/full-title&gt;&lt;/periodical&gt;&lt;pages&gt;693-711&lt;/pages&gt;&lt;volume&gt;22&lt;/volume&gt;&lt;number&gt;3&lt;/number&gt;&lt;dates&gt;&lt;year&gt;2009&lt;/year&gt;&lt;pub-dates&gt;&lt;date&gt;2009/07/01&lt;/date&gt;&lt;/pub-dates&gt;&lt;/dates&gt;&lt;isbn&gt;1432-1475&lt;/isbn&gt;&lt;urls&gt;&lt;related-urls&gt;&lt;url&gt;https://doi.org/10.1007/s00148-008-0211-x&lt;/url&gt;&lt;/related-urls&gt;&lt;/urls&gt;&lt;electronic-resource-num&gt;10.1007/s00148-008-0211-x&lt;/electronic-resource-num&gt;&lt;/record&gt;&lt;/Cite&gt;&lt;/EndNote&gt;</w:instrText>
      </w:r>
      <w:r w:rsidR="00BE6A85">
        <w:fldChar w:fldCharType="separate"/>
      </w:r>
      <w:r w:rsidR="00B013D7" w:rsidRPr="00B013D7">
        <w:rPr>
          <w:noProof/>
          <w:vertAlign w:val="superscript"/>
        </w:rPr>
        <w:t>31</w:t>
      </w:r>
      <w:r w:rsidR="00BE6A85">
        <w:fldChar w:fldCharType="end"/>
      </w:r>
      <w:r w:rsidR="00E46C7B">
        <w:t xml:space="preserve"> </w:t>
      </w:r>
      <w:r w:rsidR="00E366B4">
        <w:t>O</w:t>
      </w:r>
      <w:r w:rsidR="00562713">
        <w:t>ne study examin</w:t>
      </w:r>
      <w:r w:rsidR="00B66048">
        <w:t>ed</w:t>
      </w:r>
      <w:r w:rsidR="00562713">
        <w:t xml:space="preserve"> </w:t>
      </w:r>
      <w:r w:rsidR="00B66048">
        <w:t xml:space="preserve">the </w:t>
      </w:r>
      <w:r w:rsidR="00562713">
        <w:t>integration of child benefits with social assistance</w:t>
      </w:r>
      <w:r w:rsidR="00B66048">
        <w:t>. They found that</w:t>
      </w:r>
      <w:r w:rsidR="00E366B4">
        <w:t xml:space="preserve"> subtracting child benefits from social assistance </w:t>
      </w:r>
      <w:r w:rsidR="00B66048">
        <w:t>reduced</w:t>
      </w:r>
      <w:r w:rsidR="00E366B4">
        <w:t xml:space="preserve"> the tax burden of returning to work for low-income working single mothers</w:t>
      </w:r>
      <w:r w:rsidR="005D326C">
        <w:t>.</w:t>
      </w:r>
      <w:r w:rsidR="005A3B76">
        <w:t xml:space="preserve"> </w:t>
      </w:r>
      <w:r w:rsidR="00B66048">
        <w:t>This reduced tax burden</w:t>
      </w:r>
      <w:r w:rsidR="00E366B4">
        <w:t xml:space="preserve"> was associated </w:t>
      </w:r>
      <w:r w:rsidR="00E366B4" w:rsidRPr="00E366B4">
        <w:t>with a decline in social assistance receipt among single mothers</w:t>
      </w:r>
      <w:r w:rsidR="004B3315">
        <w:t xml:space="preserve"> and </w:t>
      </w:r>
      <w:r w:rsidR="00E366B4" w:rsidRPr="00E366B4">
        <w:t>increased labour force participation</w:t>
      </w:r>
      <w:r w:rsidR="00E366B4">
        <w:t>.</w:t>
      </w:r>
      <w:r w:rsidR="00E366B4">
        <w:fldChar w:fldCharType="begin"/>
      </w:r>
      <w:r w:rsidR="00B013D7">
        <w:instrText xml:space="preserve"> ADDIN EN.CITE &lt;EndNote&gt;&lt;Cite&gt;&lt;Author&gt;Milligan&lt;/Author&gt;&lt;Year&gt;2007&lt;/Year&gt;&lt;RecNum&gt;926&lt;/RecNum&gt;&lt;DisplayText&gt;&lt;style face="superscript"&gt;38&lt;/style&gt;&lt;/DisplayText&gt;&lt;record&gt;&lt;rec-number&gt;926&lt;/rec-number&gt;&lt;foreign-keys&gt;&lt;key app="EN" db-id="9adewzw0swtzxje2ed7pwerwsrawdzzfe0wd" timestamp="1600356554" guid="b9d251b6-0ab3-4c3b-9e19-3ee27efe6d2c"&gt;926&lt;/key&gt;&lt;/foreign-keys&gt;&lt;ref-type name="Journal Article"&gt;17&lt;/ref-type&gt;&lt;contributors&gt;&lt;authors&gt;&lt;author&gt;Milligan, Kevin&lt;/author&gt;&lt;author&gt;Stabile, Mark&lt;/author&gt;&lt;/authors&gt;&lt;/contributors&gt;&lt;titles&gt;&lt;title&gt;The integration of child tax credits and welfare: Evidence from the Canadian National Child Benefit program&lt;/title&gt;&lt;secondary-title&gt;Journal of Public Economics&lt;/secondary-title&gt;&lt;/titles&gt;&lt;periodical&gt;&lt;full-title&gt;Journal of Public Economics&lt;/full-title&gt;&lt;/periodical&gt;&lt;pages&gt;305-326&lt;/pages&gt;&lt;volume&gt;91&lt;/volume&gt;&lt;number&gt;1&lt;/number&gt;&lt;keywords&gt;&lt;keyword&gt;Tax credits&lt;/keyword&gt;&lt;keyword&gt;National child benefit&lt;/keyword&gt;&lt;keyword&gt;Welfare&lt;/keyword&gt;&lt;keyword&gt;Maternal employment&lt;/keyword&gt;&lt;keyword&gt;Child benefits&lt;/keyword&gt;&lt;/keywords&gt;&lt;dates&gt;&lt;year&gt;2007&lt;/year&gt;&lt;pub-dates&gt;&lt;date&gt;2007/02/01/&lt;/date&gt;&lt;/pub-dates&gt;&lt;/dates&gt;&lt;isbn&gt;0047-2727&lt;/isbn&gt;&lt;urls&gt;&lt;related-urls&gt;&lt;url&gt;http://www.sciencedirect.com/science/article/pii/S0047272706000661&lt;/url&gt;&lt;/related-urls&gt;&lt;/urls&gt;&lt;electronic-resource-num&gt;https://doi.org/10.1016/j.jpubeco.2006.05.008&lt;/electronic-resource-num&gt;&lt;/record&gt;&lt;/Cite&gt;&lt;/EndNote&gt;</w:instrText>
      </w:r>
      <w:r w:rsidR="00E366B4">
        <w:fldChar w:fldCharType="separate"/>
      </w:r>
      <w:r w:rsidR="00B013D7" w:rsidRPr="00B013D7">
        <w:rPr>
          <w:noProof/>
          <w:vertAlign w:val="superscript"/>
        </w:rPr>
        <w:t>38</w:t>
      </w:r>
      <w:r w:rsidR="00E366B4">
        <w:fldChar w:fldCharType="end"/>
      </w:r>
      <w:r w:rsidR="00E366B4">
        <w:t xml:space="preserve"> </w:t>
      </w:r>
    </w:p>
    <w:p w14:paraId="7A1D2973" w14:textId="03D2F654" w:rsidR="00A752FA" w:rsidRPr="0036739D" w:rsidRDefault="00A752FA" w:rsidP="00A752FA">
      <w:pPr>
        <w:spacing w:line="480" w:lineRule="auto"/>
        <w:rPr>
          <w:i/>
          <w:iCs/>
          <w:color w:val="auto"/>
        </w:rPr>
      </w:pPr>
      <w:r w:rsidRPr="0036739D">
        <w:rPr>
          <w:i/>
          <w:iCs/>
          <w:color w:val="auto"/>
        </w:rPr>
        <w:t xml:space="preserve">Secondary Outcomes: Family Health </w:t>
      </w:r>
    </w:p>
    <w:p w14:paraId="01C4E8A1" w14:textId="4877E3AF" w:rsidR="00A752FA" w:rsidRPr="009123D4" w:rsidRDefault="00A752FA" w:rsidP="005433B5">
      <w:pPr>
        <w:spacing w:line="480" w:lineRule="auto"/>
        <w:ind w:firstLine="720"/>
        <w:rPr>
          <w:i/>
        </w:rPr>
      </w:pPr>
      <w:r>
        <w:t>Our search identified seven studies that measured parental health outcomes independent of child health economic outcomes. Two studies addressed parental mental health and reported that cash transfers were associated with better parental mental health outcomes.</w:t>
      </w:r>
      <w:r>
        <w:fldChar w:fldCharType="begin">
          <w:fldData xml:space="preserve">PEVuZE5vdGU+PENpdGU+PEF1dGhvcj5EYWxleTwvQXV0aG9yPjxZZWFyPjIwMTc8L1llYXI+PFJl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</w:fldData>
        </w:fldChar>
      </w:r>
      <w:r w:rsidR="00B013D7">
        <w:instrText xml:space="preserve"> ADDIN EN.CITE </w:instrText>
      </w:r>
      <w:r w:rsidR="00B013D7">
        <w:fldChar w:fldCharType="begin">
          <w:fldData xml:space="preserve">PEVuZE5vdGU+PENpdGU+PEF1dGhvcj5EYWxleTwvQXV0aG9yPjxZZWFyPjIwMTc8L1llYXI+PFJl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</w:fldData>
        </w:fldChar>
      </w:r>
      <w:r w:rsidR="00B013D7">
        <w:instrText xml:space="preserve"> ADDIN EN.CITE.DATA </w:instrText>
      </w:r>
      <w:r w:rsidR="00B013D7">
        <w:fldChar w:fldCharType="end"/>
      </w:r>
      <w:r>
        <w:fldChar w:fldCharType="separate"/>
      </w:r>
      <w:r w:rsidR="00B013D7" w:rsidRPr="00B013D7">
        <w:rPr>
          <w:noProof/>
          <w:vertAlign w:val="superscript"/>
        </w:rPr>
        <w:t>30, 36</w:t>
      </w:r>
      <w:r>
        <w:fldChar w:fldCharType="end"/>
      </w:r>
      <w:r>
        <w:t xml:space="preserve"> One study reported that cash transfers were associated with lower overweight and obesity among mothers of young children, but not fathers.</w:t>
      </w:r>
      <w:r>
        <w:fldChar w:fldCharType="begin">
          <w:fldData xml:space="preserve">PEVuZE5vdGU+PENpdGU+PEF1dGhvcj5MZWJpaGFuPC9BdXRob3I+PFllYXI+MjAxOTwvWWVhcj48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</w:fldData>
        </w:fldChar>
      </w:r>
      <w:r w:rsidR="00B013D7">
        <w:instrText xml:space="preserve"> ADDIN EN.CITE </w:instrText>
      </w:r>
      <w:r w:rsidR="00B013D7">
        <w:fldChar w:fldCharType="begin">
          <w:fldData xml:space="preserve">PEVuZE5vdGU+PENpdGU+PEF1dGhvcj5MZWJpaGFuPC9BdXRob3I+PFllYXI+MjAxOTwvWWVhcj48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</w:fldData>
        </w:fldChar>
      </w:r>
      <w:r w:rsidR="00B013D7">
        <w:instrText xml:space="preserve"> ADDIN EN.CITE.DATA </w:instrText>
      </w:r>
      <w:r w:rsidR="00B013D7">
        <w:fldChar w:fldCharType="end"/>
      </w:r>
      <w:r>
        <w:fldChar w:fldCharType="separate"/>
      </w:r>
      <w:r w:rsidR="00B013D7" w:rsidRPr="00B013D7">
        <w:rPr>
          <w:noProof/>
          <w:vertAlign w:val="superscript"/>
        </w:rPr>
        <w:t>35</w:t>
      </w:r>
      <w:r>
        <w:fldChar w:fldCharType="end"/>
      </w:r>
      <w:r>
        <w:t xml:space="preserve"> A further study reported that parents had fewer emergency department visits for injuries on the day of the cash transfer.</w:t>
      </w:r>
      <w:r>
        <w:fldChar w:fldCharType="begin">
          <w:fldData xml:space="preserve">PEVuZE5vdGU+PENpdGU+PEF1dGhvcj5SZWRlbG1laWVyPC9BdXRob3I+PFllYXI+MjAxMjwvWWVh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</w:fldData>
        </w:fldChar>
      </w:r>
      <w:r w:rsidR="00F31850">
        <w:instrText xml:space="preserve"> ADDIN EN.CITE </w:instrText>
      </w:r>
      <w:r w:rsidR="00F31850">
        <w:fldChar w:fldCharType="begin">
          <w:fldData xml:space="preserve">PEVuZE5vdGU+PENpdGU+PEF1dGhvcj5SZWRlbG1laWVyPC9BdXRob3I+PFllYXI+MjAxMjwvWWVh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</w:fldData>
        </w:fldChar>
      </w:r>
      <w:r w:rsidR="00F31850">
        <w:instrText xml:space="preserve"> ADDIN EN.CITE.DATA </w:instrText>
      </w:r>
      <w:r w:rsidR="00F31850">
        <w:fldChar w:fldCharType="end"/>
      </w:r>
      <w:r>
        <w:fldChar w:fldCharType="separate"/>
      </w:r>
      <w:r w:rsidR="00D207D8" w:rsidRPr="00D207D8">
        <w:rPr>
          <w:noProof/>
          <w:vertAlign w:val="superscript"/>
        </w:rPr>
        <w:t>25</w:t>
      </w:r>
      <w:r>
        <w:fldChar w:fldCharType="end"/>
      </w:r>
      <w:r>
        <w:t xml:space="preserve"> The remaining parental health studies measured fertility independently</w:t>
      </w:r>
      <w:r>
        <w:fldChar w:fldCharType="begin">
          <w:fldData xml:space="preserve">PEVuZE5vdGU+PENpdGU+PEF1dGhvcj5LaW08L0F1dGhvcj48WWVhcj4yMDE0PC9ZZWFyPjxSZWNO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</w:fldData>
        </w:fldChar>
      </w:r>
      <w:r w:rsidR="00F31850">
        <w:instrText xml:space="preserve"> ADDIN EN.CITE </w:instrText>
      </w:r>
      <w:r w:rsidR="00F31850">
        <w:fldChar w:fldCharType="begin">
          <w:fldData xml:space="preserve">PEVuZE5vdGU+PENpdGU+PEF1dGhvcj5LaW08L0F1dGhvcj48WWVhcj4yMDE0PC9ZZWFyPjxSZWNO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</w:fldData>
        </w:fldChar>
      </w:r>
      <w:r w:rsidR="00F31850">
        <w:instrText xml:space="preserve"> ADDIN EN.CITE.DATA </w:instrText>
      </w:r>
      <w:r w:rsidR="00F31850">
        <w:fldChar w:fldCharType="end"/>
      </w:r>
      <w:r>
        <w:fldChar w:fldCharType="separate"/>
      </w:r>
      <w:r w:rsidR="00D207D8" w:rsidRPr="00D207D8">
        <w:rPr>
          <w:noProof/>
          <w:vertAlign w:val="superscript"/>
        </w:rPr>
        <w:t>22-24</w:t>
      </w:r>
      <w:r>
        <w:fldChar w:fldCharType="end"/>
      </w:r>
      <w:r>
        <w:t xml:space="preserve">, </w:t>
      </w:r>
      <w:r w:rsidR="00345F79">
        <w:t>or</w:t>
      </w:r>
      <w:r>
        <w:t xml:space="preserve"> in combination with maternal labour force participation</w:t>
      </w:r>
      <w:r>
        <w:fldChar w:fldCharType="begin">
          <w:fldData xml:space="preserve">PEVuZE5vdGU+PENpdGU+PEF1dGhvcj5Bbmc8L0F1dGhvcj48WWVhcj4yMDE1PC9ZZWFyPjxSZWNO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==
</w:fldData>
        </w:fldChar>
      </w:r>
      <w:r w:rsidR="00B013D7">
        <w:instrText xml:space="preserve"> ADDIN EN.CITE </w:instrText>
      </w:r>
      <w:r w:rsidR="00B013D7">
        <w:fldChar w:fldCharType="begin">
          <w:fldData xml:space="preserve">PEVuZE5vdGU+PENpdGU+PEF1dGhvcj5Bbmc8L0F1dGhvcj48WWVhcj4yMDE1PC9ZZWFyPjxSZWNO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==
</w:fldData>
        </w:fldChar>
      </w:r>
      <w:r w:rsidR="00B013D7">
        <w:instrText xml:space="preserve"> ADDIN EN.CITE.DATA </w:instrText>
      </w:r>
      <w:r w:rsidR="00B013D7">
        <w:fldChar w:fldCharType="end"/>
      </w:r>
      <w:r>
        <w:fldChar w:fldCharType="separate"/>
      </w:r>
      <w:r w:rsidR="00B013D7" w:rsidRPr="00B013D7">
        <w:rPr>
          <w:noProof/>
          <w:vertAlign w:val="superscript"/>
        </w:rPr>
        <w:t>27, 39</w:t>
      </w:r>
      <w:r>
        <w:fldChar w:fldCharType="end"/>
      </w:r>
      <w:r>
        <w:t>. Fertility studies with long-term follow-up primarily evaluating the Quebec Family Allowance Program reported increases in fertility among younger women</w:t>
      </w:r>
      <w:r>
        <w:fldChar w:fldCharType="begin"/>
      </w:r>
      <w:r w:rsidR="00F31850">
        <w:instrText xml:space="preserve"> ADDIN EN.CITE &lt;EndNote&gt;&lt;Cite&gt;&lt;Author&gt;Kim&lt;/Author&gt;&lt;Year&gt;2014&lt;/Year&gt;&lt;RecNum&gt;916&lt;/RecNum&gt;&lt;DisplayText&gt;&lt;style face="superscript"&gt;22&lt;/style&gt;&lt;/DisplayText&gt;&lt;record&gt;&lt;rec-number&gt;916&lt;/rec-number&gt;&lt;foreign-keys&gt;&lt;key app="EN" db-id="9adewzw0swtzxje2ed7pwerwsrawdzzfe0wd" timestamp="1600353453" guid="2d6283c9-f931-4b53-a602-0b731b9c02ee"&gt;916&lt;/key&gt;&lt;/foreign-keys&gt;&lt;ref-type name="Journal Article"&gt;17&lt;/ref-type&gt;&lt;contributors&gt;&lt;authors&gt;&lt;author&gt;Kim, Young-Il Robert&lt;/author&gt;&lt;/authors&gt;&lt;/contributors&gt;&lt;titles&gt;&lt;title&gt;Lifetime impact of cash transfer on fertility&lt;/title&gt;&lt;secondary-title&gt;Canadian Studies in Population&lt;/secondary-title&gt;&lt;/titles&gt;&lt;periodical&gt;&lt;full-title&gt;Canadian Studies in Population&lt;/full-title&gt;&lt;/periodical&gt;&lt;volume&gt;41&lt;/volume&gt;&lt;number&gt;1-2&lt;/number&gt;&lt;dates&gt;&lt;year&gt;2014&lt;/year&gt;&lt;/dates&gt;&lt;urls&gt;&lt;/urls&gt;&lt;electronic-resource-num&gt; https://doi.org/10.25336/P64S52&lt;/electronic-resource-num&gt;&lt;/record&gt;&lt;/Cite&gt;&lt;/EndNote&gt;</w:instrText>
      </w:r>
      <w:r>
        <w:fldChar w:fldCharType="separate"/>
      </w:r>
      <w:r w:rsidR="00D207D8" w:rsidRPr="00D207D8">
        <w:rPr>
          <w:noProof/>
          <w:vertAlign w:val="superscript"/>
        </w:rPr>
        <w:t>22</w:t>
      </w:r>
      <w:r>
        <w:fldChar w:fldCharType="end"/>
      </w:r>
      <w:r>
        <w:t xml:space="preserve"> or shortly </w:t>
      </w:r>
      <w:r>
        <w:lastRenderedPageBreak/>
        <w:t>after the program was initiated</w:t>
      </w:r>
      <w:r>
        <w:fldChar w:fldCharType="begin"/>
      </w:r>
      <w:r w:rsidR="00F31850">
        <w:instrText xml:space="preserve"> ADDIN EN.CITE &lt;EndNote&gt;&lt;Cite&gt;&lt;Author&gt;Parent&lt;/Author&gt;&lt;Year&gt;2007&lt;/Year&gt;&lt;RecNum&gt;924&lt;/RecNum&gt;&lt;DisplayText&gt;&lt;style face="superscript"&gt;24&lt;/style&gt;&lt;/DisplayText&gt;&lt;record&gt;&lt;rec-number&gt;924&lt;/rec-number&gt;&lt;foreign-keys&gt;&lt;key app="EN" db-id="9adewzw0swtzxje2ed7pwerwsrawdzzfe0wd" timestamp="1600355335" guid="aa3a5b2f-c610-48df-888e-368925947c9c"&gt;924&lt;/key&gt;&lt;/foreign-keys&gt;&lt;ref-type name="Journal Article"&gt;17&lt;/ref-type&gt;&lt;contributors&gt;&lt;authors&gt;&lt;author&gt;Parent, Daniel&lt;/author&gt;&lt;author&gt;Wang, Ling&lt;/author&gt;&lt;/authors&gt;&lt;/contributors&gt;&lt;titles&gt;&lt;title&gt;Tax Incentives and Fertility in Canada: Quantum vs Tempo Effects (Incitations fiscales et fécondité au Canada: Quantum vs Tempo)&lt;/title&gt;&lt;secondary-title&gt;The Canadian Journal of Economics / Revue canadienne d&amp;apos;Economique&lt;/secondary-title&gt;&lt;/titles&gt;&lt;periodical&gt;&lt;full-title&gt;The Canadian Journal of Economics / Revue canadienne d&amp;apos;Economique&lt;/full-title&gt;&lt;/periodical&gt;&lt;pages&gt;371-400&lt;/pages&gt;&lt;volume&gt;40&lt;/volume&gt;&lt;number&gt;2&lt;/number&gt;&lt;dates&gt;&lt;year&gt;2007&lt;/year&gt;&lt;/dates&gt;&lt;publisher&gt;[Wiley, Canadian Economics Association]&lt;/publisher&gt;&lt;isbn&gt;00084085, 15405982&lt;/isbn&gt;&lt;urls&gt;&lt;related-urls&gt;&lt;url&gt;http://www.jstor.org/stable/4620612&lt;/url&gt;&lt;/related-urls&gt;&lt;/urls&gt;&lt;custom1&gt;Full publication date: May, 2007&lt;/custom1&gt;&lt;remote-database-name&gt;JSTOR&lt;/remote-database-name&gt;&lt;access-date&gt;2020/09/17/&lt;/access-date&gt;&lt;/record&gt;&lt;/Cite&gt;&lt;/EndNote&gt;</w:instrText>
      </w:r>
      <w:r>
        <w:fldChar w:fldCharType="separate"/>
      </w:r>
      <w:r w:rsidR="00D207D8" w:rsidRPr="00D207D8">
        <w:rPr>
          <w:noProof/>
          <w:vertAlign w:val="superscript"/>
        </w:rPr>
        <w:t>24</w:t>
      </w:r>
      <w:r>
        <w:fldChar w:fldCharType="end"/>
      </w:r>
      <w:r>
        <w:t xml:space="preserve">, but these increases were offset by decreases in fertility later in life, leading to a null effect overall. </w:t>
      </w:r>
    </w:p>
    <w:p w14:paraId="7F14C831" w14:textId="1C290E72" w:rsidR="00E366B4" w:rsidRDefault="00C71DE0" w:rsidP="009123D4">
      <w:pPr>
        <w:spacing w:line="480" w:lineRule="auto"/>
      </w:pPr>
      <w:r>
        <w:rPr>
          <w:i/>
        </w:rPr>
        <w:t>Exposure/</w:t>
      </w:r>
      <w:r w:rsidR="00C0238A" w:rsidRPr="009123D4">
        <w:rPr>
          <w:i/>
        </w:rPr>
        <w:t>Interventions</w:t>
      </w:r>
    </w:p>
    <w:p w14:paraId="09749AAB" w14:textId="7ACE02B0" w:rsidR="00E366B4" w:rsidRPr="00E366B4" w:rsidRDefault="00E366B4" w:rsidP="009123D4">
      <w:pPr>
        <w:spacing w:line="480" w:lineRule="auto"/>
      </w:pPr>
      <w:r>
        <w:tab/>
        <w:t xml:space="preserve">This review </w:t>
      </w:r>
      <w:r w:rsidR="00951E7F">
        <w:t>report</w:t>
      </w:r>
      <w:r w:rsidR="004B3315">
        <w:t>ed</w:t>
      </w:r>
      <w:r>
        <w:t xml:space="preserve"> a variety of intervention types, though all</w:t>
      </w:r>
      <w:r w:rsidR="00B34AAA">
        <w:t xml:space="preserve"> but one</w:t>
      </w:r>
      <w:r w:rsidR="004A662D">
        <w:t xml:space="preserve"> (a randomized controlled trial)</w:t>
      </w:r>
      <w:r>
        <w:t xml:space="preserve"> represented a form of </w:t>
      </w:r>
      <w:r w:rsidR="00345F79">
        <w:t xml:space="preserve">unconditional </w:t>
      </w:r>
      <w:r>
        <w:t>government cash transfer</w:t>
      </w:r>
      <w:r w:rsidR="00E14D20">
        <w:t>.</w:t>
      </w:r>
      <w:r>
        <w:t xml:space="preserve"> Multiple studies looked specifically at cash transfers in pregnancy or in the newborn period</w:t>
      </w:r>
      <w:r>
        <w:fldChar w:fldCharType="begin">
          <w:fldData xml:space="preserve">PEVuZE5vdGU+PENpdGU+PEF1dGhvcj5Ccm93bmVsbDwvQXV0aG9yPjxZZWFyPjIwMTg8L1llYXI+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dm9sdW1lPjEzNzwvdm9sdW1lPjxudW1iZXI+NjwvbnVtYmVyPjxlZGl0aW9uPjIwMTYvMDYv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</w:fldData>
        </w:fldChar>
      </w:r>
      <w:r w:rsidR="00B013D7">
        <w:instrText xml:space="preserve"> ADDIN EN.CITE </w:instrText>
      </w:r>
      <w:r w:rsidR="00B013D7">
        <w:fldChar w:fldCharType="begin">
          <w:fldData xml:space="preserve">PEVuZE5vdGU+PENpdGU+PEF1dGhvcj5Ccm93bmVsbDwvQXV0aG9yPjxZZWFyPjIwMTg8L1llYXI+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</w:fldData>
        </w:fldChar>
      </w:r>
      <w:r w:rsidR="00B013D7">
        <w:instrText xml:space="preserve"> ADDIN EN.CITE.DATA </w:instrText>
      </w:r>
      <w:r w:rsidR="00B013D7">
        <w:fldChar w:fldCharType="end"/>
      </w:r>
      <w:r>
        <w:fldChar w:fldCharType="separate"/>
      </w:r>
      <w:r w:rsidR="00B013D7" w:rsidRPr="00B013D7">
        <w:rPr>
          <w:noProof/>
          <w:vertAlign w:val="superscript"/>
        </w:rPr>
        <w:t>14, 15, 22-24, 39</w:t>
      </w:r>
      <w:r>
        <w:fldChar w:fldCharType="end"/>
      </w:r>
      <w:r w:rsidR="00B34AAA">
        <w:t>. These have been evaluated in terms of how they may</w:t>
      </w:r>
      <w:r>
        <w:t xml:space="preserve"> promote maternal and infant health among families with low-income</w:t>
      </w:r>
      <w:r w:rsidR="00EB4DA2">
        <w:t>,</w:t>
      </w:r>
      <w:r>
        <w:t xml:space="preserve"> as in the case of Manitoba’s Healthy Baby Prenatal Benefit</w:t>
      </w:r>
      <w:r w:rsidR="00EB4DA2">
        <w:t>,</w:t>
      </w:r>
      <w:r>
        <w:fldChar w:fldCharType="begin">
          <w:fldData xml:space="preserve">PEVuZE5vdGU+PENpdGU+PEF1dGhvcj5Ccm93bmVsbDwvQXV0aG9yPjxZZWFyPjIwMTY8L1llYXI+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dm9sdW1lPjEzNzwvdm9sdW1lPjxudW1iZXI+NjwvbnVtYmVyPjxlZGl0aW9u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</w:fldData>
        </w:fldChar>
      </w:r>
      <w:r w:rsidR="005A0128">
        <w:instrText xml:space="preserve"> ADDIN EN.CITE </w:instrText>
      </w:r>
      <w:r w:rsidR="005A0128">
        <w:fldChar w:fldCharType="begin">
          <w:fldData xml:space="preserve">PEVuZE5vdGU+PENpdGU+PEF1dGhvcj5Ccm93bmVsbDwvQXV0aG9yPjxZZWFyPjIwMTY8L1llYXI+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dm9sdW1lPjEzNzwvdm9sdW1lPjxudW1iZXI+NjwvbnVtYmVyPjxlZGl0aW9u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</w:fldData>
        </w:fldChar>
      </w:r>
      <w:r w:rsidR="005A0128">
        <w:instrText xml:space="preserve"> ADDIN EN.CITE.DATA </w:instrText>
      </w:r>
      <w:r w:rsidR="005A0128">
        <w:fldChar w:fldCharType="end"/>
      </w:r>
      <w:r>
        <w:fldChar w:fldCharType="separate"/>
      </w:r>
      <w:r w:rsidR="005A0128" w:rsidRPr="005A0128">
        <w:rPr>
          <w:noProof/>
          <w:vertAlign w:val="superscript"/>
        </w:rPr>
        <w:t>14, 15, 28, 29</w:t>
      </w:r>
      <w:r>
        <w:fldChar w:fldCharType="end"/>
      </w:r>
      <w:r>
        <w:t xml:space="preserve"> </w:t>
      </w:r>
      <w:r w:rsidR="00345F79">
        <w:t>or</w:t>
      </w:r>
      <w:r w:rsidR="00B34AAA">
        <w:t xml:space="preserve"> how they may</w:t>
      </w:r>
      <w:r>
        <w:t xml:space="preserve"> </w:t>
      </w:r>
      <w:r w:rsidR="00B34AAA">
        <w:t>promote</w:t>
      </w:r>
      <w:r>
        <w:t xml:space="preserve"> fertility, as in the case of the Quebec Alliance for Newborn Children</w:t>
      </w:r>
      <w:r w:rsidR="00B34AAA">
        <w:t>.</w:t>
      </w:r>
      <w:r w:rsidR="00B34AAA">
        <w:fldChar w:fldCharType="begin">
          <w:fldData xml:space="preserve">PEVuZE5vdGU+PENpdGU+PEF1dGhvcj5LaW08L0F1dGhvcj48WWVhcj4yMDE0PC9ZZWFyPjxSZWNO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</w:fldData>
        </w:fldChar>
      </w:r>
      <w:r w:rsidR="00B013D7">
        <w:instrText xml:space="preserve"> ADDIN EN.CITE </w:instrText>
      </w:r>
      <w:r w:rsidR="00B013D7">
        <w:fldChar w:fldCharType="begin">
          <w:fldData xml:space="preserve">PEVuZE5vdGU+PENpdGU+PEF1dGhvcj5LaW08L0F1dGhvcj48WWVhcj4yMDE0PC9ZZWFyPjxSZWNO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</w:fldData>
        </w:fldChar>
      </w:r>
      <w:r w:rsidR="00B013D7">
        <w:instrText xml:space="preserve"> ADDIN EN.CITE.DATA </w:instrText>
      </w:r>
      <w:r w:rsidR="00B013D7">
        <w:fldChar w:fldCharType="end"/>
      </w:r>
      <w:r w:rsidR="00B34AAA">
        <w:fldChar w:fldCharType="separate"/>
      </w:r>
      <w:r w:rsidR="00B013D7" w:rsidRPr="00B013D7">
        <w:rPr>
          <w:noProof/>
          <w:vertAlign w:val="superscript"/>
        </w:rPr>
        <w:t>22-24, 39</w:t>
      </w:r>
      <w:r w:rsidR="00B34AAA">
        <w:fldChar w:fldCharType="end"/>
      </w:r>
      <w:r w:rsidR="00B34AAA">
        <w:t xml:space="preserve"> Multiple studies also evaluated national-level benefits, including the Universal Child Care Benefit</w:t>
      </w:r>
      <w:r w:rsidR="00B34AAA">
        <w:fldChar w:fldCharType="begin">
          <w:fldData xml:space="preserve">PEVuZE5vdGU+PENpdGU+PEF1dGhvcj5MZWJpaGFuPC9BdXRob3I+PFllYXI+MjAxODwvWWVhcj48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E2LTEyNjwvcGFnZXM+PHZvbHVtZT4yMjQ8L3ZvbHVtZT48ZWRpdGlvbj4yMDE5LzAyLzE4PC9l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DgtMTY8L3BhZ2VzPjx2b2x1bWU+NzA8L3ZvbHVtZT48ZWRpdGlvbj4y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</w:fldData>
        </w:fldChar>
      </w:r>
      <w:r w:rsidR="005A0128">
        <w:instrText xml:space="preserve"> ADDIN EN.CITE </w:instrText>
      </w:r>
      <w:r w:rsidR="005A0128">
        <w:fldChar w:fldCharType="begin">
          <w:fldData xml:space="preserve">PEVuZE5vdGU+PENpdGU+PEF1dGhvcj5MZWJpaGFuPC9BdXRob3I+PFllYXI+MjAxODwvWWVhcj48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E2LTEyNjwvcGFnZXM+PHZvbHVtZT4yMjQ8L3ZvbHVtZT48ZWRpdGlvbj4yMDE5LzAyLzE4PC9l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DgtMTY8L3BhZ2VzPjx2b2x1bWU+NzA8L3ZvbHVtZT48ZWRpdGlvbj4y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</w:fldData>
        </w:fldChar>
      </w:r>
      <w:r w:rsidR="005A0128">
        <w:instrText xml:space="preserve"> ADDIN EN.CITE.DATA </w:instrText>
      </w:r>
      <w:r w:rsidR="005A0128">
        <w:fldChar w:fldCharType="end"/>
      </w:r>
      <w:r w:rsidR="00B34AAA">
        <w:fldChar w:fldCharType="separate"/>
      </w:r>
      <w:r w:rsidR="005A0128" w:rsidRPr="005A0128">
        <w:rPr>
          <w:noProof/>
          <w:vertAlign w:val="superscript"/>
        </w:rPr>
        <w:t>32, 34-36, 40</w:t>
      </w:r>
      <w:r w:rsidR="00B34AAA">
        <w:fldChar w:fldCharType="end"/>
      </w:r>
      <w:r w:rsidR="00B34AAA">
        <w:t>, which was a universal benefit paid per child to all families with children under 6 years of age, and the Canada Child Benefit</w:t>
      </w:r>
      <w:r w:rsidR="00B34AAA">
        <w:fldChar w:fldCharType="begin">
          <w:fldData xml:space="preserve">PEVuZE5vdGU+PENpdGU+PEF1dGhvcj5NaWxsaWdhbjwvQXV0aG9yPjxZZWFyPjIwMTE8L1llYXI+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</w:fldData>
        </w:fldChar>
      </w:r>
      <w:r w:rsidR="005A0128">
        <w:instrText xml:space="preserve"> ADDIN EN.CITE </w:instrText>
      </w:r>
      <w:r w:rsidR="005A0128">
        <w:fldChar w:fldCharType="begin">
          <w:fldData xml:space="preserve">PEVuZE5vdGU+PENpdGU+PEF1dGhvcj5NaWxsaWdhbjwvQXV0aG9yPjxZZWFyPjIwMTE8L1llYXI+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</w:fldData>
        </w:fldChar>
      </w:r>
      <w:r w:rsidR="005A0128">
        <w:instrText xml:space="preserve"> ADDIN EN.CITE.DATA </w:instrText>
      </w:r>
      <w:r w:rsidR="005A0128">
        <w:fldChar w:fldCharType="end"/>
      </w:r>
      <w:r w:rsidR="00B34AAA">
        <w:fldChar w:fldCharType="separate"/>
      </w:r>
      <w:r w:rsidR="005A0128" w:rsidRPr="005A0128">
        <w:rPr>
          <w:noProof/>
          <w:vertAlign w:val="superscript"/>
        </w:rPr>
        <w:t>30, 37, 40</w:t>
      </w:r>
      <w:r w:rsidR="00B34AAA">
        <w:fldChar w:fldCharType="end"/>
      </w:r>
      <w:r w:rsidR="00B34AAA">
        <w:t>, National Child Benefit</w:t>
      </w:r>
      <w:r w:rsidR="00B34AAA">
        <w:fldChar w:fldCharType="begin"/>
      </w:r>
      <w:r w:rsidR="00B013D7">
        <w:instrText xml:space="preserve"> ADDIN EN.CITE &lt;EndNote&gt;&lt;Cite&gt;&lt;Author&gt;Milligan&lt;/Author&gt;&lt;Year&gt;2007&lt;/Year&gt;&lt;RecNum&gt;926&lt;/RecNum&gt;&lt;DisplayText&gt;&lt;style face="superscript"&gt;38&lt;/style&gt;&lt;/DisplayText&gt;&lt;record&gt;&lt;rec-number&gt;926&lt;/rec-number&gt;&lt;foreign-keys&gt;&lt;key app="EN" db-id="9adewzw0swtzxje2ed7pwerwsrawdzzfe0wd" timestamp="1600356554" guid="b9d251b6-0ab3-4c3b-9e19-3ee27efe6d2c"&gt;926&lt;/key&gt;&lt;/foreign-keys&gt;&lt;ref-type name="Journal Article"&gt;17&lt;/ref-type&gt;&lt;contributors&gt;&lt;authors&gt;&lt;author&gt;Milligan, Kevin&lt;/author&gt;&lt;author&gt;Stabile, Mark&lt;/author&gt;&lt;/authors&gt;&lt;/contributors&gt;&lt;titles&gt;&lt;title&gt;The integration of child tax credits and welfare: Evidence from the Canadian National Child Benefit program&lt;/title&gt;&lt;secondary-title&gt;Journal of Public Economics&lt;/secondary-title&gt;&lt;/titles&gt;&lt;periodical&gt;&lt;full-title&gt;Journal of Public Economics&lt;/full-title&gt;&lt;/periodical&gt;&lt;pages&gt;305-326&lt;/pages&gt;&lt;volume&gt;91&lt;/volume&gt;&lt;number&gt;1&lt;/number&gt;&lt;keywords&gt;&lt;keyword&gt;Tax credits&lt;/keyword&gt;&lt;keyword&gt;National child benefit&lt;/keyword&gt;&lt;keyword&gt;Welfare&lt;/keyword&gt;&lt;keyword&gt;Maternal employment&lt;/keyword&gt;&lt;keyword&gt;Child benefits&lt;/keyword&gt;&lt;/keywords&gt;&lt;dates&gt;&lt;year&gt;2007&lt;/year&gt;&lt;pub-dates&gt;&lt;date&gt;2007/02/01/&lt;/date&gt;&lt;/pub-dates&gt;&lt;/dates&gt;&lt;isbn&gt;0047-2727&lt;/isbn&gt;&lt;urls&gt;&lt;related-urls&gt;&lt;url&gt;http://www.sciencedirect.com/science/article/pii/S0047272706000661&lt;/url&gt;&lt;/related-urls&gt;&lt;/urls&gt;&lt;electronic-resource-num&gt;https://doi.org/10.1016/j.jpubeco.2006.05.008&lt;/electronic-resource-num&gt;&lt;/record&gt;&lt;/Cite&gt;&lt;/EndNote&gt;</w:instrText>
      </w:r>
      <w:r w:rsidR="00B34AAA">
        <w:fldChar w:fldCharType="separate"/>
      </w:r>
      <w:r w:rsidR="00B013D7" w:rsidRPr="00B013D7">
        <w:rPr>
          <w:noProof/>
          <w:vertAlign w:val="superscript"/>
        </w:rPr>
        <w:t>38</w:t>
      </w:r>
      <w:r w:rsidR="00B34AAA">
        <w:fldChar w:fldCharType="end"/>
      </w:r>
      <w:r w:rsidR="00B34AAA">
        <w:t>, and other national-level income-based child benefits</w:t>
      </w:r>
      <w:r w:rsidR="00B34AAA">
        <w:fldChar w:fldCharType="begin">
          <w:fldData xml:space="preserve">PEVuZE5vdGU+PENpdGU+PEF1dGhvcj5UYXJhc3VrPC9BdXRob3I+PFllYXI+MjAxOTwvWWVhcj48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</w:fldData>
        </w:fldChar>
      </w:r>
      <w:r w:rsidR="00B013D7">
        <w:instrText xml:space="preserve"> ADDIN EN.CITE </w:instrText>
      </w:r>
      <w:r w:rsidR="00B013D7">
        <w:fldChar w:fldCharType="begin">
          <w:fldData xml:space="preserve">PEVuZE5vdGU+PENpdGU+PEF1dGhvcj5UYXJhc3VrPC9BdXRob3I+PFllYXI+MjAxOTwvWWVhcj48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</w:fldData>
        </w:fldChar>
      </w:r>
      <w:r w:rsidR="00B013D7">
        <w:instrText xml:space="preserve"> ADDIN EN.CITE.DATA </w:instrText>
      </w:r>
      <w:r w:rsidR="00B013D7">
        <w:fldChar w:fldCharType="end"/>
      </w:r>
      <w:r w:rsidR="00B34AAA">
        <w:fldChar w:fldCharType="separate"/>
      </w:r>
      <w:r w:rsidR="00B013D7" w:rsidRPr="00B013D7">
        <w:rPr>
          <w:noProof/>
          <w:vertAlign w:val="superscript"/>
        </w:rPr>
        <w:t>26, 27, 33</w:t>
      </w:r>
      <w:r w:rsidR="00B34AAA">
        <w:fldChar w:fldCharType="end"/>
      </w:r>
      <w:r w:rsidR="00B34AAA">
        <w:t>. One study</w:t>
      </w:r>
      <w:r w:rsidR="00283B5D">
        <w:t xml:space="preserve">, the only </w:t>
      </w:r>
      <w:proofErr w:type="spellStart"/>
      <w:r w:rsidR="00283B5D">
        <w:t>onewhich</w:t>
      </w:r>
      <w:proofErr w:type="spellEnd"/>
      <w:r w:rsidR="00283B5D">
        <w:t xml:space="preserve"> was not a government transfer</w:t>
      </w:r>
      <w:r w:rsidR="00E14D20">
        <w:t xml:space="preserve"> and was</w:t>
      </w:r>
      <w:r w:rsidR="007C4EC0">
        <w:t xml:space="preserve"> a</w:t>
      </w:r>
      <w:r w:rsidR="00E14D20">
        <w:t xml:space="preserve"> conditional transfer</w:t>
      </w:r>
      <w:r w:rsidR="00283B5D">
        <w:t xml:space="preserve">, </w:t>
      </w:r>
      <w:r w:rsidR="00B34AAA">
        <w:t>describ</w:t>
      </w:r>
      <w:r w:rsidR="00283B5D">
        <w:t xml:space="preserve">ed </w:t>
      </w:r>
      <w:r w:rsidR="00B34AAA">
        <w:t>the effects of the Self-Sufficiency Project</w:t>
      </w:r>
      <w:r w:rsidR="00283B5D">
        <w:t xml:space="preserve">. This </w:t>
      </w:r>
      <w:r w:rsidR="00B34AAA">
        <w:t>was a randomized controlled trial</w:t>
      </w:r>
      <w:r w:rsidR="007B74EE">
        <w:t xml:space="preserve"> undertaken in collaboration with the governments of British Columbia and New Brunswick</w:t>
      </w:r>
      <w:r w:rsidR="004B3315">
        <w:t>,</w:t>
      </w:r>
      <w:r w:rsidR="00283B5D">
        <w:t xml:space="preserve"> </w:t>
      </w:r>
      <w:r w:rsidR="007B74EE">
        <w:t>which</w:t>
      </w:r>
      <w:r w:rsidR="00B34AAA">
        <w:t xml:space="preserve"> provid</w:t>
      </w:r>
      <w:r w:rsidR="007B74EE">
        <w:t xml:space="preserve">ed </w:t>
      </w:r>
      <w:r w:rsidR="00B34AAA">
        <w:t xml:space="preserve">a </w:t>
      </w:r>
      <w:r w:rsidR="007B74EE">
        <w:t xml:space="preserve">sizable </w:t>
      </w:r>
      <w:r w:rsidR="00B34AAA">
        <w:t>earnings supplement</w:t>
      </w:r>
      <w:r w:rsidR="007B74EE">
        <w:t xml:space="preserve"> of up to thousands of dollars per month</w:t>
      </w:r>
      <w:r w:rsidR="00B34AAA">
        <w:t xml:space="preserve"> for parents going off social assistance for full time employment.</w:t>
      </w:r>
      <w:r w:rsidR="00B34AAA">
        <w:fldChar w:fldCharType="begin"/>
      </w:r>
      <w:r w:rsidR="00B013D7">
        <w:instrText xml:space="preserve"> ADDIN EN.CITE &lt;EndNote&gt;&lt;Cite&gt;&lt;Author&gt;Morris&lt;/Author&gt;&lt;Year&gt;2003&lt;/Year&gt;&lt;RecNum&gt;882&lt;/RecNum&gt;&lt;DisplayText&gt;&lt;style face="superscript"&gt;41&lt;/style&gt;&lt;/DisplayText&gt;&lt;record&gt;&lt;rec-number&gt;882&lt;/rec-number&gt;&lt;foreign-keys&gt;&lt;key app="EN" db-id="9adewzw0swtzxje2ed7pwerwsrawdzzfe0wd" timestamp="1595524284" guid="e8bbcbae-7dd9-4dba-8606-2c175440d5b9"&gt;882&lt;/key&gt;&lt;/foreign-keys&gt;&lt;ref-type name="Journal Article"&gt;17&lt;/ref-type&gt;&lt;contributors&gt;&lt;authors&gt;&lt;author&gt;Morris, Pamela&lt;/author&gt;&lt;author&gt;Michalopoulos, Charles&lt;/author&gt;&lt;/authors&gt;&lt;/contributors&gt;&lt;titles&gt;&lt;title&gt;Findings from the Self-Sufficiency Project: effects on children and adolescents of a program that increased employment and income&lt;/title&gt;&lt;secondary-title&gt;Journal of Applied Developmental Psychology&lt;/secondary-title&gt;&lt;/titles&gt;&lt;periodical&gt;&lt;full-title&gt;J Appl Dev Psychol&lt;/full-title&gt;&lt;abbr-1&gt;Journal of applied developmental psychology&lt;/abbr-1&gt;&lt;/periodical&gt;&lt;pages&gt;201-239&lt;/pages&gt;&lt;volume&gt;24&lt;/volume&gt;&lt;number&gt;2&lt;/number&gt;&lt;keywords&gt;&lt;keyword&gt;Maternal employment&lt;/keyword&gt;&lt;keyword&gt;Income&lt;/keyword&gt;&lt;keyword&gt;Welfare&lt;/keyword&gt;&lt;keyword&gt;Poverty&lt;/keyword&gt;&lt;keyword&gt;Experiments&lt;/keyword&gt;&lt;/keywords&gt;&lt;dates&gt;&lt;year&gt;2003&lt;/year&gt;&lt;pub-dates&gt;&lt;date&gt;2003/06/01/&lt;/date&gt;&lt;/pub-dates&gt;&lt;/dates&gt;&lt;isbn&gt;0193-3973&lt;/isbn&gt;&lt;urls&gt;&lt;related-urls&gt;&lt;url&gt;http://www.sciencedirect.com/science/article/pii/S0193397303000455&lt;/url&gt;&lt;url&gt;https://www.sciencedirect.com/science/article/pii/S0193397303000455?via%3Dihub&lt;/url&gt;&lt;/related-urls&gt;&lt;/urls&gt;&lt;electronic-resource-num&gt;https://doi.org/10.1016/S0193-3973(03)00045-5&lt;/electronic-resource-num&gt;&lt;/record&gt;&lt;/Cite&gt;&lt;/EndNote&gt;</w:instrText>
      </w:r>
      <w:r w:rsidR="00B34AAA">
        <w:fldChar w:fldCharType="separate"/>
      </w:r>
      <w:r w:rsidR="00B013D7" w:rsidRPr="00B013D7">
        <w:rPr>
          <w:noProof/>
          <w:vertAlign w:val="superscript"/>
        </w:rPr>
        <w:t>41</w:t>
      </w:r>
      <w:r w:rsidR="00B34AAA">
        <w:fldChar w:fldCharType="end"/>
      </w:r>
      <w:r w:rsidR="00B34AAA" w:rsidRPr="00E366B4">
        <w:t xml:space="preserve"> </w:t>
      </w:r>
    </w:p>
    <w:p w14:paraId="11C6799F" w14:textId="5AAB8BE4" w:rsidR="00C0238A" w:rsidRPr="00210D32" w:rsidRDefault="00C0238A" w:rsidP="00210D32">
      <w:pPr>
        <w:spacing w:line="480" w:lineRule="auto"/>
        <w:rPr>
          <w:i/>
        </w:rPr>
      </w:pPr>
      <w:r w:rsidRPr="00210D32">
        <w:rPr>
          <w:i/>
        </w:rPr>
        <w:t>Study Quality</w:t>
      </w:r>
      <w:r w:rsidR="00210D32">
        <w:rPr>
          <w:i/>
        </w:rPr>
        <w:t xml:space="preserve"> and Risk of Bias </w:t>
      </w:r>
    </w:p>
    <w:p w14:paraId="15C96507" w14:textId="6B1AD765" w:rsidR="00C0238A" w:rsidRDefault="002F4F99" w:rsidP="00965B4A">
      <w:pPr>
        <w:spacing w:line="480" w:lineRule="auto"/>
      </w:pPr>
      <w:r>
        <w:rPr>
          <w:i/>
        </w:rPr>
        <w:tab/>
      </w:r>
      <w:r>
        <w:t>St</w:t>
      </w:r>
      <w:r w:rsidR="00965B4A">
        <w:t xml:space="preserve">udies were generally </w:t>
      </w:r>
      <w:r w:rsidR="00EB4DA2">
        <w:t xml:space="preserve">of </w:t>
      </w:r>
      <w:r w:rsidR="00965B4A">
        <w:t>high quality</w:t>
      </w:r>
      <w:r w:rsidR="00F20A7C">
        <w:t xml:space="preserve"> (see scores in Table </w:t>
      </w:r>
      <w:r w:rsidR="001103AF">
        <w:t>1</w:t>
      </w:r>
      <w:r w:rsidR="00F20A7C">
        <w:t>)</w:t>
      </w:r>
      <w:r w:rsidR="00965B4A">
        <w:t>. Sixteen studies received risk of bias assessment scores of five or six, and four received scores of three or four.</w:t>
      </w:r>
      <w:r w:rsidR="00965B4A">
        <w:fldChar w:fldCharType="begin">
          <w:fldData xml:space="preserve">PEVuZE5vdGU+PENpdGU+PEF1dGhvcj5LaW08L0F1dGhvcj48WWVhcj4yMDE0PC9ZZWFyPjxSZWNO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</w:fldData>
        </w:fldChar>
      </w:r>
      <w:r w:rsidR="00B013D7">
        <w:instrText xml:space="preserve"> ADDIN EN.CITE </w:instrText>
      </w:r>
      <w:r w:rsidR="00B013D7">
        <w:fldChar w:fldCharType="begin">
          <w:fldData xml:space="preserve">PEVuZE5vdGU+PENpdGU+PEF1dGhvcj5LaW08L0F1dGhvcj48WWVhcj4yMDE0PC9ZZWFyPjxSZWNO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</w:fldData>
        </w:fldChar>
      </w:r>
      <w:r w:rsidR="00B013D7">
        <w:instrText xml:space="preserve"> ADDIN EN.CITE.DATA </w:instrText>
      </w:r>
      <w:r w:rsidR="00B013D7">
        <w:fldChar w:fldCharType="end"/>
      </w:r>
      <w:r w:rsidR="00965B4A">
        <w:fldChar w:fldCharType="separate"/>
      </w:r>
      <w:r w:rsidR="00B013D7" w:rsidRPr="00B013D7">
        <w:rPr>
          <w:noProof/>
          <w:vertAlign w:val="superscript"/>
        </w:rPr>
        <w:t>22, 26, 27, 33</w:t>
      </w:r>
      <w:r w:rsidR="00965B4A">
        <w:fldChar w:fldCharType="end"/>
      </w:r>
      <w:r w:rsidR="00965B4A">
        <w:t xml:space="preserve"> </w:t>
      </w:r>
      <w:r w:rsidR="003A3B4F" w:rsidRPr="005A3B76">
        <w:rPr>
          <w:color w:val="auto"/>
        </w:rPr>
        <w:t xml:space="preserve">Reasons for studies receiving lower assessment scores (indicating higher risk of bias) included </w:t>
      </w:r>
      <w:r w:rsidR="00965B4A">
        <w:t xml:space="preserve">not using a direct measure of the policy or intervention, not accounting for or addressing </w:t>
      </w:r>
      <w:r w:rsidR="00965B4A">
        <w:lastRenderedPageBreak/>
        <w:t xml:space="preserve">unobserved confounding, or not including descriptive characteristics of exposed and unexposed groups. </w:t>
      </w:r>
    </w:p>
    <w:p w14:paraId="754BE765" w14:textId="77777777" w:rsidR="002F4F99" w:rsidRPr="002F4F99" w:rsidRDefault="002F4F99"/>
    <w:p w14:paraId="20FE0A51" w14:textId="62F371E9" w:rsidR="00C0238A" w:rsidRDefault="00C0238A">
      <w:r>
        <w:t>D</w:t>
      </w:r>
      <w:r w:rsidR="007945B5">
        <w:t>ISCUSSION</w:t>
      </w:r>
    </w:p>
    <w:p w14:paraId="39730EE6" w14:textId="77777777" w:rsidR="00210D32" w:rsidRDefault="00210D32">
      <w:pPr>
        <w:rPr>
          <w:i/>
        </w:rPr>
      </w:pPr>
    </w:p>
    <w:p w14:paraId="755C2FBA" w14:textId="0C12EA43" w:rsidR="00F85FDA" w:rsidRDefault="002F4F99" w:rsidP="00C74745">
      <w:pPr>
        <w:spacing w:line="480" w:lineRule="auto"/>
        <w:ind w:firstLine="720"/>
      </w:pPr>
      <w:r>
        <w:t xml:space="preserve">Over the last several decades, </w:t>
      </w:r>
      <w:r w:rsidR="00F85FDA">
        <w:t>several</w:t>
      </w:r>
      <w:r>
        <w:t xml:space="preserve"> cash transfer programs for families with children in Canada have been introduced at the </w:t>
      </w:r>
      <w:r w:rsidR="00DF3B56">
        <w:t xml:space="preserve">local, </w:t>
      </w:r>
      <w:proofErr w:type="gramStart"/>
      <w:r>
        <w:t>provincial</w:t>
      </w:r>
      <w:proofErr w:type="gramEnd"/>
      <w:r>
        <w:t xml:space="preserve"> and national level</w:t>
      </w:r>
      <w:r w:rsidR="00F20A7C">
        <w:t>s</w:t>
      </w:r>
      <w:r>
        <w:t>.</w:t>
      </w:r>
      <w:r w:rsidR="00F85FDA">
        <w:t xml:space="preserve"> </w:t>
      </w:r>
      <w:r w:rsidR="00DF3B56">
        <w:t xml:space="preserve">This systematic review identified </w:t>
      </w:r>
      <w:r w:rsidR="00300E80">
        <w:t>20 s</w:t>
      </w:r>
      <w:r w:rsidR="00F85FDA">
        <w:t>tudies</w:t>
      </w:r>
      <w:r w:rsidR="00300E80">
        <w:t xml:space="preserve"> that</w:t>
      </w:r>
      <w:r w:rsidR="00F85FDA">
        <w:t xml:space="preserve"> examined the effects of these programs </w:t>
      </w:r>
      <w:r w:rsidR="006C3F5A">
        <w:t xml:space="preserve">on </w:t>
      </w:r>
      <w:r w:rsidR="00F85FDA">
        <w:t xml:space="preserve">children and families with low-income and have </w:t>
      </w:r>
      <w:r w:rsidR="00951E7F">
        <w:t>report</w:t>
      </w:r>
      <w:r w:rsidR="00F85FDA">
        <w:t xml:space="preserve"> consistently positive effects</w:t>
      </w:r>
      <w:r w:rsidR="006C3F5A">
        <w:t xml:space="preserve"> between receipt and </w:t>
      </w:r>
      <w:r w:rsidR="005433B5">
        <w:t>child/</w:t>
      </w:r>
      <w:proofErr w:type="gramStart"/>
      <w:r w:rsidR="005433B5">
        <w:t>families</w:t>
      </w:r>
      <w:proofErr w:type="gramEnd"/>
      <w:r w:rsidR="005433B5">
        <w:t xml:space="preserve"> outcomes</w:t>
      </w:r>
      <w:r w:rsidR="00111915">
        <w:t xml:space="preserve">, with </w:t>
      </w:r>
      <w:r w:rsidR="005433B5">
        <w:t xml:space="preserve">the </w:t>
      </w:r>
      <w:r w:rsidR="00111915">
        <w:t>evaluation of direct downstream financial effects of cash transfers showing that cash transfers may be able to improve family financial outcomes that are on the pathway between low-income and poorer child health outcomes</w:t>
      </w:r>
      <w:r w:rsidR="00F85FDA">
        <w:t xml:space="preserve">. </w:t>
      </w:r>
      <w:r w:rsidR="00A752FA">
        <w:t xml:space="preserve">Although not the </w:t>
      </w:r>
      <w:proofErr w:type="gramStart"/>
      <w:r w:rsidR="00A752FA">
        <w:t>main focus</w:t>
      </w:r>
      <w:proofErr w:type="gramEnd"/>
      <w:r w:rsidR="00A752FA">
        <w:t xml:space="preserve"> of this review, c</w:t>
      </w:r>
      <w:r w:rsidR="00F85FDA">
        <w:t>ash transfer programs tied to fertility were also found to be effective in increasing births. Programs designed to promote labour force participation ha</w:t>
      </w:r>
      <w:r w:rsidR="00A752FA">
        <w:t>d</w:t>
      </w:r>
      <w:r w:rsidR="00F85FDA">
        <w:t xml:space="preserve"> more nuanced effects.</w:t>
      </w:r>
    </w:p>
    <w:p w14:paraId="2E05B201" w14:textId="6AAE3739" w:rsidR="00CC18AB" w:rsidRDefault="00270E12" w:rsidP="00ED0B3A">
      <w:pPr>
        <w:spacing w:line="480" w:lineRule="auto"/>
        <w:ind w:firstLine="720"/>
      </w:pPr>
      <w:r>
        <w:t>Our review found that most studies examining the association between cash transfer programs and child health outcomes showed positive associations</w:t>
      </w:r>
      <w:r w:rsidR="007B74EE">
        <w:t>, extending the results of Siddiqi et al who found that cash transfers improved infant health outcomes in the first year of life</w:t>
      </w:r>
      <w:r>
        <w:t>.</w:t>
      </w:r>
      <w:r w:rsidR="007B74EE">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instrText xml:space="preserve"> ADDIN EN.CITE </w:instrText>
      </w:r>
      <w:r w:rsidR="00F31850">
        <w:fldChar w:fldCharType="begin">
          <w:fldData xml:space="preserve">PEVuZE5vdGU+PENpdGU+PEF1dGhvcj5TaWRkaXFpPC9BdXRob3I+PFllYXI+MjAxODwvWWVhcj48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</w:fldData>
        </w:fldChar>
      </w:r>
      <w:r w:rsidR="00F31850">
        <w:instrText xml:space="preserve"> ADDIN EN.CITE.DATA </w:instrText>
      </w:r>
      <w:r w:rsidR="00F31850">
        <w:fldChar w:fldCharType="end"/>
      </w:r>
      <w:r w:rsidR="007B74EE">
        <w:fldChar w:fldCharType="separate"/>
      </w:r>
      <w:r w:rsidR="007B74EE" w:rsidRPr="007B74EE">
        <w:rPr>
          <w:noProof/>
          <w:vertAlign w:val="superscript"/>
        </w:rPr>
        <w:t>13</w:t>
      </w:r>
      <w:r w:rsidR="007B74EE">
        <w:fldChar w:fldCharType="end"/>
      </w:r>
      <w:r>
        <w:t xml:space="preserve"> </w:t>
      </w:r>
      <w:r w:rsidR="00F20A7C">
        <w:t>The e</w:t>
      </w:r>
      <w:r>
        <w:t>valuation of Manitoba’s Health Baby Prenatal Benefit, a cash transfer with the explicit goal of improving child and maternal health outcomes</w:t>
      </w:r>
      <w:r w:rsidR="00F20A7C">
        <w:t>,</w:t>
      </w:r>
      <w:r>
        <w:t xml:space="preserve"> found both positive effects of the benefit as well as a narrowing gap between mothers who did and did not have low</w:t>
      </w:r>
      <w:r w:rsidR="008961E8">
        <w:t>-</w:t>
      </w:r>
      <w:r>
        <w:t>income in terms of outcomes including low-birth weight</w:t>
      </w:r>
      <w:r w:rsidR="007C4EC0">
        <w:t>,</w:t>
      </w:r>
      <w:r>
        <w:t xml:space="preserve"> preterm birth, breastfeeding initiation and duration of breastfeeding.</w:t>
      </w:r>
      <w:r>
        <w:fldChar w:fldCharType="begin">
          <w:fldData xml:space="preserve">PEVuZE5vdGU+PENpdGU+PEF1dGhvcj5Ccm93bmVsbDwvQXV0aG9yPjxZZWFyPjIwMTg8L1llYXI+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</w:fldData>
        </w:fldChar>
      </w:r>
      <w:r w:rsidR="00F31850">
        <w:instrText xml:space="preserve"> ADDIN EN.CITE </w:instrText>
      </w:r>
      <w:r w:rsidR="00F31850">
        <w:fldChar w:fldCharType="begin">
          <w:fldData xml:space="preserve">PEVuZE5vdGU+PENpdGU+PEF1dGhvcj5Ccm93bmVsbDwvQXV0aG9yPjxZZWFyPjIwMTg8L1llYXI+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</w:fldData>
        </w:fldChar>
      </w:r>
      <w:r w:rsidR="00F31850">
        <w:instrText xml:space="preserve"> ADDIN EN.CITE.DATA </w:instrText>
      </w:r>
      <w:r w:rsidR="00F31850">
        <w:fldChar w:fldCharType="end"/>
      </w:r>
      <w:r>
        <w:fldChar w:fldCharType="separate"/>
      </w:r>
      <w:r w:rsidR="00250AA6" w:rsidRPr="00250AA6">
        <w:rPr>
          <w:noProof/>
          <w:vertAlign w:val="superscript"/>
        </w:rPr>
        <w:t>14</w:t>
      </w:r>
      <w:r>
        <w:fldChar w:fldCharType="end"/>
      </w:r>
      <w:r w:rsidR="0049683B">
        <w:t xml:space="preserve"> </w:t>
      </w:r>
      <w:r w:rsidR="00F84B1C">
        <w:t>Other studies examining federal cash transfers in the form of child benefits focused primarily on child behavio</w:t>
      </w:r>
      <w:r w:rsidR="00F20A7C">
        <w:t>u</w:t>
      </w:r>
      <w:r w:rsidR="00F84B1C">
        <w:t xml:space="preserve">r and development; while findings were generally positive, for certain studies this was specific to certain outcomes or </w:t>
      </w:r>
      <w:proofErr w:type="spellStart"/>
      <w:r w:rsidR="00F84B1C">
        <w:t>subgroups</w:t>
      </w:r>
      <w:r w:rsidR="00800919">
        <w:t>.</w:t>
      </w:r>
      <w:r w:rsidR="00F84B1C">
        <w:t>It</w:t>
      </w:r>
      <w:proofErr w:type="spellEnd"/>
      <w:r w:rsidR="00F84B1C">
        <w:t xml:space="preserve"> is challenging to evaluate a variety of health, developmental and cognitive outcomes throughout childhood, and </w:t>
      </w:r>
      <w:r w:rsidR="00F84B1C">
        <w:lastRenderedPageBreak/>
        <w:t>relationships between income and these outcomes are evidently complex. While perinatal outcomes are clearly associated with income, with pathways well</w:t>
      </w:r>
      <w:r w:rsidR="00C70675">
        <w:t xml:space="preserve"> </w:t>
      </w:r>
      <w:r w:rsidR="00F84B1C">
        <w:t>established, these outcomes may be more difficult to capture consistently</w:t>
      </w:r>
      <w:r w:rsidR="00283B5D">
        <w:t xml:space="preserve"> throughout childhood</w:t>
      </w:r>
      <w:r w:rsidR="00F84B1C">
        <w:t>. Nevertheless, it is notable that all studies of child health outcomes found some positive associations.</w:t>
      </w:r>
      <w:r w:rsidR="00ED0B3A">
        <w:t xml:space="preserve"> </w:t>
      </w:r>
    </w:p>
    <w:p w14:paraId="497FB802" w14:textId="658A83F5" w:rsidR="007945B5" w:rsidRDefault="00F33CDA">
      <w:pPr>
        <w:spacing w:line="480" w:lineRule="auto"/>
        <w:ind w:firstLine="720"/>
      </w:pPr>
      <w:r>
        <w:t xml:space="preserve">Certain findings of this review highlight </w:t>
      </w:r>
      <w:proofErr w:type="gramStart"/>
      <w:r>
        <w:t>factors</w:t>
      </w:r>
      <w:proofErr w:type="gramEnd"/>
      <w:r>
        <w:t xml:space="preserve"> that may be considered in design and implementation of cash transfer programs. One important consideration is the timing of child benefits. It is notable that government cash transfers</w:t>
      </w:r>
      <w:r w:rsidR="005433B5">
        <w:t>,</w:t>
      </w:r>
      <w:r>
        <w:t xml:space="preserve"> which demonstrate benefits for child health outcomes, such as the Canadian Child Benefit, are delivered following a child’s birth. Evidence from the Manitoba Healthy Baby Prenatal Benefit suggests that prenatal cash transfers show promise for improving outcomes from the prenatal period and through childhood. As poverty is associated with adverse prenatal and perinatal outcomes, and these outcomes may translate into poorer health and developmental trajectories through the life course, earlier provision of government benefits</w:t>
      </w:r>
      <w:r w:rsidR="005F1109">
        <w:t xml:space="preserve"> </w:t>
      </w:r>
      <w:r>
        <w:t>may be</w:t>
      </w:r>
      <w:r w:rsidR="00B41CD8">
        <w:t xml:space="preserve"> worthwhile</w:t>
      </w:r>
      <w:r>
        <w:t xml:space="preserve"> to reduce the effects of poverty on child health. As evidence supports these early life health outcomes as meaningful to long-term child health and development</w:t>
      </w:r>
      <w:r>
        <w:fldChar w:fldCharType="begin"/>
      </w:r>
      <w:r w:rsidR="00BB2038">
        <w:instrText xml:space="preserve"> ADDIN EN.CITE &lt;EndNote&gt;&lt;Cite&gt;&lt;Author&gt;Campbell&lt;/Author&gt;&lt;Year&gt;2014&lt;/Year&gt;&lt;RecNum&gt;968&lt;/RecNum&gt;&lt;DisplayText&gt;&lt;style face="superscript"&gt;44&lt;/style&gt;&lt;/DisplayText&gt;&lt;record&gt;&lt;rec-number&gt;968&lt;/rec-number&gt;&lt;foreign-keys&gt;&lt;key app="EN" db-id="9adewzw0swtzxje2ed7pwerwsrawdzzfe0wd" timestamp="1607537229" guid="794d977c-de8e-45f5-902e-14e07125990b"&gt;968&lt;/key&gt;&lt;/foreign-keys&gt;&lt;ref-type name="Journal Article"&gt;17&lt;/ref-type&gt;&lt;contributors&gt;&lt;authors&gt;&lt;author&gt;Campbell, Frances&lt;/author&gt;&lt;author&gt;Conti, Gabriella&lt;/author&gt;&lt;author&gt;Heckman, James J.&lt;/author&gt;&lt;author&gt;Moon, Seong Hyeok&lt;/author&gt;&lt;author&gt;Pinto, Rodrigo&lt;/author&gt;&lt;author&gt;Pungello, Elizabeth&lt;/author&gt;&lt;author&gt;Pan, Yi&lt;/author&gt;&lt;/authors&gt;&lt;/contributors&gt;&lt;titles&gt;&lt;title&gt;Early Childhood Investments Substantially Boost Adult Health&lt;/title&gt;&lt;secondary-title&gt;Science&lt;/secondary-title&gt;&lt;/titles&gt;&lt;periodical&gt;&lt;full-title&gt;Science&lt;/full-title&gt;&lt;/periodical&gt;&lt;pages&gt;1478-1485&lt;/pages&gt;&lt;volume&gt;343&lt;/volume&gt;&lt;number&gt;6178&lt;/number&gt;&lt;dates&gt;&lt;year&gt;2014&lt;/year&gt;&lt;/dates&gt;&lt;urls&gt;&lt;related-urls&gt;&lt;url&gt;https://science.sciencemag.org/content/sci/343/6178/1478.full.pdf&lt;/url&gt;&lt;/related-urls&gt;&lt;/urls&gt;&lt;electronic-resource-num&gt;10.1126/science.1248429&lt;/electronic-resource-num&gt;&lt;/record&gt;&lt;/Cite&gt;&lt;/EndNote&gt;</w:instrText>
      </w:r>
      <w:r>
        <w:fldChar w:fldCharType="separate"/>
      </w:r>
      <w:r w:rsidR="00BB2038" w:rsidRPr="00BB2038">
        <w:rPr>
          <w:noProof/>
          <w:vertAlign w:val="superscript"/>
        </w:rPr>
        <w:t>44</w:t>
      </w:r>
      <w:r>
        <w:fldChar w:fldCharType="end"/>
      </w:r>
      <w:r>
        <w:t>, intervening directly on income shows a promising avenue towards supporting health through the life-course. Additionally, while benefits of certain targeted interventions (such as in the prenatal period) have been shown in this review, there are likely other groups that may show differential, or greater, benefits from cash transfers. For example, Milligan and Stabile found a significant positive effect of benefits expansion on child development only among children in households with low parental education.</w:t>
      </w:r>
      <w:r w:rsidR="00C74745">
        <w:fldChar w:fldCharType="begin"/>
      </w:r>
      <w:r w:rsidR="00C74745">
        <w:instrText xml:space="preserve"> ADDIN EN.CITE &lt;EndNote&gt;&lt;Cite&gt;&lt;Author&gt;Milligan&lt;/Author&gt;&lt;Year&gt;2011&lt;/Year&gt;&lt;RecNum&gt;878&lt;/RecNum&gt;&lt;DisplayText&gt;&lt;style face="superscript"&gt;30&lt;/style&gt;&lt;/DisplayText&gt;&lt;record&gt;&lt;rec-number&gt;878&lt;/rec-number&gt;&lt;foreign-keys&gt;&lt;key app="EN" db-id="9adewzw0swtzxje2ed7pwerwsrawdzzfe0wd" timestamp="1595522928" guid="492ce76f-0969-4ec4-81f4-fa42cda7eb17"&gt;878&lt;/key&gt;&lt;/foreign-keys&gt;&lt;ref-type name="Journal Article"&gt;17&lt;/ref-type&gt;&lt;contributors&gt;&lt;authors&gt;&lt;author&gt;Milligan, Kevin&lt;/author&gt;&lt;author&gt;Stabile, Mark&lt;/author&gt;&lt;/authors&gt;&lt;/contributors&gt;&lt;titles&gt;&lt;title&gt;Do Child Tax Benefits Affect the Well-Being of Children? Evidence from Canadian Child Benefit Expansions&lt;/title&gt;&lt;secondary-title&gt;American Economic Journal: Economic Policy&lt;/secondary-title&gt;&lt;/titles&gt;&lt;periodical&gt;&lt;full-title&gt;American Economic Journal: Economic Policy&lt;/full-title&gt;&lt;/periodical&gt;&lt;pages&gt;175-205&lt;/pages&gt;&lt;volume&gt;3&lt;/volume&gt;&lt;number&gt;3&lt;/number&gt;&lt;dates&gt;&lt;year&gt;2011&lt;/year&gt;&lt;/dates&gt;&lt;urls&gt;&lt;related-urls&gt;&lt;url&gt;https://www.aeaweb.org/articles?id=10.1257/pol.3.3.175&lt;/url&gt;&lt;/related-urls&gt;&lt;/urls&gt;&lt;electronic-resource-num&gt;10.1257/pol.3.3.175&lt;/electronic-resource-num&gt;&lt;/record&gt;&lt;/Cite&gt;&lt;/EndNote&gt;</w:instrText>
      </w:r>
      <w:r w:rsidR="00C74745">
        <w:fldChar w:fldCharType="separate"/>
      </w:r>
      <w:r w:rsidR="00C74745" w:rsidRPr="00C74745">
        <w:rPr>
          <w:noProof/>
          <w:vertAlign w:val="superscript"/>
        </w:rPr>
        <w:t>30</w:t>
      </w:r>
      <w:r w:rsidR="00C74745">
        <w:fldChar w:fldCharType="end"/>
      </w:r>
      <w:r>
        <w:t xml:space="preserve"> Similarly, there may be differential effects by income or other characteristics, which could inform implementation of cash transfer policies</w:t>
      </w:r>
      <w:r w:rsidR="00ED0B3A">
        <w:t xml:space="preserve">. </w:t>
      </w:r>
    </w:p>
    <w:p w14:paraId="1C453D39" w14:textId="6FA75DD3" w:rsidR="00210D32" w:rsidRDefault="007945B5" w:rsidP="007945B5">
      <w:pPr>
        <w:spacing w:line="480" w:lineRule="auto"/>
        <w:ind w:firstLine="720"/>
      </w:pPr>
      <w:r>
        <w:t>Studies examining labour force participation evaluated different types of interventions, and therefore had differing and more nuanced findings. Two studies examining</w:t>
      </w:r>
      <w:r w:rsidR="00F455FE">
        <w:t xml:space="preserve"> magnitude o</w:t>
      </w:r>
      <w:r>
        <w:t xml:space="preserve">f </w:t>
      </w:r>
      <w:r>
        <w:lastRenderedPageBreak/>
        <w:t xml:space="preserve">paid parental leave benefits </w:t>
      </w:r>
      <w:r w:rsidR="00951E7F">
        <w:t>report</w:t>
      </w:r>
      <w:r w:rsidR="00D6062D">
        <w:t>ed</w:t>
      </w:r>
      <w:r>
        <w:t xml:space="preserve"> increases in labour supply among women of childbearing age</w:t>
      </w:r>
      <w:r>
        <w:fldChar w:fldCharType="begin"/>
      </w:r>
      <w:r w:rsidR="00B013D7">
        <w:instrText xml:space="preserve"> ADDIN EN.CITE &lt;EndNote&gt;&lt;Cite&gt;&lt;Author&gt;Ang&lt;/Author&gt;&lt;Year&gt;2015&lt;/Year&gt;&lt;RecNum&gt;927&lt;/RecNum&gt;&lt;DisplayText&gt;&lt;style face="superscript"&gt;39&lt;/style&gt;&lt;/DisplayText&gt;&lt;record&gt;&lt;rec-number&gt;927&lt;/rec-number&gt;&lt;foreign-keys&gt;&lt;key app="EN" db-id="9adewzw0swtzxje2ed7pwerwsrawdzzfe0wd" timestamp="1600357300" guid="b1cebbec-00f2-4c6d-b3ca-76b01635c668"&gt;927&lt;/key&gt;&lt;/foreign-keys&gt;&lt;ref-type name="Journal Article"&gt;17&lt;/ref-type&gt;&lt;contributors&gt;&lt;authors&gt;&lt;author&gt;Ang, Xiaoling Lim&lt;/author&gt;&lt;/authors&gt;&lt;/contributors&gt;&lt;titles&gt;&lt;title&gt;The Effects of Cash Transfer Fertility Incentives and Parental Leave Benefits on Fertility and Labor Supply: Evidence from Two Natural Experiments&lt;/title&gt;&lt;secondary-title&gt;Journal of Family and Economic Issues&lt;/secondary-title&gt;&lt;/titles&gt;&lt;periodical&gt;&lt;full-title&gt;Journal of Family and Economic Issues&lt;/full-title&gt;&lt;/periodical&gt;&lt;pages&gt;263-288&lt;/pages&gt;&lt;volume&gt;36&lt;/volume&gt;&lt;number&gt;2&lt;/number&gt;&lt;dates&gt;&lt;year&gt;2015&lt;/year&gt;&lt;pub-dates&gt;&lt;date&gt;2015/06/01&lt;/date&gt;&lt;/pub-dates&gt;&lt;/dates&gt;&lt;isbn&gt;1573-3475&lt;/isbn&gt;&lt;urls&gt;&lt;related-urls&gt;&lt;url&gt;https://doi.org/10.1007/s10834-014-9394-3&lt;/url&gt;&lt;/related-urls&gt;&lt;/urls&gt;&lt;electronic-resource-num&gt;10.1007/s10834-014-9394-3&lt;/electronic-resource-num&gt;&lt;/record&gt;&lt;/Cite&gt;&lt;/EndNote&gt;</w:instrText>
      </w:r>
      <w:r>
        <w:fldChar w:fldCharType="separate"/>
      </w:r>
      <w:r w:rsidR="00B013D7" w:rsidRPr="00B013D7">
        <w:rPr>
          <w:noProof/>
          <w:vertAlign w:val="superscript"/>
        </w:rPr>
        <w:t>39</w:t>
      </w:r>
      <w:r>
        <w:fldChar w:fldCharType="end"/>
      </w:r>
      <w:r w:rsidR="00BD747B">
        <w:t xml:space="preserve"> or no long-term change</w:t>
      </w:r>
      <w:r>
        <w:t>.</w:t>
      </w:r>
      <w:r>
        <w:fldChar w:fldCharType="begin"/>
      </w:r>
      <w:r w:rsidR="00B013D7">
        <w:instrText xml:space="preserve"> ADDIN EN.CITE &lt;EndNote&gt;&lt;Cite&gt;&lt;Author&gt;Hanratty&lt;/Author&gt;&lt;Year&gt;2009&lt;/Year&gt;&lt;RecNum&gt;933&lt;/RecNum&gt;&lt;DisplayText&gt;&lt;style face="superscript"&gt;31&lt;/style&gt;&lt;/DisplayText&gt;&lt;record&gt;&lt;rec-number&gt;933&lt;/rec-number&gt;&lt;foreign-keys&gt;&lt;key app="EN" db-id="9adewzw0swtzxje2ed7pwerwsrawdzzfe0wd" timestamp="1600359187" guid="dcdf945d-9799-453b-baa8-1d97807a029f"&gt;933&lt;/key&gt;&lt;/foreign-keys&gt;&lt;ref-type name="Journal Article"&gt;17&lt;/ref-type&gt;&lt;contributors&gt;&lt;authors&gt;&lt;author&gt;Hanratty, Maria&lt;/author&gt;&lt;author&gt;Trzcinski, Eileen&lt;/author&gt;&lt;/authors&gt;&lt;/contributors&gt;&lt;titles&gt;&lt;title&gt;Who benefits from paid family leave? Impact of expansions in Canadian paid family leave on maternal employment and transfer income&lt;/title&gt;&lt;secondary-title&gt;Journal of Population Economics&lt;/secondary-title&gt;&lt;/titles&gt;&lt;periodical&gt;&lt;full-title&gt;Journal of Population Economics&lt;/full-title&gt;&lt;/periodical&gt;&lt;pages&gt;693-711&lt;/pages&gt;&lt;volume&gt;22&lt;/volume&gt;&lt;number&gt;3&lt;/number&gt;&lt;dates&gt;&lt;year&gt;2009&lt;/year&gt;&lt;pub-dates&gt;&lt;date&gt;2009/07/01&lt;/date&gt;&lt;/pub-dates&gt;&lt;/dates&gt;&lt;isbn&gt;1432-1475&lt;/isbn&gt;&lt;urls&gt;&lt;related-urls&gt;&lt;url&gt;https://doi.org/10.1007/s00148-008-0211-x&lt;/url&gt;&lt;/related-urls&gt;&lt;/urls&gt;&lt;electronic-resource-num&gt;10.1007/s00148-008-0211-x&lt;/electronic-resource-num&gt;&lt;/record&gt;&lt;/Cite&gt;&lt;/EndNote&gt;</w:instrText>
      </w:r>
      <w:r>
        <w:fldChar w:fldCharType="separate"/>
      </w:r>
      <w:r w:rsidR="00B013D7" w:rsidRPr="00B013D7">
        <w:rPr>
          <w:noProof/>
          <w:vertAlign w:val="superscript"/>
        </w:rPr>
        <w:t>31</w:t>
      </w:r>
      <w:r>
        <w:fldChar w:fldCharType="end"/>
      </w:r>
      <w:r>
        <w:t xml:space="preserve"> Studies of federal-level child benefits reported</w:t>
      </w:r>
      <w:r w:rsidR="008738EB">
        <w:t xml:space="preserve"> varying</w:t>
      </w:r>
      <w:r>
        <w:t xml:space="preserve"> </w:t>
      </w:r>
      <w:r w:rsidR="008738EB">
        <w:t>f</w:t>
      </w:r>
      <w:r>
        <w:t>indings</w:t>
      </w:r>
      <w:r w:rsidR="00BD747B">
        <w:t>.</w:t>
      </w:r>
      <w:r>
        <w:t xml:space="preserve">. One study evaluating </w:t>
      </w:r>
      <w:r w:rsidR="002A7F4C">
        <w:t xml:space="preserve">the </w:t>
      </w:r>
      <w:r>
        <w:t xml:space="preserve">integration of child benefits with provincial social assistance, a program which reduced the “income wall” for labour force participation among mothers receiving social assistance, </w:t>
      </w:r>
      <w:r w:rsidR="00951E7F">
        <w:t>report</w:t>
      </w:r>
      <w:r w:rsidR="00D6062D">
        <w:t>ed</w:t>
      </w:r>
      <w:r>
        <w:t xml:space="preserve"> that this integration was associated with reduced social assistance receipt and increased labour force participation.</w:t>
      </w:r>
      <w:r>
        <w:fldChar w:fldCharType="begin"/>
      </w:r>
      <w:r w:rsidR="00B013D7">
        <w:instrText xml:space="preserve"> ADDIN EN.CITE &lt;EndNote&gt;&lt;Cite&gt;&lt;Author&gt;Milligan&lt;/Author&gt;&lt;Year&gt;2007&lt;/Year&gt;&lt;RecNum&gt;926&lt;/RecNum&gt;&lt;DisplayText&gt;&lt;style face="superscript"&gt;38&lt;/style&gt;&lt;/DisplayText&gt;&lt;record&gt;&lt;rec-number&gt;926&lt;/rec-number&gt;&lt;foreign-keys&gt;&lt;key app="EN" db-id="9adewzw0swtzxje2ed7pwerwsrawdzzfe0wd" timestamp="1600356554" guid="b9d251b6-0ab3-4c3b-9e19-3ee27efe6d2c"&gt;926&lt;/key&gt;&lt;/foreign-keys&gt;&lt;ref-type name="Journal Article"&gt;17&lt;/ref-type&gt;&lt;contributors&gt;&lt;authors&gt;&lt;author&gt;Milligan, Kevin&lt;/author&gt;&lt;author&gt;Stabile, Mark&lt;/author&gt;&lt;/authors&gt;&lt;/contributors&gt;&lt;titles&gt;&lt;title&gt;The integration of child tax credits and welfare: Evidence from the Canadian National Child Benefit program&lt;/title&gt;&lt;secondary-title&gt;Journal of Public Economics&lt;/secondary-title&gt;&lt;/titles&gt;&lt;periodical&gt;&lt;full-title&gt;Journal of Public Economics&lt;/full-title&gt;&lt;/periodical&gt;&lt;pages&gt;305-326&lt;/pages&gt;&lt;volume&gt;91&lt;/volume&gt;&lt;number&gt;1&lt;/number&gt;&lt;keywords&gt;&lt;keyword&gt;Tax credits&lt;/keyword&gt;&lt;keyword&gt;National child benefit&lt;/keyword&gt;&lt;keyword&gt;Welfare&lt;/keyword&gt;&lt;keyword&gt;Maternal employment&lt;/keyword&gt;&lt;keyword&gt;Child benefits&lt;/keyword&gt;&lt;/keywords&gt;&lt;dates&gt;&lt;year&gt;2007&lt;/year&gt;&lt;pub-dates&gt;&lt;date&gt;2007/02/01/&lt;/date&gt;&lt;/pub-dates&gt;&lt;/dates&gt;&lt;isbn&gt;0047-2727&lt;/isbn&gt;&lt;urls&gt;&lt;related-urls&gt;&lt;url&gt;http://www.sciencedirect.com/science/article/pii/S0047272706000661&lt;/url&gt;&lt;/related-urls&gt;&lt;/urls&gt;&lt;electronic-resource-num&gt;https://doi.org/10.1016/j.jpubeco.2006.05.008&lt;/electronic-resource-num&gt;&lt;/record&gt;&lt;/Cite&gt;&lt;/EndNote&gt;</w:instrText>
      </w:r>
      <w:r>
        <w:fldChar w:fldCharType="separate"/>
      </w:r>
      <w:r w:rsidR="00B013D7" w:rsidRPr="00B013D7">
        <w:rPr>
          <w:noProof/>
          <w:vertAlign w:val="superscript"/>
        </w:rPr>
        <w:t>38</w:t>
      </w:r>
      <w:r>
        <w:fldChar w:fldCharType="end"/>
      </w:r>
      <w:r>
        <w:t xml:space="preserve"> Given the recent changes in child benefit administration in Canada</w:t>
      </w:r>
      <w:r w:rsidR="00B66048">
        <w:t xml:space="preserve"> with the addition of the Canada Child Benefit</w:t>
      </w:r>
      <w:r>
        <w:t>, it would be meaningful to see updated evaluations of new programs on this outcome that has multiple complex determinants.</w:t>
      </w:r>
    </w:p>
    <w:p w14:paraId="48C86BB9" w14:textId="4B0E808A" w:rsidR="00A752FA" w:rsidRDefault="00A752FA" w:rsidP="00A752FA">
      <w:pPr>
        <w:spacing w:line="480" w:lineRule="auto"/>
        <w:ind w:firstLine="720"/>
      </w:pPr>
      <w:r>
        <w:t>Studies of family health, our secondary outcome, fell into two main groups. Firstly, there were four studies that examined maternal mental health</w:t>
      </w:r>
      <w:r>
        <w:fldChar w:fldCharType="begin">
          <w:fldData xml:space="preserve">PEVuZE5vdGU+PENpdGU+PEF1dGhvcj5EYWxleTwvQXV0aG9yPjxZZWFyPjIwMTc8L1llYXI+PFJl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</w:fldData>
        </w:fldChar>
      </w:r>
      <w:r w:rsidR="00B013D7">
        <w:instrText xml:space="preserve"> ADDIN EN.CITE </w:instrText>
      </w:r>
      <w:r w:rsidR="00B013D7">
        <w:fldChar w:fldCharType="begin">
          <w:fldData xml:space="preserve">PEVuZE5vdGU+PENpdGU+PEF1dGhvcj5EYWxleTwvQXV0aG9yPjxZZWFyPjIwMTc8L1llYXI+PFJl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</w:fldData>
        </w:fldChar>
      </w:r>
      <w:r w:rsidR="00B013D7">
        <w:instrText xml:space="preserve"> ADDIN EN.CITE.DATA </w:instrText>
      </w:r>
      <w:r w:rsidR="00B013D7">
        <w:fldChar w:fldCharType="end"/>
      </w:r>
      <w:r>
        <w:fldChar w:fldCharType="separate"/>
      </w:r>
      <w:r w:rsidR="00B013D7" w:rsidRPr="00B013D7">
        <w:rPr>
          <w:noProof/>
          <w:vertAlign w:val="superscript"/>
        </w:rPr>
        <w:t>30, 36</w:t>
      </w:r>
      <w:r>
        <w:fldChar w:fldCharType="end"/>
      </w:r>
      <w:r>
        <w:t>, parental obesity</w:t>
      </w:r>
      <w:r>
        <w:fldChar w:fldCharType="begin">
          <w:fldData xml:space="preserve">PEVuZE5vdGU+PENpdGU+PEF1dGhvcj5MZWJpaGFuPC9BdXRob3I+PFllYXI+MjAxOTwvWWVhcj48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</w:fldData>
        </w:fldChar>
      </w:r>
      <w:r w:rsidR="00B013D7">
        <w:instrText xml:space="preserve"> ADDIN EN.CITE </w:instrText>
      </w:r>
      <w:r w:rsidR="00B013D7">
        <w:fldChar w:fldCharType="begin">
          <w:fldData xml:space="preserve">PEVuZE5vdGU+PENpdGU+PEF1dGhvcj5MZWJpaGFuPC9BdXRob3I+PFllYXI+MjAxOTwvWWVhcj48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</w:fldData>
        </w:fldChar>
      </w:r>
      <w:r w:rsidR="00B013D7">
        <w:instrText xml:space="preserve"> ADDIN EN.CITE.DATA </w:instrText>
      </w:r>
      <w:r w:rsidR="00B013D7">
        <w:fldChar w:fldCharType="end"/>
      </w:r>
      <w:r>
        <w:fldChar w:fldCharType="separate"/>
      </w:r>
      <w:r w:rsidR="00B013D7" w:rsidRPr="00B013D7">
        <w:rPr>
          <w:noProof/>
          <w:vertAlign w:val="superscript"/>
        </w:rPr>
        <w:t>35</w:t>
      </w:r>
      <w:r>
        <w:fldChar w:fldCharType="end"/>
      </w:r>
      <w:r>
        <w:t xml:space="preserve"> and parental injury.</w:t>
      </w:r>
      <w:r>
        <w:fldChar w:fldCharType="begin">
          <w:fldData xml:space="preserve">PEVuZE5vdGU+PENpdGU+PEF1dGhvcj5SZWRlbG1laWVyPC9BdXRob3I+PFllYXI+MjAxMjwvWWVh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</w:fldData>
        </w:fldChar>
      </w:r>
      <w:r w:rsidR="00F31850">
        <w:instrText xml:space="preserve"> ADDIN EN.CITE </w:instrText>
      </w:r>
      <w:r w:rsidR="00F31850">
        <w:fldChar w:fldCharType="begin">
          <w:fldData xml:space="preserve">PEVuZE5vdGU+PENpdGU+PEF1dGhvcj5SZWRlbG1laWVyPC9BdXRob3I+PFllYXI+MjAxMjwvWWVh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</w:fldData>
        </w:fldChar>
      </w:r>
      <w:r w:rsidR="00F31850">
        <w:instrText xml:space="preserve"> ADDIN EN.CITE.DATA </w:instrText>
      </w:r>
      <w:r w:rsidR="00F31850">
        <w:fldChar w:fldCharType="end"/>
      </w:r>
      <w:r>
        <w:fldChar w:fldCharType="separate"/>
      </w:r>
      <w:r w:rsidR="00D207D8" w:rsidRPr="00D207D8">
        <w:rPr>
          <w:noProof/>
          <w:vertAlign w:val="superscript"/>
        </w:rPr>
        <w:t>25</w:t>
      </w:r>
      <w:r>
        <w:fldChar w:fldCharType="end"/>
      </w:r>
      <w:r>
        <w:t xml:space="preserve"> All of these studies showed positive associations between cash transfer programs and better health outcomes. </w:t>
      </w:r>
      <w:r w:rsidR="00D3488A">
        <w:t>T</w:t>
      </w:r>
      <w:r>
        <w:t>here are several possible mechanisms</w:t>
      </w:r>
      <w:r w:rsidR="00D3488A">
        <w:t xml:space="preserve"> of these effects</w:t>
      </w:r>
      <w:r>
        <w:t xml:space="preserve">. Cash transfers may increase available income to spend on </w:t>
      </w:r>
      <w:proofErr w:type="spellStart"/>
      <w:r w:rsidR="00D3488A">
        <w:t>behavioural</w:t>
      </w:r>
      <w:r>
        <w:t>changes</w:t>
      </w:r>
      <w:proofErr w:type="spellEnd"/>
      <w:r>
        <w:t xml:space="preserve"> that reduce obesity, or pay directly for clinical interventions to promote health that are not universally covered by the health care system in Canada, such as psychotherapy, certain pharmacologic treatments, or physical activities.</w:t>
      </w:r>
      <w:r>
        <w:fldChar w:fldCharType="begin">
          <w:fldData xml:space="preserve">PEVuZE5vdGU+PENpdGU+PEF1dGhvcj5TYW5tYXJ0aW48L0F1dGhvcj48WWVhcj4yMDE0PC9ZZWFy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</w:fldData>
        </w:fldChar>
      </w:r>
      <w:r w:rsidR="00BB2038">
        <w:instrText xml:space="preserve"> ADDIN EN.CITE </w:instrText>
      </w:r>
      <w:r w:rsidR="00BB2038">
        <w:fldChar w:fldCharType="begin">
          <w:fldData xml:space="preserve">PEVuZE5vdGU+PENpdGU+PEF1dGhvcj5TYW5tYXJ0aW48L0F1dGhvcj48WWVhcj4yMDE0PC9ZZWFy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</w:fldData>
        </w:fldChar>
      </w:r>
      <w:r w:rsidR="00BB2038">
        <w:instrText xml:space="preserve"> ADDIN EN.CITE.DATA </w:instrText>
      </w:r>
      <w:r w:rsidR="00BB2038">
        <w:fldChar w:fldCharType="end"/>
      </w:r>
      <w:r>
        <w:fldChar w:fldCharType="separate"/>
      </w:r>
      <w:r w:rsidR="00BB2038" w:rsidRPr="00BB2038">
        <w:rPr>
          <w:noProof/>
          <w:vertAlign w:val="superscript"/>
        </w:rPr>
        <w:t>45</w:t>
      </w:r>
      <w:r>
        <w:fldChar w:fldCharType="end"/>
      </w:r>
      <w:r>
        <w:t xml:space="preserve"> Alternatively, it is possible that cash transfers reduce the stress of low-income on parents, in turn improving stress-related outcomes.</w:t>
      </w:r>
      <w:r>
        <w:fldChar w:fldCharType="begin">
          <w:fldData xml:space="preserve">PEVuZE5vdGU+PENpdGU+PEF1dGhvcj5KZW5zZW48L0F1dGhvcj48WWVhcj4yMDE0PC9ZZWFyPjxS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</w:fldData>
        </w:fldChar>
      </w:r>
      <w:r w:rsidR="00BB2038">
        <w:instrText xml:space="preserve"> ADDIN EN.CITE </w:instrText>
      </w:r>
      <w:r w:rsidR="00BB2038">
        <w:fldChar w:fldCharType="begin">
          <w:fldData xml:space="preserve">PEVuZE5vdGU+PENpdGU+PEF1dGhvcj5KZW5zZW48L0F1dGhvcj48WWVhcj4yMDE0PC9ZZWFyPjxS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</w:fldData>
        </w:fldChar>
      </w:r>
      <w:r w:rsidR="00BB2038">
        <w:instrText xml:space="preserve"> ADDIN EN.CITE.DATA </w:instrText>
      </w:r>
      <w:r w:rsidR="00BB2038">
        <w:fldChar w:fldCharType="end"/>
      </w:r>
      <w:r>
        <w:fldChar w:fldCharType="separate"/>
      </w:r>
      <w:r w:rsidR="00BB2038" w:rsidRPr="00BB2038">
        <w:rPr>
          <w:noProof/>
          <w:vertAlign w:val="superscript"/>
        </w:rPr>
        <w:t>46-48</w:t>
      </w:r>
      <w:r>
        <w:fldChar w:fldCharType="end"/>
      </w:r>
      <w:r>
        <w:t xml:space="preserve"> The second parental health outcome examined was </w:t>
      </w:r>
      <w:proofErr w:type="spellStart"/>
      <w:proofErr w:type="gramStart"/>
      <w:r>
        <w:t>fertility</w:t>
      </w:r>
      <w:r w:rsidR="00DE4F94">
        <w:t>.</w:t>
      </w:r>
      <w:r>
        <w:t>Fertility</w:t>
      </w:r>
      <w:proofErr w:type="spellEnd"/>
      <w:proofErr w:type="gramEnd"/>
      <w:r>
        <w:t xml:space="preserve"> decisions are complex and nuanced, and we recognize that programs that measure fertility may not have been designed to promote parental health. Future research should seek to explicitly examine the impact of cash transfer programs on parental health as well as fertility as this was not the intention of this review and there is likely more research on this topic, which may be of interest to decision makers. </w:t>
      </w:r>
    </w:p>
    <w:p w14:paraId="35EB5706" w14:textId="49C1D311" w:rsidR="00C0238A" w:rsidRDefault="00CC18AB" w:rsidP="003A3B4F">
      <w:pPr>
        <w:spacing w:line="480" w:lineRule="auto"/>
        <w:ind w:firstLine="720"/>
      </w:pPr>
      <w:r>
        <w:lastRenderedPageBreak/>
        <w:t>Our study has several strengths. By integrating findings across child</w:t>
      </w:r>
      <w:r w:rsidR="004C1C6F">
        <w:t xml:space="preserve"> health</w:t>
      </w:r>
      <w:r w:rsidR="003A3B4F">
        <w:t xml:space="preserve"> and </w:t>
      </w:r>
      <w:r>
        <w:t xml:space="preserve">parental </w:t>
      </w:r>
      <w:r w:rsidR="004C1C6F">
        <w:t xml:space="preserve">health </w:t>
      </w:r>
      <w:r>
        <w:t>and economic outcomes, we capture</w:t>
      </w:r>
      <w:r w:rsidR="00D6062D">
        <w:t>d</w:t>
      </w:r>
      <w:r>
        <w:t xml:space="preserve"> the full scope of common targets of cash transfer policies</w:t>
      </w:r>
      <w:r w:rsidR="00B95B86">
        <w:t xml:space="preserve"> and include</w:t>
      </w:r>
      <w:r w:rsidR="00A5189A">
        <w:t>d</w:t>
      </w:r>
      <w:r w:rsidR="00B95B86">
        <w:t xml:space="preserve"> outcomes in infants, </w:t>
      </w:r>
      <w:proofErr w:type="gramStart"/>
      <w:r w:rsidR="00B95B86">
        <w:t>children</w:t>
      </w:r>
      <w:proofErr w:type="gramEnd"/>
      <w:r w:rsidR="00B95B86">
        <w:t xml:space="preserve"> and youth up to the age of 18, building on the previous literature.</w:t>
      </w:r>
      <w:r>
        <w:t xml:space="preserve"> Focusing specifically on cash transfers in Canada enhances the policy relevance of this review, as well as its timeliness given recent and ongoing changes to the Canada Child Benefit. Our study </w:t>
      </w:r>
      <w:r w:rsidR="001E7044">
        <w:t>examined</w:t>
      </w:r>
      <w:r>
        <w:t xml:space="preserve"> academic and grey literature across health sciences, social </w:t>
      </w:r>
      <w:proofErr w:type="gramStart"/>
      <w:r>
        <w:t>science</w:t>
      </w:r>
      <w:proofErr w:type="gramEnd"/>
      <w:r>
        <w:t xml:space="preserve"> and economics literature to </w:t>
      </w:r>
      <w:r w:rsidR="001E7044">
        <w:t>capture</w:t>
      </w:r>
      <w:r>
        <w:t xml:space="preserve"> a breadth of the literature. Our review captured high-quality studies using similar methods of analysis, however, promoting confidence in our findings. </w:t>
      </w:r>
      <w:r w:rsidR="002A7F4C">
        <w:t>Nonetheless</w:t>
      </w:r>
      <w:r>
        <w:t>, our study was subject to certain limitations. Because there were limited studies on each outcome, and the intervention types and outcomes varied, it was not feasible to conduct a meta-analysis to quantify the effects of cash transfer programs on child and parental health, or family economic outcomes, in Canada. Additionally, most studies report</w:t>
      </w:r>
      <w:r w:rsidR="00D6062D">
        <w:t>ed</w:t>
      </w:r>
      <w:r>
        <w:t xml:space="preserve"> on population-level improvements in health status among those receiving cash transfers; very few report</w:t>
      </w:r>
      <w:r w:rsidR="00D6062D">
        <w:t>ed</w:t>
      </w:r>
      <w:r>
        <w:t xml:space="preserve"> on </w:t>
      </w:r>
      <w:proofErr w:type="gramStart"/>
      <w:r>
        <w:t>whether or not</w:t>
      </w:r>
      <w:proofErr w:type="gramEnd"/>
      <w:r>
        <w:t xml:space="preserve"> cash transfers led to meaningful changes in household income or wealth.</w:t>
      </w:r>
      <w:r w:rsidR="001E7044">
        <w:t xml:space="preserve"> It is possible that meaningful studies were not included due to limitations in our search </w:t>
      </w:r>
      <w:r w:rsidR="00A752FA">
        <w:t>strategy</w:t>
      </w:r>
      <w:r w:rsidR="001E7044">
        <w:t xml:space="preserve">. </w:t>
      </w:r>
      <w:r w:rsidR="001E0AFD">
        <w:t>The risk of bias assessment tool, the modified Newcastle-Ottawa Scale</w:t>
      </w:r>
      <w:r w:rsidR="0058261D">
        <w:t xml:space="preserve"> as used by Siddiqi et al</w:t>
      </w:r>
      <w:r w:rsidR="001E0AFD">
        <w:t xml:space="preserve">, was chosen to permit </w:t>
      </w:r>
      <w:r w:rsidR="00A752FA">
        <w:t xml:space="preserve">the examination </w:t>
      </w:r>
      <w:r w:rsidR="001E0AFD">
        <w:t>of a heterogeneous body of literature; however, this required the tool to be general in its questions</w:t>
      </w:r>
      <w:r w:rsidR="002C7638">
        <w:t>,</w:t>
      </w:r>
      <w:r w:rsidR="001E0AFD">
        <w:t xml:space="preserve"> which may have led to higher scores. </w:t>
      </w:r>
      <w:r w:rsidR="00191C57" w:rsidRPr="005A3B76">
        <w:rPr>
          <w:iCs/>
          <w:color w:val="auto"/>
        </w:rPr>
        <w:t xml:space="preserve">It is important to consider that </w:t>
      </w:r>
      <w:r w:rsidR="002C7638" w:rsidRPr="005A3B76">
        <w:rPr>
          <w:iCs/>
          <w:color w:val="auto"/>
        </w:rPr>
        <w:t xml:space="preserve">the </w:t>
      </w:r>
      <w:r w:rsidR="00191C57" w:rsidRPr="005A3B76">
        <w:rPr>
          <w:iCs/>
          <w:color w:val="auto"/>
        </w:rPr>
        <w:t xml:space="preserve">outcomes </w:t>
      </w:r>
      <w:r w:rsidR="002C7638" w:rsidRPr="005A3B76">
        <w:rPr>
          <w:iCs/>
          <w:color w:val="auto"/>
        </w:rPr>
        <w:t xml:space="preserve">examined in this review </w:t>
      </w:r>
      <w:r w:rsidR="00191C57" w:rsidRPr="005A3B76">
        <w:rPr>
          <w:iCs/>
          <w:color w:val="auto"/>
        </w:rPr>
        <w:t xml:space="preserve">may be in the interests of families or the state </w:t>
      </w:r>
      <w:r w:rsidR="002C7638" w:rsidRPr="005A3B76">
        <w:rPr>
          <w:iCs/>
          <w:color w:val="auto"/>
        </w:rPr>
        <w:t xml:space="preserve">or both in </w:t>
      </w:r>
      <w:r w:rsidR="00191C57" w:rsidRPr="005A3B76">
        <w:rPr>
          <w:iCs/>
          <w:color w:val="auto"/>
        </w:rPr>
        <w:t>implementing the cash transfer interventions. The result of this review suggests that policies</w:t>
      </w:r>
      <w:r w:rsidR="00A5189A" w:rsidRPr="005A3B76">
        <w:rPr>
          <w:iCs/>
          <w:color w:val="auto"/>
        </w:rPr>
        <w:t>,</w:t>
      </w:r>
      <w:r w:rsidR="00191C57" w:rsidRPr="005A3B76">
        <w:rPr>
          <w:iCs/>
          <w:color w:val="auto"/>
        </w:rPr>
        <w:t xml:space="preserve"> which are implemented at the state level</w:t>
      </w:r>
      <w:r w:rsidR="006D2EBD" w:rsidRPr="005A3B76">
        <w:rPr>
          <w:iCs/>
          <w:color w:val="auto"/>
        </w:rPr>
        <w:t>,</w:t>
      </w:r>
      <w:r w:rsidR="00191C57" w:rsidRPr="005A3B76">
        <w:rPr>
          <w:iCs/>
          <w:color w:val="auto"/>
        </w:rPr>
        <w:t xml:space="preserve"> may be of valu</w:t>
      </w:r>
      <w:r w:rsidR="006D2EBD" w:rsidRPr="005A3B76">
        <w:rPr>
          <w:iCs/>
          <w:color w:val="auto"/>
        </w:rPr>
        <w:t>e</w:t>
      </w:r>
      <w:r w:rsidR="00191C57" w:rsidRPr="005A3B76">
        <w:rPr>
          <w:iCs/>
          <w:color w:val="auto"/>
        </w:rPr>
        <w:t xml:space="preserve"> to families as they affect the health </w:t>
      </w:r>
      <w:r w:rsidR="002C7638" w:rsidRPr="005A3B76">
        <w:rPr>
          <w:iCs/>
          <w:color w:val="auto"/>
        </w:rPr>
        <w:t>of children and their parents</w:t>
      </w:r>
      <w:r w:rsidR="00191C57" w:rsidRPr="005A3B76">
        <w:rPr>
          <w:iCs/>
          <w:color w:val="auto"/>
        </w:rPr>
        <w:t>. This value</w:t>
      </w:r>
      <w:r w:rsidR="00A5189A" w:rsidRPr="005A3B76">
        <w:rPr>
          <w:iCs/>
          <w:color w:val="auto"/>
        </w:rPr>
        <w:t xml:space="preserve"> </w:t>
      </w:r>
      <w:r w:rsidR="002C7638" w:rsidRPr="005A3B76">
        <w:rPr>
          <w:iCs/>
          <w:color w:val="auto"/>
        </w:rPr>
        <w:t xml:space="preserve">is </w:t>
      </w:r>
      <w:r w:rsidR="00191C57" w:rsidRPr="005A3B76">
        <w:rPr>
          <w:iCs/>
          <w:color w:val="auto"/>
        </w:rPr>
        <w:t xml:space="preserve">likely different between families and across circumstances, and so </w:t>
      </w:r>
      <w:r w:rsidR="002C7638" w:rsidRPr="005A3B76">
        <w:rPr>
          <w:iCs/>
          <w:color w:val="auto"/>
        </w:rPr>
        <w:t xml:space="preserve">it </w:t>
      </w:r>
      <w:r w:rsidR="00191C57" w:rsidRPr="005A3B76">
        <w:rPr>
          <w:iCs/>
          <w:color w:val="auto"/>
        </w:rPr>
        <w:t xml:space="preserve">is challenging to infer in a </w:t>
      </w:r>
      <w:r w:rsidR="00191C57" w:rsidRPr="005A3B76">
        <w:rPr>
          <w:iCs/>
          <w:color w:val="auto"/>
        </w:rPr>
        <w:lastRenderedPageBreak/>
        <w:t>systematic review.</w:t>
      </w:r>
      <w:r w:rsidR="001E7044" w:rsidRPr="005A3B76">
        <w:rPr>
          <w:iCs/>
          <w:color w:val="auto"/>
        </w:rPr>
        <w:t xml:space="preserve"> </w:t>
      </w:r>
      <w:r>
        <w:t xml:space="preserve">Finally, our review was specific to the Canadian social and health care </w:t>
      </w:r>
      <w:r w:rsidR="007B74EE">
        <w:t>context and</w:t>
      </w:r>
      <w:r>
        <w:t xml:space="preserve"> may not be generalizable to other populations. </w:t>
      </w:r>
    </w:p>
    <w:p w14:paraId="56B2B573" w14:textId="77777777" w:rsidR="007945B5" w:rsidRDefault="007945B5" w:rsidP="007945B5">
      <w:pPr>
        <w:spacing w:line="480" w:lineRule="auto"/>
      </w:pPr>
    </w:p>
    <w:p w14:paraId="7E6D8AEC" w14:textId="5EBE079B" w:rsidR="00B36FD6" w:rsidRDefault="00C0238A" w:rsidP="00300E80">
      <w:pPr>
        <w:spacing w:line="480" w:lineRule="auto"/>
      </w:pPr>
      <w:r>
        <w:t>C</w:t>
      </w:r>
      <w:r w:rsidR="007945B5">
        <w:t>ONCLUSIONS</w:t>
      </w:r>
    </w:p>
    <w:p w14:paraId="3B5BE805" w14:textId="06660C9F" w:rsidR="007945B5" w:rsidRDefault="00300E80" w:rsidP="00300E80">
      <w:pPr>
        <w:spacing w:line="480" w:lineRule="auto"/>
      </w:pPr>
      <w:r>
        <w:tab/>
        <w:t xml:space="preserve">In summary, cash transfer programs to families with children in Canada are associated with better child and </w:t>
      </w:r>
      <w:r w:rsidR="002721AD">
        <w:t xml:space="preserve">family </w:t>
      </w:r>
      <w:r>
        <w:t>health outcomes, and evidence particularly supports federal child benefits. Direct cash transfer</w:t>
      </w:r>
      <w:r w:rsidR="00443A2E">
        <w:t>, and income support policies in general,</w:t>
      </w:r>
      <w:r>
        <w:t xml:space="preserve"> </w:t>
      </w:r>
      <w:r w:rsidR="00F455FE">
        <w:t>r</w:t>
      </w:r>
      <w:r>
        <w:t>epresent an important opportunity for governments to promote the health of children, including children from families with low-income or experiencing poverty</w:t>
      </w:r>
      <w:r w:rsidR="00DB2705">
        <w:t>, with evidence supporting the benefits of prenatal cash transfers on birth outcomes as well as universal child benefits on maternal health.</w:t>
      </w:r>
      <w:r>
        <w:t xml:space="preserve"> </w:t>
      </w:r>
      <w:r w:rsidR="005D6ED7">
        <w:t xml:space="preserve">Additional </w:t>
      </w:r>
      <w:r>
        <w:t>research is needed to further evaluate the mechanisms through which cash transfers may improve child and parental health</w:t>
      </w:r>
      <w:r w:rsidR="00754A8A">
        <w:t xml:space="preserve">. Future research should also investigate </w:t>
      </w:r>
      <w:r>
        <w:t>which types</w:t>
      </w:r>
      <w:r w:rsidR="00025EB0">
        <w:t xml:space="preserve"> </w:t>
      </w:r>
      <w:r>
        <w:t>of government transfers</w:t>
      </w:r>
      <w:r w:rsidR="00025EB0">
        <w:t>,</w:t>
      </w:r>
      <w:r>
        <w:t xml:space="preserve"> </w:t>
      </w:r>
      <w:r w:rsidR="00025EB0">
        <w:t>including target populations and amount of supports</w:t>
      </w:r>
      <w:r w:rsidR="00443A2E">
        <w:t xml:space="preserve"> and which combinations of supports in different context</w:t>
      </w:r>
      <w:r w:rsidR="005433B5">
        <w:t>s</w:t>
      </w:r>
      <w:r w:rsidR="00443A2E">
        <w:t>,</w:t>
      </w:r>
      <w:r w:rsidR="001D7DCE" w:rsidRPr="001D7DCE">
        <w:t xml:space="preserve"> </w:t>
      </w:r>
      <w:r w:rsidR="001D7DCE">
        <w:t>are the most effective</w:t>
      </w:r>
      <w:r w:rsidR="00025EB0">
        <w:t xml:space="preserve">, </w:t>
      </w:r>
      <w:r w:rsidR="001D7DCE">
        <w:t>as well as examine universal approaches such as universal basic income. This is particularly relevant</w:t>
      </w:r>
      <w:r w:rsidR="002721AD">
        <w:t xml:space="preserve"> as </w:t>
      </w:r>
      <w:r>
        <w:t xml:space="preserve">adaptations to existing benefits are implemented </w:t>
      </w:r>
      <w:proofErr w:type="gramStart"/>
      <w:r>
        <w:t>in order to</w:t>
      </w:r>
      <w:proofErr w:type="gramEnd"/>
      <w:r>
        <w:t xml:space="preserve"> optimize the positive effects of these benefits. </w:t>
      </w:r>
    </w:p>
    <w:p w14:paraId="3D0F5F83" w14:textId="463059C8" w:rsidR="0093067B" w:rsidRDefault="0093067B" w:rsidP="00300E80">
      <w:pPr>
        <w:spacing w:line="480" w:lineRule="auto"/>
      </w:pPr>
    </w:p>
    <w:p w14:paraId="0690B15E" w14:textId="77777777" w:rsidR="006E07C6" w:rsidRDefault="006E07C6" w:rsidP="006E07C6">
      <w:pPr>
        <w:spacing w:line="480" w:lineRule="auto"/>
      </w:pPr>
      <w:r>
        <w:t>GLOSSARY:</w:t>
      </w:r>
    </w:p>
    <w:p w14:paraId="0DBD7479" w14:textId="43D9EC28" w:rsidR="00851BDB" w:rsidRPr="006E07C6" w:rsidRDefault="00851BDB" w:rsidP="00851BDB">
      <w:pPr>
        <w:autoSpaceDE w:val="0"/>
        <w:autoSpaceDN w:val="0"/>
        <w:adjustRightInd w:val="0"/>
        <w:spacing w:line="240" w:lineRule="auto"/>
      </w:pPr>
      <w:r w:rsidRPr="00430B10">
        <w:rPr>
          <w:i/>
          <w:iCs/>
        </w:rPr>
        <w:t>Cash Transfer</w:t>
      </w:r>
      <w:r w:rsidRPr="00430B10">
        <w:t>:</w:t>
      </w:r>
      <w:r>
        <w:t xml:space="preserve"> N</w:t>
      </w:r>
      <w:r w:rsidRPr="00430B10">
        <w:t>on-taxable</w:t>
      </w:r>
      <w:r>
        <w:t xml:space="preserve"> </w:t>
      </w:r>
      <w:r w:rsidRPr="00430B10">
        <w:t>cash benefits.</w:t>
      </w:r>
    </w:p>
    <w:p w14:paraId="517D2039" w14:textId="77777777" w:rsidR="006E07C6" w:rsidRDefault="006E07C6" w:rsidP="002721AD">
      <w:pPr>
        <w:spacing w:line="240" w:lineRule="auto"/>
      </w:pPr>
      <w:r w:rsidRPr="002721AD">
        <w:rPr>
          <w:i/>
          <w:iCs/>
        </w:rPr>
        <w:t>Unconditional</w:t>
      </w:r>
      <w:r w:rsidRPr="002721AD">
        <w:t>: No conditions for the benefit to be received.</w:t>
      </w:r>
    </w:p>
    <w:p w14:paraId="1296ABD9" w14:textId="004769EB" w:rsidR="006E07C6" w:rsidRPr="002721AD" w:rsidRDefault="006E07C6" w:rsidP="002721AD">
      <w:pPr>
        <w:spacing w:line="240" w:lineRule="auto"/>
      </w:pPr>
      <w:r w:rsidRPr="002721AD">
        <w:rPr>
          <w:i/>
          <w:iCs/>
        </w:rPr>
        <w:t>Conditional</w:t>
      </w:r>
      <w:r w:rsidRPr="002721AD">
        <w:t xml:space="preserve">: Conditions </w:t>
      </w:r>
      <w:r w:rsidR="00851BDB">
        <w:t xml:space="preserve">parents or families must meet </w:t>
      </w:r>
      <w:proofErr w:type="gramStart"/>
      <w:r w:rsidRPr="002721AD">
        <w:t>in order to</w:t>
      </w:r>
      <w:proofErr w:type="gramEnd"/>
      <w:r w:rsidRPr="002721AD">
        <w:t xml:space="preserve"> collect the</w:t>
      </w:r>
      <w:r w:rsidR="00851BDB">
        <w:t xml:space="preserve"> </w:t>
      </w:r>
      <w:r w:rsidRPr="002721AD">
        <w:t>benefit.</w:t>
      </w:r>
    </w:p>
    <w:p w14:paraId="1927F178" w14:textId="697AFB64" w:rsidR="006E07C6" w:rsidRPr="002721AD" w:rsidRDefault="006E07C6" w:rsidP="006E07C6">
      <w:pPr>
        <w:autoSpaceDE w:val="0"/>
        <w:autoSpaceDN w:val="0"/>
        <w:adjustRightInd w:val="0"/>
        <w:spacing w:line="240" w:lineRule="auto"/>
      </w:pPr>
      <w:r w:rsidRPr="002721AD">
        <w:rPr>
          <w:i/>
          <w:iCs/>
        </w:rPr>
        <w:t>Universal</w:t>
      </w:r>
      <w:r w:rsidRPr="002721AD">
        <w:t>: A benefit that anyone can claim regardless of</w:t>
      </w:r>
      <w:r w:rsidR="00851BDB">
        <w:t xml:space="preserve"> </w:t>
      </w:r>
      <w:r w:rsidRPr="002721AD">
        <w:t>income level</w:t>
      </w:r>
      <w:r w:rsidR="00851BDB">
        <w:t xml:space="preserve"> or other requirements</w:t>
      </w:r>
      <w:r w:rsidRPr="002721AD">
        <w:t>.</w:t>
      </w:r>
    </w:p>
    <w:p w14:paraId="137A820B" w14:textId="1A45A05D" w:rsidR="006E07C6" w:rsidRPr="002721AD" w:rsidRDefault="006E07C6" w:rsidP="006E07C6">
      <w:pPr>
        <w:autoSpaceDE w:val="0"/>
        <w:autoSpaceDN w:val="0"/>
        <w:adjustRightInd w:val="0"/>
        <w:spacing w:line="240" w:lineRule="auto"/>
      </w:pPr>
      <w:r w:rsidRPr="002721AD">
        <w:rPr>
          <w:i/>
          <w:iCs/>
        </w:rPr>
        <w:t>Targeted</w:t>
      </w:r>
      <w:r w:rsidRPr="002721AD">
        <w:t>: A benefit that targets a population that is more vulnerable,</w:t>
      </w:r>
      <w:r w:rsidR="00851BDB">
        <w:t xml:space="preserve"> such as families with low income.</w:t>
      </w:r>
    </w:p>
    <w:p w14:paraId="6AF4D157" w14:textId="5FFD77D5" w:rsidR="007B74EE" w:rsidRDefault="007B74EE" w:rsidP="00300E80">
      <w:pPr>
        <w:spacing w:line="480" w:lineRule="auto"/>
      </w:pPr>
    </w:p>
    <w:p w14:paraId="19EB0012" w14:textId="6FB8FE73" w:rsidR="00F8193A" w:rsidRDefault="00F8193A" w:rsidP="00300E80">
      <w:pPr>
        <w:spacing w:line="480" w:lineRule="auto"/>
      </w:pPr>
    </w:p>
    <w:p w14:paraId="27066F66" w14:textId="77777777" w:rsidR="00F8193A" w:rsidRDefault="00F8193A" w:rsidP="00300E80">
      <w:pPr>
        <w:spacing w:line="480" w:lineRule="auto"/>
      </w:pPr>
    </w:p>
    <w:p w14:paraId="69B62C0B" w14:textId="1CC86767" w:rsidR="00FC397F" w:rsidRDefault="00FC397F" w:rsidP="00300E80">
      <w:pPr>
        <w:spacing w:line="480" w:lineRule="auto"/>
      </w:pPr>
      <w:r>
        <w:t>Contributions to Knowledge</w:t>
      </w:r>
    </w:p>
    <w:p w14:paraId="4F33AA71" w14:textId="5B0CB575" w:rsidR="00FC397F" w:rsidRDefault="00FC397F" w:rsidP="00300E80">
      <w:pPr>
        <w:spacing w:line="480" w:lineRule="auto"/>
      </w:pPr>
      <w:r>
        <w:t>What does this study add to existing knowledge?</w:t>
      </w:r>
    </w:p>
    <w:p w14:paraId="119A37BA" w14:textId="5490602C" w:rsidR="00FC397F" w:rsidRDefault="00FC397F" w:rsidP="00FC397F">
      <w:pPr>
        <w:pStyle w:val="ListParagraph"/>
        <w:numPr>
          <w:ilvl w:val="0"/>
          <w:numId w:val="10"/>
        </w:numPr>
        <w:spacing w:line="240" w:lineRule="auto"/>
      </w:pPr>
      <w:r>
        <w:t>This study provides a synthesis of the breadth of literature examining the effects of cash transfer programs on child health in Canada</w:t>
      </w:r>
    </w:p>
    <w:p w14:paraId="2C6135CB" w14:textId="5D4776B0" w:rsidR="00FC397F" w:rsidRDefault="00FC397F" w:rsidP="00FC397F">
      <w:pPr>
        <w:pStyle w:val="ListParagraph"/>
        <w:numPr>
          <w:ilvl w:val="0"/>
          <w:numId w:val="10"/>
        </w:numPr>
        <w:spacing w:line="240" w:lineRule="auto"/>
      </w:pPr>
      <w:r>
        <w:t>The review findings suggest that cash transfer programs have a positive effect on child health</w:t>
      </w:r>
    </w:p>
    <w:p w14:paraId="19A1372D" w14:textId="669327D8" w:rsidR="00FC397F" w:rsidRDefault="00FC397F" w:rsidP="00FC397F">
      <w:pPr>
        <w:spacing w:line="240" w:lineRule="auto"/>
      </w:pPr>
    </w:p>
    <w:p w14:paraId="366C6CF9" w14:textId="6B7862A1" w:rsidR="00FC397F" w:rsidRDefault="00FC397F" w:rsidP="00FC397F">
      <w:pPr>
        <w:spacing w:line="240" w:lineRule="auto"/>
      </w:pPr>
      <w:r>
        <w:t>What are the key implications for public health interventions, practice, or policy?</w:t>
      </w:r>
    </w:p>
    <w:p w14:paraId="046CA018" w14:textId="142DF11C" w:rsidR="00FC397F" w:rsidRDefault="00FC397F" w:rsidP="00FC397F">
      <w:pPr>
        <w:pStyle w:val="ListParagraph"/>
        <w:numPr>
          <w:ilvl w:val="0"/>
          <w:numId w:val="11"/>
        </w:numPr>
        <w:spacing w:line="240" w:lineRule="auto"/>
      </w:pPr>
      <w:r>
        <w:t>Public health programs should consider direct cash transfers as a way of improving child health outcomes</w:t>
      </w:r>
    </w:p>
    <w:p w14:paraId="41877352" w14:textId="05B21C8E" w:rsidR="00FC397F" w:rsidRDefault="00FC397F" w:rsidP="00FC397F">
      <w:pPr>
        <w:pStyle w:val="ListParagraph"/>
        <w:numPr>
          <w:ilvl w:val="0"/>
          <w:numId w:val="11"/>
        </w:numPr>
        <w:spacing w:line="240" w:lineRule="auto"/>
      </w:pPr>
      <w:r>
        <w:t>More research is needed to determine the mechanisms of these effects, and the best appro</w:t>
      </w:r>
      <w:r w:rsidR="00F66641">
        <w:t>aches to implementing cash transfer interventions</w:t>
      </w:r>
    </w:p>
    <w:p w14:paraId="69F256BD" w14:textId="50F89A17" w:rsidR="007C4EC0" w:rsidRDefault="007C4EC0" w:rsidP="00300E80">
      <w:pPr>
        <w:spacing w:line="480" w:lineRule="auto"/>
      </w:pPr>
    </w:p>
    <w:p w14:paraId="6C3C4D2E" w14:textId="6069BBF8" w:rsidR="007C4EC0" w:rsidRDefault="007C4EC0" w:rsidP="00300E80">
      <w:pPr>
        <w:spacing w:line="480" w:lineRule="auto"/>
      </w:pPr>
    </w:p>
    <w:p w14:paraId="535D066A" w14:textId="7328B4BC" w:rsidR="007C4EC0" w:rsidRDefault="007C4EC0" w:rsidP="00300E80">
      <w:pPr>
        <w:spacing w:line="480" w:lineRule="auto"/>
      </w:pPr>
    </w:p>
    <w:p w14:paraId="7BAA790B" w14:textId="53F7D11A" w:rsidR="007C4EC0" w:rsidRDefault="007C4EC0" w:rsidP="00300E80">
      <w:pPr>
        <w:spacing w:line="480" w:lineRule="auto"/>
      </w:pPr>
    </w:p>
    <w:p w14:paraId="651DB739" w14:textId="400AEB4F" w:rsidR="007C4EC0" w:rsidRDefault="007C4EC0" w:rsidP="00300E80">
      <w:pPr>
        <w:spacing w:line="480" w:lineRule="auto"/>
      </w:pPr>
    </w:p>
    <w:p w14:paraId="7DF21B39" w14:textId="3DA2FBCC" w:rsidR="007C4EC0" w:rsidRDefault="007C4EC0" w:rsidP="00300E80">
      <w:pPr>
        <w:spacing w:line="480" w:lineRule="auto"/>
      </w:pPr>
    </w:p>
    <w:p w14:paraId="30A2915C" w14:textId="30458D76" w:rsidR="007C4EC0" w:rsidRDefault="007C4EC0" w:rsidP="00300E80">
      <w:pPr>
        <w:spacing w:line="480" w:lineRule="auto"/>
      </w:pPr>
    </w:p>
    <w:p w14:paraId="7750A5AE" w14:textId="5B7776A2" w:rsidR="007C4EC0" w:rsidRDefault="007C4EC0" w:rsidP="00300E80">
      <w:pPr>
        <w:spacing w:line="480" w:lineRule="auto"/>
      </w:pPr>
    </w:p>
    <w:p w14:paraId="110F0104" w14:textId="367071DB" w:rsidR="007C4EC0" w:rsidRDefault="007C4EC0" w:rsidP="00300E80">
      <w:pPr>
        <w:spacing w:line="480" w:lineRule="auto"/>
      </w:pPr>
    </w:p>
    <w:p w14:paraId="12CCA73E" w14:textId="5C1D2EBF" w:rsidR="007C4EC0" w:rsidRDefault="007C4EC0" w:rsidP="00300E80">
      <w:pPr>
        <w:spacing w:line="480" w:lineRule="auto"/>
      </w:pPr>
    </w:p>
    <w:p w14:paraId="66973B4A" w14:textId="1A34B19E" w:rsidR="007C4EC0" w:rsidRDefault="007C4EC0" w:rsidP="00300E80">
      <w:pPr>
        <w:spacing w:line="480" w:lineRule="auto"/>
      </w:pPr>
    </w:p>
    <w:p w14:paraId="728EB8F6" w14:textId="1D947AB8" w:rsidR="007C4EC0" w:rsidRDefault="007C4EC0" w:rsidP="00300E80">
      <w:pPr>
        <w:spacing w:line="480" w:lineRule="auto"/>
      </w:pPr>
    </w:p>
    <w:p w14:paraId="6434B850" w14:textId="7633E484" w:rsidR="00F8193A" w:rsidRDefault="00F8193A" w:rsidP="00300E80">
      <w:pPr>
        <w:spacing w:line="480" w:lineRule="auto"/>
      </w:pPr>
    </w:p>
    <w:p w14:paraId="3FD2A49F" w14:textId="177D1878" w:rsidR="00F8193A" w:rsidRDefault="00F8193A" w:rsidP="00300E80">
      <w:pPr>
        <w:spacing w:line="480" w:lineRule="auto"/>
      </w:pPr>
    </w:p>
    <w:p w14:paraId="35206918" w14:textId="6A840F3E" w:rsidR="00F8193A" w:rsidRDefault="00F8193A" w:rsidP="00300E80">
      <w:pPr>
        <w:spacing w:line="480" w:lineRule="auto"/>
      </w:pPr>
    </w:p>
    <w:p w14:paraId="67499C88" w14:textId="18766D17" w:rsidR="00C74745" w:rsidRDefault="00C74745" w:rsidP="00300E80">
      <w:pPr>
        <w:spacing w:line="480" w:lineRule="auto"/>
      </w:pPr>
    </w:p>
    <w:p w14:paraId="1243C474" w14:textId="7B5518BF" w:rsidR="00C74745" w:rsidRDefault="00C74745" w:rsidP="00300E80">
      <w:pPr>
        <w:spacing w:line="480" w:lineRule="auto"/>
      </w:pPr>
    </w:p>
    <w:p w14:paraId="0AA34A1B" w14:textId="5085939B" w:rsidR="00C74745" w:rsidRDefault="00C74745" w:rsidP="00300E80">
      <w:pPr>
        <w:spacing w:line="480" w:lineRule="auto"/>
      </w:pPr>
    </w:p>
    <w:p w14:paraId="2F7C942D" w14:textId="10160979" w:rsidR="00C74745" w:rsidRDefault="00C74745" w:rsidP="00300E80">
      <w:pPr>
        <w:spacing w:line="480" w:lineRule="auto"/>
      </w:pPr>
    </w:p>
    <w:p w14:paraId="38762BF7" w14:textId="632E2930" w:rsidR="00C74745" w:rsidRDefault="00C74745" w:rsidP="00300E80">
      <w:pPr>
        <w:spacing w:line="480" w:lineRule="auto"/>
      </w:pPr>
    </w:p>
    <w:p w14:paraId="7CEEF24C" w14:textId="032F6EA0" w:rsidR="00C74745" w:rsidRDefault="00C74745" w:rsidP="00300E80">
      <w:pPr>
        <w:spacing w:line="480" w:lineRule="auto"/>
      </w:pPr>
    </w:p>
    <w:p w14:paraId="4DB38F25" w14:textId="53C1788E" w:rsidR="00C74745" w:rsidRDefault="00C74745" w:rsidP="00300E80">
      <w:pPr>
        <w:spacing w:line="480" w:lineRule="auto"/>
      </w:pPr>
    </w:p>
    <w:p w14:paraId="403AB9CD" w14:textId="060FF3B3" w:rsidR="00C74745" w:rsidRDefault="00C74745" w:rsidP="00300E80">
      <w:pPr>
        <w:spacing w:line="480" w:lineRule="auto"/>
      </w:pPr>
    </w:p>
    <w:p w14:paraId="2D04DD17" w14:textId="50ABEBBD" w:rsidR="00C74745" w:rsidRDefault="00C74745" w:rsidP="00300E80">
      <w:pPr>
        <w:spacing w:line="480" w:lineRule="auto"/>
      </w:pPr>
    </w:p>
    <w:p w14:paraId="6E7F8CB2" w14:textId="7C1254E6" w:rsidR="00C74745" w:rsidRDefault="00C74745" w:rsidP="00300E80">
      <w:pPr>
        <w:spacing w:line="480" w:lineRule="auto"/>
      </w:pPr>
    </w:p>
    <w:p w14:paraId="6650074B" w14:textId="453036E4" w:rsidR="00C74745" w:rsidRDefault="00C74745" w:rsidP="00300E80">
      <w:pPr>
        <w:spacing w:line="480" w:lineRule="auto"/>
      </w:pPr>
    </w:p>
    <w:p w14:paraId="65B6B074" w14:textId="114755AD" w:rsidR="00C74745" w:rsidRDefault="00C74745" w:rsidP="00300E80">
      <w:pPr>
        <w:spacing w:line="480" w:lineRule="auto"/>
      </w:pPr>
    </w:p>
    <w:p w14:paraId="78AE8DAF" w14:textId="6A68CF9A" w:rsidR="00C74745" w:rsidRDefault="00C74745" w:rsidP="00300E80">
      <w:pPr>
        <w:spacing w:line="480" w:lineRule="auto"/>
      </w:pPr>
    </w:p>
    <w:p w14:paraId="51F12BB9" w14:textId="054A8A14" w:rsidR="00C74745" w:rsidRDefault="00C74745" w:rsidP="00300E80">
      <w:pPr>
        <w:spacing w:line="480" w:lineRule="auto"/>
      </w:pPr>
    </w:p>
    <w:p w14:paraId="1B5C29D0" w14:textId="77777777" w:rsidR="00C74745" w:rsidRDefault="00C74745" w:rsidP="00300E80">
      <w:pPr>
        <w:spacing w:line="480" w:lineRule="auto"/>
      </w:pPr>
    </w:p>
    <w:p w14:paraId="26FFB247" w14:textId="77777777" w:rsidR="00F8193A" w:rsidRDefault="00F8193A" w:rsidP="00300E80">
      <w:pPr>
        <w:spacing w:line="480" w:lineRule="auto"/>
      </w:pPr>
    </w:p>
    <w:p w14:paraId="01DBD498" w14:textId="3AB7C48C" w:rsidR="007945B5" w:rsidRDefault="007945B5" w:rsidP="00300E80">
      <w:pPr>
        <w:spacing w:line="480" w:lineRule="auto"/>
      </w:pPr>
      <w:r>
        <w:t>REFERENCES</w:t>
      </w:r>
    </w:p>
    <w:p w14:paraId="54DB02EC" w14:textId="77777777" w:rsidR="00BB2038" w:rsidRPr="00BB2038" w:rsidRDefault="00B36FD6" w:rsidP="00BB2038">
      <w:pPr>
        <w:pStyle w:val="EndNoteBibliography"/>
      </w:pPr>
      <w:r>
        <w:fldChar w:fldCharType="begin"/>
      </w:r>
      <w:r>
        <w:instrText xml:space="preserve"> ADDIN EN.REFLIST </w:instrText>
      </w:r>
      <w:r>
        <w:fldChar w:fldCharType="separate"/>
      </w:r>
      <w:r w:rsidR="00BB2038" w:rsidRPr="00BB2038">
        <w:t>1.</w:t>
      </w:r>
      <w:r w:rsidR="00BB2038" w:rsidRPr="00BB2038">
        <w:tab/>
        <w:t xml:space="preserve">Blair C, Raver CC. Poverty, Stress, and Brain Development: New Directions for Prevention and Intervention. </w:t>
      </w:r>
      <w:r w:rsidR="00BB2038" w:rsidRPr="00BB2038">
        <w:rPr>
          <w:i/>
        </w:rPr>
        <w:t>Acad Pediatr</w:t>
      </w:r>
      <w:r w:rsidR="00BB2038" w:rsidRPr="00BB2038">
        <w:t>. Apr 2016;16(3 Suppl):S30-6. doi:10.1016/j.acap.2016.01.010</w:t>
      </w:r>
    </w:p>
    <w:p w14:paraId="18BD1D83" w14:textId="77777777" w:rsidR="00BB2038" w:rsidRPr="00BB2038" w:rsidRDefault="00BB2038" w:rsidP="00BB2038">
      <w:pPr>
        <w:pStyle w:val="EndNoteBibliography"/>
      </w:pPr>
      <w:r w:rsidRPr="00BB2038">
        <w:t>2.</w:t>
      </w:r>
      <w:r w:rsidRPr="00BB2038">
        <w:tab/>
        <w:t xml:space="preserve">Oberg C, Colianni S, King-Schultz L. Child Health Disparities in the 21st Century. </w:t>
      </w:r>
      <w:r w:rsidRPr="00BB2038">
        <w:rPr>
          <w:i/>
        </w:rPr>
        <w:t>Curr Probl Pediatr Adolesc Health Care</w:t>
      </w:r>
      <w:r w:rsidRPr="00BB2038">
        <w:t>. Sep 2016;46(9):291-312. doi:10.1016/j.cppeds.2016.07.001</w:t>
      </w:r>
    </w:p>
    <w:p w14:paraId="0C8DBB0A" w14:textId="77777777" w:rsidR="00BB2038" w:rsidRPr="00BB2038" w:rsidRDefault="00BB2038" w:rsidP="00BB2038">
      <w:pPr>
        <w:pStyle w:val="EndNoteBibliography"/>
      </w:pPr>
      <w:r w:rsidRPr="00BB2038">
        <w:t>3.</w:t>
      </w:r>
      <w:r w:rsidRPr="00BB2038">
        <w:tab/>
        <w:t xml:space="preserve">Gershoff ET, Aber JL, Raver CC, Lennon MC. Income is not enough: incorporating material hardship into models of income associations with parenting and child development. </w:t>
      </w:r>
      <w:r w:rsidRPr="00BB2038">
        <w:rPr>
          <w:i/>
        </w:rPr>
        <w:t>Child Dev</w:t>
      </w:r>
      <w:r w:rsidRPr="00BB2038">
        <w:t>. Jan-Feb 2007;78(1):70-95. doi:10.1111/j.1467-8624.2007.00986.x</w:t>
      </w:r>
    </w:p>
    <w:p w14:paraId="149CAAC4" w14:textId="77777777" w:rsidR="00BB2038" w:rsidRPr="00BB2038" w:rsidRDefault="00BB2038" w:rsidP="00BB2038">
      <w:pPr>
        <w:pStyle w:val="EndNoteBibliography"/>
      </w:pPr>
      <w:r w:rsidRPr="00BB2038">
        <w:t>4.</w:t>
      </w:r>
      <w:r w:rsidRPr="00BB2038">
        <w:tab/>
        <w:t xml:space="preserve">Neckerman KM, Garfinkel I, Teitler JO, Waldfogel J, Wimer C. Beyond Income Poverty: Measuring Disadvantage in Terms of Material Hardship and Health. </w:t>
      </w:r>
      <w:r w:rsidRPr="00BB2038">
        <w:rPr>
          <w:i/>
        </w:rPr>
        <w:t>Acad Pediatr</w:t>
      </w:r>
      <w:r w:rsidRPr="00BB2038">
        <w:t>. Apr 2016;16(3 Suppl):S52-9. doi:10.1016/j.acap.2016.01.015</w:t>
      </w:r>
    </w:p>
    <w:p w14:paraId="6798FDA1" w14:textId="77777777" w:rsidR="00BB2038" w:rsidRPr="00BB2038" w:rsidRDefault="00BB2038" w:rsidP="00BB2038">
      <w:pPr>
        <w:pStyle w:val="EndNoteBibliography"/>
      </w:pPr>
      <w:r w:rsidRPr="00BB2038">
        <w:lastRenderedPageBreak/>
        <w:t>5.</w:t>
      </w:r>
      <w:r w:rsidRPr="00BB2038">
        <w:tab/>
        <w:t xml:space="preserve">Pascoe JM, Wood DL, Duffee JH, Kuo A. Mediators and Adverse Effects of Child Poverty in the United States. </w:t>
      </w:r>
      <w:r w:rsidRPr="00BB2038">
        <w:rPr>
          <w:i/>
        </w:rPr>
        <w:t>Pediatrics</w:t>
      </w:r>
      <w:r w:rsidRPr="00BB2038">
        <w:t>. Apr 2016;137(4)doi:10.1542/peds.2016-0340</w:t>
      </w:r>
    </w:p>
    <w:p w14:paraId="267C23EF" w14:textId="77777777" w:rsidR="00BB2038" w:rsidRPr="00BB2038" w:rsidRDefault="00BB2038" w:rsidP="00BB2038">
      <w:pPr>
        <w:pStyle w:val="EndNoteBibliography"/>
      </w:pPr>
      <w:r w:rsidRPr="00BB2038">
        <w:t>6.</w:t>
      </w:r>
      <w:r w:rsidRPr="00BB2038">
        <w:tab/>
        <w:t xml:space="preserve">Fitzsimons E, Goodman A, Kelly E, Smith JP. Poverty dynamics and parental mental health: Determinants of childhood mental health in the UK. </w:t>
      </w:r>
      <w:r w:rsidRPr="00BB2038">
        <w:rPr>
          <w:i/>
        </w:rPr>
        <w:t>Social science &amp; medicine (1982)</w:t>
      </w:r>
      <w:r w:rsidRPr="00BB2038">
        <w:t>. Feb 2017;175:43-51. doi:10.1016/j.socscimed.2016.12.040</w:t>
      </w:r>
    </w:p>
    <w:p w14:paraId="0ABE6632" w14:textId="77777777" w:rsidR="00BB2038" w:rsidRPr="00BB2038" w:rsidRDefault="00BB2038" w:rsidP="00BB2038">
      <w:pPr>
        <w:pStyle w:val="EndNoteBibliography"/>
      </w:pPr>
      <w:r w:rsidRPr="00BB2038">
        <w:t>7.</w:t>
      </w:r>
      <w:r w:rsidRPr="00BB2038">
        <w:tab/>
        <w:t xml:space="preserve">Sandel M, Sheward R, Ettinger de Cuba S, et al. Unstable Housing and Caregiver and Child Health in Renter Families. </w:t>
      </w:r>
      <w:r w:rsidRPr="00BB2038">
        <w:rPr>
          <w:i/>
        </w:rPr>
        <w:t>Pediatrics</w:t>
      </w:r>
      <w:r w:rsidRPr="00BB2038">
        <w:t>. Feb 2018;141(2)doi:10.1542/peds.2017-2199</w:t>
      </w:r>
    </w:p>
    <w:p w14:paraId="3C1AAFE5" w14:textId="77777777" w:rsidR="00BB2038" w:rsidRPr="00BB2038" w:rsidRDefault="00BB2038" w:rsidP="00BB2038">
      <w:pPr>
        <w:pStyle w:val="EndNoteBibliography"/>
      </w:pPr>
      <w:r w:rsidRPr="00BB2038">
        <w:t>8.</w:t>
      </w:r>
      <w:r w:rsidRPr="00BB2038">
        <w:tab/>
        <w:t xml:space="preserve">Knowles M, Rabinowich J, Ettinger de Cuba S, Cutts DB, Chilton M. "Do You Wanna Breathe or Eat?": Parent Perspectives on Child Health Consequences of Food Insecurity, Trade-Offs, and Toxic Stress. </w:t>
      </w:r>
      <w:r w:rsidRPr="00BB2038">
        <w:rPr>
          <w:i/>
        </w:rPr>
        <w:t>Matern Child Health J</w:t>
      </w:r>
      <w:r w:rsidRPr="00BB2038">
        <w:t>. Jan 2016;20(1):25-32. doi:10.1007/s10995-015-1797-8</w:t>
      </w:r>
    </w:p>
    <w:p w14:paraId="0267385A" w14:textId="77777777" w:rsidR="00BB2038" w:rsidRPr="00BB2038" w:rsidRDefault="00BB2038" w:rsidP="00BB2038">
      <w:pPr>
        <w:pStyle w:val="EndNoteBibliography"/>
      </w:pPr>
      <w:r w:rsidRPr="00BB2038">
        <w:t>9.</w:t>
      </w:r>
      <w:r w:rsidRPr="00BB2038">
        <w:tab/>
        <w:t xml:space="preserve">Lange BCL, Dáu A, Goldblum J, Alfano J, Smith MV. A Mixed Methods Investigation of the Experience of Poverty Among a Population of Low-Income Parenting Women. </w:t>
      </w:r>
      <w:r w:rsidRPr="00BB2038">
        <w:rPr>
          <w:i/>
        </w:rPr>
        <w:t>Community mental health journal</w:t>
      </w:r>
      <w:r w:rsidRPr="00BB2038">
        <w:t>. Oct 2017;53(7):832-841. doi:10.1007/s10597-017-0093-z</w:t>
      </w:r>
    </w:p>
    <w:p w14:paraId="44C0E52D" w14:textId="77777777" w:rsidR="00BB2038" w:rsidRPr="00BB2038" w:rsidRDefault="00BB2038" w:rsidP="00BB2038">
      <w:pPr>
        <w:pStyle w:val="EndNoteBibliography"/>
      </w:pPr>
      <w:r w:rsidRPr="00BB2038">
        <w:t>10.</w:t>
      </w:r>
      <w:r w:rsidRPr="00BB2038">
        <w:tab/>
        <w:t xml:space="preserve">Gottlieb LM, Wing H, Adler NE. A Systematic Review of Interventions on Patients' Social and Economic Needs. </w:t>
      </w:r>
      <w:r w:rsidRPr="00BB2038">
        <w:rPr>
          <w:i/>
        </w:rPr>
        <w:t>Am J Prev Med</w:t>
      </w:r>
      <w:r w:rsidRPr="00BB2038">
        <w:t>. Nov 2017;53(5):719-729. doi:10.1016/j.amepre.2017.05.011</w:t>
      </w:r>
    </w:p>
    <w:p w14:paraId="18DF8CC5" w14:textId="77777777" w:rsidR="00BB2038" w:rsidRPr="00BB2038" w:rsidRDefault="00BB2038" w:rsidP="00BB2038">
      <w:pPr>
        <w:pStyle w:val="EndNoteBibliography"/>
      </w:pPr>
      <w:r w:rsidRPr="00BB2038">
        <w:t>11.</w:t>
      </w:r>
      <w:r w:rsidRPr="00BB2038">
        <w:tab/>
        <w:t xml:space="preserve">de Oliveira C. Good Health to All: Reducing Health Inequalities among Children in High- and Low-Income Canadian Families. </w:t>
      </w:r>
      <w:r w:rsidRPr="00BB2038">
        <w:rPr>
          <w:i/>
        </w:rPr>
        <w:t>CD Howe Institute Commentary</w:t>
      </w:r>
      <w:r w:rsidRPr="00BB2038">
        <w:t>. 2009;(288)</w:t>
      </w:r>
    </w:p>
    <w:p w14:paraId="41B0959A" w14:textId="77777777" w:rsidR="00BB2038" w:rsidRPr="00BB2038" w:rsidRDefault="00BB2038" w:rsidP="00BB2038">
      <w:pPr>
        <w:pStyle w:val="EndNoteBibliography"/>
      </w:pPr>
      <w:r w:rsidRPr="00BB2038">
        <w:t>12.</w:t>
      </w:r>
      <w:r w:rsidRPr="00BB2038">
        <w:tab/>
        <w:t xml:space="preserve">Pentland M, Cohen E, Guttmann A, de Oliveira C. Maximizing the impact of the Canada Child Benefit: Implications for clinicians and researchers. </w:t>
      </w:r>
      <w:r w:rsidRPr="00BB2038">
        <w:rPr>
          <w:i/>
        </w:rPr>
        <w:t>Paediatrics &amp; Child Health</w:t>
      </w:r>
      <w:r w:rsidRPr="00BB2038">
        <w:t>. 2020;doi:10.1093/pch/pxaa092</w:t>
      </w:r>
    </w:p>
    <w:p w14:paraId="73D62D1C" w14:textId="77777777" w:rsidR="00BB2038" w:rsidRPr="00BB2038" w:rsidRDefault="00BB2038" w:rsidP="00BB2038">
      <w:pPr>
        <w:pStyle w:val="EndNoteBibliography"/>
      </w:pPr>
      <w:r w:rsidRPr="00BB2038">
        <w:t>13.</w:t>
      </w:r>
      <w:r w:rsidRPr="00BB2038">
        <w:tab/>
        <w:t xml:space="preserve">Siddiqi A, Rajaram A, Miller SP. Do cash transfer programmes yield better health in the first year of life? A systematic review linking low-income/middle-income and high-income contexts. </w:t>
      </w:r>
      <w:r w:rsidRPr="00BB2038">
        <w:rPr>
          <w:i/>
        </w:rPr>
        <w:t>Arch Dis Child</w:t>
      </w:r>
      <w:r w:rsidRPr="00BB2038">
        <w:t>. Oct 2018;103(10):920-926. doi:10.1136/archdischild-2017-314301</w:t>
      </w:r>
    </w:p>
    <w:p w14:paraId="26FCBB40" w14:textId="77777777" w:rsidR="00BB2038" w:rsidRPr="00BB2038" w:rsidRDefault="00BB2038" w:rsidP="00BB2038">
      <w:pPr>
        <w:pStyle w:val="EndNoteBibliography"/>
      </w:pPr>
      <w:r w:rsidRPr="00BB2038">
        <w:t>14.</w:t>
      </w:r>
      <w:r w:rsidRPr="00BB2038">
        <w:tab/>
        <w:t xml:space="preserve">Brownell M, Nickel NC, Chartier M, et al. An Unconditional Prenatal Income Supplement Reduces Population Inequities In Birth Outcomes. </w:t>
      </w:r>
      <w:r w:rsidRPr="00BB2038">
        <w:rPr>
          <w:i/>
        </w:rPr>
        <w:t>Health Aff (Millwood)</w:t>
      </w:r>
      <w:r w:rsidRPr="00BB2038">
        <w:t>. Mar 2018;37(3):447-455. doi:10.1377/hlthaff.2017.1290</w:t>
      </w:r>
    </w:p>
    <w:p w14:paraId="320C2509" w14:textId="77777777" w:rsidR="00BB2038" w:rsidRPr="00BB2038" w:rsidRDefault="00BB2038" w:rsidP="00BB2038">
      <w:pPr>
        <w:pStyle w:val="EndNoteBibliography"/>
      </w:pPr>
      <w:r w:rsidRPr="00BB2038">
        <w:t>15.</w:t>
      </w:r>
      <w:r w:rsidRPr="00BB2038">
        <w:tab/>
        <w:t xml:space="preserve">Brownell MD, Chartier MJ, Nickel NC, et al. Unconditional Prenatal Income Supplement and Birth Outcomes. </w:t>
      </w:r>
      <w:r w:rsidRPr="00BB2038">
        <w:rPr>
          <w:i/>
        </w:rPr>
        <w:t>Pediatrics</w:t>
      </w:r>
      <w:r w:rsidRPr="00BB2038">
        <w:t>. Jun 2016;137(6)doi:10.1542/peds.2015-2992</w:t>
      </w:r>
    </w:p>
    <w:p w14:paraId="6791A442" w14:textId="77777777" w:rsidR="00BB2038" w:rsidRPr="00BB2038" w:rsidRDefault="00BB2038" w:rsidP="00BB2038">
      <w:pPr>
        <w:pStyle w:val="EndNoteBibliography"/>
      </w:pPr>
      <w:r w:rsidRPr="00BB2038">
        <w:t>16.</w:t>
      </w:r>
      <w:r w:rsidRPr="00BB2038">
        <w:tab/>
        <w:t>Canada Revenue Agency. Canada Child Benefit Statistics—2016–2017 Benefit</w:t>
      </w:r>
    </w:p>
    <w:p w14:paraId="6915CA22" w14:textId="1035A985" w:rsidR="00BB2038" w:rsidRPr="00BB2038" w:rsidRDefault="00BB2038" w:rsidP="00BB2038">
      <w:pPr>
        <w:pStyle w:val="EndNoteBibliography"/>
      </w:pPr>
      <w:r w:rsidRPr="00BB2038">
        <w:t>Year. Government of Canada. 2017. &lt;</w:t>
      </w:r>
      <w:hyperlink r:id="rId9" w:anchor="toc10" w:history="1">
        <w:r w:rsidRPr="00BB2038">
          <w:rPr>
            <w:rStyle w:val="Hyperlink"/>
          </w:rPr>
          <w:t>https://www.canada.ca/en/revenue-agency/programs/about-canada-revenue-agency-cra/income-statistics-gst-hst-statistics/canada-child-benefit-statistics/canada-child-benefit-statistics-2015-tax-year.html#toc10</w:t>
        </w:r>
      </w:hyperlink>
      <w:r w:rsidRPr="00BB2038">
        <w:t xml:space="preserve"> &lt;Accessed December 2020&gt;. </w:t>
      </w:r>
    </w:p>
    <w:p w14:paraId="6DDA6F15" w14:textId="5B29111D" w:rsidR="00BB2038" w:rsidRPr="00BB2038" w:rsidRDefault="00BB2038" w:rsidP="00BB2038">
      <w:pPr>
        <w:pStyle w:val="EndNoteBibliography"/>
      </w:pPr>
      <w:r w:rsidRPr="00BB2038">
        <w:t>17.</w:t>
      </w:r>
      <w:r w:rsidRPr="00BB2038">
        <w:tab/>
        <w:t xml:space="preserve">Statistics Canada. Canadian Income Survey, 2018. </w:t>
      </w:r>
      <w:hyperlink r:id="rId10" w:history="1">
        <w:r w:rsidRPr="00BB2038">
          <w:rPr>
            <w:rStyle w:val="Hyperlink"/>
          </w:rPr>
          <w:t>https://www150.statcan.gc.ca/n1/daily-quotidien/200224/dq200224a-eng.htm</w:t>
        </w:r>
      </w:hyperlink>
      <w:r w:rsidRPr="00BB2038">
        <w:t xml:space="preserve"> &lt;Accessed December 2020&gt;. </w:t>
      </w:r>
    </w:p>
    <w:p w14:paraId="294768C9" w14:textId="77777777" w:rsidR="00BB2038" w:rsidRPr="00BB2038" w:rsidRDefault="00BB2038" w:rsidP="00BB2038">
      <w:pPr>
        <w:pStyle w:val="EndNoteBibliography"/>
      </w:pPr>
      <w:r w:rsidRPr="00BB2038">
        <w:t>18.</w:t>
      </w:r>
      <w:r w:rsidRPr="00BB2038">
        <w:tab/>
        <w:t>Evaluation of the National Child Benefit Initiative Synthesis Report (2005).</w:t>
      </w:r>
    </w:p>
    <w:p w14:paraId="65AB8199" w14:textId="77777777" w:rsidR="00BB2038" w:rsidRPr="00BB2038" w:rsidRDefault="00BB2038" w:rsidP="00BB2038">
      <w:pPr>
        <w:pStyle w:val="EndNoteBibliography"/>
      </w:pPr>
      <w:r w:rsidRPr="00BB2038">
        <w:t>19.</w:t>
      </w:r>
      <w:r w:rsidRPr="00BB2038">
        <w:tab/>
        <w:t xml:space="preserve">Carroll N, Sadowski A, Laila A, et al. The Impact of COVID-19 on Health Behavior, Stress, Financial and Food Security among Middle to High Income Canadian Families with Young Children. </w:t>
      </w:r>
      <w:r w:rsidRPr="00BB2038">
        <w:rPr>
          <w:i/>
        </w:rPr>
        <w:t>Nutrients</w:t>
      </w:r>
      <w:r w:rsidRPr="00BB2038">
        <w:t>. Aug 7 2020;12(8)doi:10.3390/nu12082352</w:t>
      </w:r>
    </w:p>
    <w:p w14:paraId="42A428B4" w14:textId="77777777" w:rsidR="00BB2038" w:rsidRPr="00BB2038" w:rsidRDefault="00BB2038" w:rsidP="00BB2038">
      <w:pPr>
        <w:pStyle w:val="EndNoteBibliography"/>
      </w:pPr>
      <w:r w:rsidRPr="00BB2038">
        <w:t>20.</w:t>
      </w:r>
      <w:r w:rsidRPr="00BB2038">
        <w:tab/>
        <w:t xml:space="preserve">Gromada, Anna; Rees, Gwyther; Chzhen, Yekaterina (2020). Worlds of Influence: Understanding What Shapes Child Well-being in Rich Countries, Innocenti Report Card no. 16, UNICEF Office of Research - Innocenti, Florence. </w:t>
      </w:r>
    </w:p>
    <w:p w14:paraId="08D19CA3" w14:textId="77777777" w:rsidR="00BB2038" w:rsidRPr="00BB2038" w:rsidRDefault="00BB2038" w:rsidP="00BB2038">
      <w:pPr>
        <w:pStyle w:val="EndNoteBibliography"/>
      </w:pPr>
      <w:r w:rsidRPr="00BB2038">
        <w:lastRenderedPageBreak/>
        <w:t>21.</w:t>
      </w:r>
      <w:r w:rsidRPr="00BB2038">
        <w:tab/>
        <w:t xml:space="preserve">Ouzzani M, Hammady H, Fedorowicz Z, and Elmagarmid A. Rayyan — a web and mobile app for systematic reviews. Systematic Reviews (2016) 5:210, DOI: 10.1186/s13643-016-0384-4. </w:t>
      </w:r>
    </w:p>
    <w:p w14:paraId="0B5451C7" w14:textId="4E094AEF" w:rsidR="00BB2038" w:rsidRPr="00BB2038" w:rsidRDefault="00BB2038" w:rsidP="00BB2038">
      <w:pPr>
        <w:pStyle w:val="EndNoteBibliography"/>
      </w:pPr>
      <w:r w:rsidRPr="00BB2038">
        <w:t>22.</w:t>
      </w:r>
      <w:r w:rsidRPr="00BB2038">
        <w:tab/>
        <w:t xml:space="preserve">Kim Y-IR. Lifetime impact of cash transfer on fertility. </w:t>
      </w:r>
      <w:r w:rsidRPr="00BB2038">
        <w:rPr>
          <w:i/>
        </w:rPr>
        <w:t>Canadian Studies in Population</w:t>
      </w:r>
      <w:r w:rsidRPr="00BB2038">
        <w:t xml:space="preserve">. 2014;41(1-2)doi: </w:t>
      </w:r>
      <w:hyperlink r:id="rId11" w:history="1">
        <w:r w:rsidRPr="00BB2038">
          <w:rPr>
            <w:rStyle w:val="Hyperlink"/>
          </w:rPr>
          <w:t>https://doi.org/10.25336/P64S52</w:t>
        </w:r>
      </w:hyperlink>
    </w:p>
    <w:p w14:paraId="3FFD595E" w14:textId="77777777" w:rsidR="00BB2038" w:rsidRPr="00BB2038" w:rsidRDefault="00BB2038" w:rsidP="00BB2038">
      <w:pPr>
        <w:pStyle w:val="EndNoteBibliography"/>
      </w:pPr>
      <w:r w:rsidRPr="00BB2038">
        <w:t>23.</w:t>
      </w:r>
      <w:r w:rsidRPr="00BB2038">
        <w:tab/>
        <w:t xml:space="preserve">Milligan K. Subsidizing the Stork: New Evidence on Tax Incentives and Fertility. </w:t>
      </w:r>
      <w:r w:rsidRPr="00BB2038">
        <w:rPr>
          <w:i/>
        </w:rPr>
        <w:t>The Review of Economics and Statistics</w:t>
      </w:r>
      <w:r w:rsidRPr="00BB2038">
        <w:t xml:space="preserve">. 2005;87(3):539-555. </w:t>
      </w:r>
    </w:p>
    <w:p w14:paraId="2276559A" w14:textId="77777777" w:rsidR="00BB2038" w:rsidRPr="00BB2038" w:rsidRDefault="00BB2038" w:rsidP="00BB2038">
      <w:pPr>
        <w:pStyle w:val="EndNoteBibliography"/>
      </w:pPr>
      <w:r w:rsidRPr="00BB2038">
        <w:t>24.</w:t>
      </w:r>
      <w:r w:rsidRPr="00BB2038">
        <w:tab/>
        <w:t xml:space="preserve">Parent D, Wang L. Tax Incentives and Fertility in Canada: Quantum vs Tempo Effects (Incitations fiscales et fécondité au Canada: Quantum vs Tempo). </w:t>
      </w:r>
      <w:r w:rsidRPr="00BB2038">
        <w:rPr>
          <w:i/>
        </w:rPr>
        <w:t>The Canadian Journal of Economics / Revue canadienne d'Economique</w:t>
      </w:r>
      <w:r w:rsidRPr="00BB2038">
        <w:t xml:space="preserve">. 2007;40(2):371-400. </w:t>
      </w:r>
    </w:p>
    <w:p w14:paraId="1FFF0A00" w14:textId="77777777" w:rsidR="00BB2038" w:rsidRPr="00BB2038" w:rsidRDefault="00BB2038" w:rsidP="00BB2038">
      <w:pPr>
        <w:pStyle w:val="EndNoteBibliography"/>
      </w:pPr>
      <w:r w:rsidRPr="00BB2038">
        <w:t>25.</w:t>
      </w:r>
      <w:r w:rsidRPr="00BB2038">
        <w:tab/>
        <w:t xml:space="preserve">Redelmeier DA, Chan WK, Mullainathan S, Shafir E. Social benefit payments and acute injury among low-income mothers. </w:t>
      </w:r>
      <w:r w:rsidRPr="00BB2038">
        <w:rPr>
          <w:i/>
        </w:rPr>
        <w:t>Open medicine : a peer-reviewed, independent, open-access journal</w:t>
      </w:r>
      <w:r w:rsidRPr="00BB2038">
        <w:t xml:space="preserve">. 2012;6(3):e101-8. </w:t>
      </w:r>
    </w:p>
    <w:p w14:paraId="35685410" w14:textId="77777777" w:rsidR="00BB2038" w:rsidRPr="00BB2038" w:rsidRDefault="00BB2038" w:rsidP="00BB2038">
      <w:pPr>
        <w:pStyle w:val="EndNoteBibliography"/>
      </w:pPr>
      <w:r w:rsidRPr="00BB2038">
        <w:t>26.</w:t>
      </w:r>
      <w:r w:rsidRPr="00BB2038">
        <w:tab/>
        <w:t xml:space="preserve">Woolley F, Vermaeten A, Madill J. Ending Universality: The Case of Child Benefits. </w:t>
      </w:r>
      <w:r w:rsidRPr="00BB2038">
        <w:rPr>
          <w:i/>
        </w:rPr>
        <w:t>Canadian Public Policy / Analyse de Politiques</w:t>
      </w:r>
      <w:r w:rsidRPr="00BB2038">
        <w:t>. 1996;22(1):24-39. doi:10.2307/3551747</w:t>
      </w:r>
    </w:p>
    <w:p w14:paraId="452FC2E3" w14:textId="77777777" w:rsidR="00BB2038" w:rsidRPr="00BB2038" w:rsidRDefault="00BB2038" w:rsidP="00BB2038">
      <w:pPr>
        <w:pStyle w:val="EndNoteBibliography"/>
      </w:pPr>
      <w:r w:rsidRPr="00BB2038">
        <w:t>27.</w:t>
      </w:r>
      <w:r w:rsidRPr="00BB2038">
        <w:tab/>
        <w:t xml:space="preserve">McNown R, Ridao-cano C. The Effect of Child Benefit Policies on Fertility and Female Labor Force Participation in Canada. </w:t>
      </w:r>
      <w:r w:rsidRPr="00BB2038">
        <w:rPr>
          <w:i/>
        </w:rPr>
        <w:t>Review of Economics of the Household</w:t>
      </w:r>
      <w:r w:rsidRPr="00BB2038">
        <w:t>. 2004/09/01 2004;2(3):237-254. doi:10.1007/s11150-004-5646-6</w:t>
      </w:r>
    </w:p>
    <w:p w14:paraId="21C4FB9A" w14:textId="77777777" w:rsidR="00BB2038" w:rsidRPr="00BB2038" w:rsidRDefault="00BB2038" w:rsidP="00BB2038">
      <w:pPr>
        <w:pStyle w:val="EndNoteBibliography"/>
      </w:pPr>
      <w:r w:rsidRPr="00BB2038">
        <w:t>28.</w:t>
      </w:r>
      <w:r w:rsidRPr="00BB2038">
        <w:tab/>
        <w:t xml:space="preserve">Enns JE, Chartier M, Nickel N, et al. Association between participation in the Families First Home Visiting programme and First Nations families' public health outcomes in Manitoba, Canada: a retrospective cohort study using linked administrative data. </w:t>
      </w:r>
      <w:r w:rsidRPr="00BB2038">
        <w:rPr>
          <w:i/>
        </w:rPr>
        <w:t>BMJ open</w:t>
      </w:r>
      <w:r w:rsidRPr="00BB2038">
        <w:t>. Jun 28 2019;9(6):e030386. doi:10.1136/bmjopen-2019-030386</w:t>
      </w:r>
    </w:p>
    <w:p w14:paraId="347F0011" w14:textId="77777777" w:rsidR="00BB2038" w:rsidRPr="00BB2038" w:rsidRDefault="00BB2038" w:rsidP="00BB2038">
      <w:pPr>
        <w:pStyle w:val="EndNoteBibliography"/>
      </w:pPr>
      <w:r w:rsidRPr="00BB2038">
        <w:t>29.</w:t>
      </w:r>
      <w:r w:rsidRPr="00BB2038">
        <w:tab/>
        <w:t xml:space="preserve">Struck S, Enns JE, Sanguins J, et al. An unconditional prenatal cash benefit is associated with improved birth and early childhood outcomes for Metis families in Manitoba, Canada. </w:t>
      </w:r>
      <w:r w:rsidRPr="00BB2038">
        <w:rPr>
          <w:i/>
        </w:rPr>
        <w:t>Children and Youth Services Review</w:t>
      </w:r>
      <w:r w:rsidRPr="00BB2038">
        <w:t>. Feb 2021</w:t>
      </w:r>
    </w:p>
    <w:p w14:paraId="7A813B1F" w14:textId="189BDFEE" w:rsidR="00BB2038" w:rsidRPr="00BB2038" w:rsidRDefault="00BB2038" w:rsidP="00BB2038">
      <w:pPr>
        <w:pStyle w:val="EndNoteBibliography"/>
      </w:pPr>
      <w:r w:rsidRPr="00BB2038">
        <w:t>2021-08-02 2021;121:1. doi:</w:t>
      </w:r>
      <w:hyperlink r:id="rId12" w:history="1">
        <w:r w:rsidRPr="00BB2038">
          <w:rPr>
            <w:rStyle w:val="Hyperlink"/>
          </w:rPr>
          <w:t>http://dx.doi.org/10.1016/j.childyouth.2020.105853</w:t>
        </w:r>
      </w:hyperlink>
    </w:p>
    <w:p w14:paraId="2D7EBA39" w14:textId="77777777" w:rsidR="00BB2038" w:rsidRPr="00BB2038" w:rsidRDefault="00BB2038" w:rsidP="00BB2038">
      <w:pPr>
        <w:pStyle w:val="EndNoteBibliography"/>
      </w:pPr>
      <w:r w:rsidRPr="00BB2038">
        <w:t>30.</w:t>
      </w:r>
      <w:r w:rsidRPr="00BB2038">
        <w:tab/>
        <w:t xml:space="preserve">Milligan K, Stabile M. Do Child Tax Benefits Affect the Well-Being of Children? Evidence from Canadian Child Benefit Expansions. </w:t>
      </w:r>
      <w:r w:rsidRPr="00BB2038">
        <w:rPr>
          <w:i/>
        </w:rPr>
        <w:t>American Economic Journal: Economic Policy</w:t>
      </w:r>
      <w:r w:rsidRPr="00BB2038">
        <w:t>. 2011;3(3):175-205. doi:10.1257/pol.3.3.175</w:t>
      </w:r>
    </w:p>
    <w:p w14:paraId="27B36B87" w14:textId="77777777" w:rsidR="00BB2038" w:rsidRPr="00BB2038" w:rsidRDefault="00BB2038" w:rsidP="00BB2038">
      <w:pPr>
        <w:pStyle w:val="EndNoteBibliography"/>
      </w:pPr>
      <w:r w:rsidRPr="00BB2038">
        <w:t>31.</w:t>
      </w:r>
      <w:r w:rsidRPr="00BB2038">
        <w:tab/>
        <w:t xml:space="preserve">Hanratty M, Trzcinski E. Who benefits from paid family leave? Impact of expansions in Canadian paid family leave on maternal employment and transfer income. </w:t>
      </w:r>
      <w:r w:rsidRPr="00BB2038">
        <w:rPr>
          <w:i/>
        </w:rPr>
        <w:t>Journal of Population Economics</w:t>
      </w:r>
      <w:r w:rsidRPr="00BB2038">
        <w:t>. 2009/07/01 2009;22(3):693-711. doi:10.1007/s00148-008-0211-x</w:t>
      </w:r>
    </w:p>
    <w:p w14:paraId="3D330773" w14:textId="4FD89A41" w:rsidR="00BB2038" w:rsidRPr="00BB2038" w:rsidRDefault="00BB2038" w:rsidP="00BB2038">
      <w:pPr>
        <w:pStyle w:val="EndNoteBibliography"/>
      </w:pPr>
      <w:r w:rsidRPr="00BB2038">
        <w:t>32.</w:t>
      </w:r>
      <w:r w:rsidRPr="00BB2038">
        <w:tab/>
        <w:t xml:space="preserve">Lebihan L, Mao Takongmo C-O. The impact of universal child benefits on family health and behaviours. </w:t>
      </w:r>
      <w:r w:rsidRPr="00BB2038">
        <w:rPr>
          <w:i/>
        </w:rPr>
        <w:t>Research in Economics</w:t>
      </w:r>
      <w:r w:rsidRPr="00BB2038">
        <w:t>. 2018/12/01/ 2018;72(4):415-427. doi:</w:t>
      </w:r>
      <w:hyperlink r:id="rId13" w:history="1">
        <w:r w:rsidRPr="00BB2038">
          <w:rPr>
            <w:rStyle w:val="Hyperlink"/>
          </w:rPr>
          <w:t>https://doi.org/10.1016/j.rie.2018.07.006</w:t>
        </w:r>
      </w:hyperlink>
    </w:p>
    <w:p w14:paraId="00EB3E99" w14:textId="77777777" w:rsidR="00BB2038" w:rsidRPr="00BB2038" w:rsidRDefault="00BB2038" w:rsidP="00BB2038">
      <w:pPr>
        <w:pStyle w:val="EndNoteBibliography"/>
      </w:pPr>
      <w:r w:rsidRPr="00BB2038">
        <w:t>33.</w:t>
      </w:r>
      <w:r w:rsidRPr="00BB2038">
        <w:tab/>
        <w:t xml:space="preserve">Tarasuk V, Li V, Dachner VNNA, Mitchell V. Household Food Insecurity in Ontario during a Period of Poverty Reduction, 200U 2014. </w:t>
      </w:r>
      <w:r w:rsidRPr="00BB2038">
        <w:rPr>
          <w:i/>
        </w:rPr>
        <w:t>Canadian Public Policy</w:t>
      </w:r>
      <w:r w:rsidRPr="00BB2038">
        <w:t xml:space="preserve">. 2019;45:104 - 93. </w:t>
      </w:r>
    </w:p>
    <w:p w14:paraId="0C725758" w14:textId="77777777" w:rsidR="00BB2038" w:rsidRPr="00BB2038" w:rsidRDefault="00BB2038" w:rsidP="00BB2038">
      <w:pPr>
        <w:pStyle w:val="EndNoteBibliography"/>
      </w:pPr>
      <w:r w:rsidRPr="00BB2038">
        <w:t>34.</w:t>
      </w:r>
      <w:r w:rsidRPr="00BB2038">
        <w:tab/>
        <w:t xml:space="preserve">Ionescu-Ittu R, Glymour MM, Kaufman JS. A difference-in-differences approach to estimate the effect of income-supplementation on food insecurity. </w:t>
      </w:r>
      <w:r w:rsidRPr="00BB2038">
        <w:rPr>
          <w:i/>
        </w:rPr>
        <w:t>Preventive medicine</w:t>
      </w:r>
      <w:r w:rsidRPr="00BB2038">
        <w:t>. Jan 2015;70:108-16. doi:10.1016/j.ypmed.2014.11.017</w:t>
      </w:r>
    </w:p>
    <w:p w14:paraId="648C0955" w14:textId="77777777" w:rsidR="00BB2038" w:rsidRPr="00BB2038" w:rsidRDefault="00BB2038" w:rsidP="00BB2038">
      <w:pPr>
        <w:pStyle w:val="EndNoteBibliography"/>
      </w:pPr>
      <w:r w:rsidRPr="00BB2038">
        <w:t>35.</w:t>
      </w:r>
      <w:r w:rsidRPr="00BB2038">
        <w:tab/>
        <w:t xml:space="preserve">Lebihan L, Mao Takongmo CO. Unconditional cash transfers and parental obesity. </w:t>
      </w:r>
      <w:r w:rsidRPr="00BB2038">
        <w:rPr>
          <w:i/>
        </w:rPr>
        <w:t>Social science &amp; medicine (1982)</w:t>
      </w:r>
      <w:r w:rsidRPr="00BB2038">
        <w:t>. Mar 2019;224:116-126. doi:10.1016/j.socscimed.2019.01.043</w:t>
      </w:r>
    </w:p>
    <w:p w14:paraId="6230CD8B" w14:textId="77777777" w:rsidR="00BB2038" w:rsidRPr="00BB2038" w:rsidRDefault="00BB2038" w:rsidP="00BB2038">
      <w:pPr>
        <w:pStyle w:val="EndNoteBibliography"/>
      </w:pPr>
      <w:r w:rsidRPr="00BB2038">
        <w:t>36.</w:t>
      </w:r>
      <w:r w:rsidRPr="00BB2038">
        <w:tab/>
        <w:t xml:space="preserve">Daley A. Income and the mental health of Canadian mothers: Evidence from the Universal Child Care Benefit. </w:t>
      </w:r>
      <w:r w:rsidRPr="00BB2038">
        <w:rPr>
          <w:i/>
        </w:rPr>
        <w:t>SSM Popul Health</w:t>
      </w:r>
      <w:r w:rsidRPr="00BB2038">
        <w:t>. Dec 2017;3:674-683. doi:10.1016/j.ssmph.2017.08.002</w:t>
      </w:r>
    </w:p>
    <w:p w14:paraId="1BA3A1BC" w14:textId="77777777" w:rsidR="00BB2038" w:rsidRPr="00BB2038" w:rsidRDefault="00BB2038" w:rsidP="00BB2038">
      <w:pPr>
        <w:pStyle w:val="EndNoteBibliography"/>
      </w:pPr>
      <w:r w:rsidRPr="00BB2038">
        <w:lastRenderedPageBreak/>
        <w:t>37.</w:t>
      </w:r>
      <w:r w:rsidRPr="00BB2038">
        <w:tab/>
        <w:t xml:space="preserve">Brown EM, Tarasuk V. Money speaks: Reductions in severe food insecurity follow the Canada Child Benefit. </w:t>
      </w:r>
      <w:r w:rsidRPr="00BB2038">
        <w:rPr>
          <w:i/>
        </w:rPr>
        <w:t>Preventive medicine</w:t>
      </w:r>
      <w:r w:rsidRPr="00BB2038">
        <w:t>. Dec 2019;129:105876. doi:10.1016/j.ypmed.2019.105876</w:t>
      </w:r>
    </w:p>
    <w:p w14:paraId="244832EE" w14:textId="23DEC1B2" w:rsidR="00BB2038" w:rsidRPr="00BB2038" w:rsidRDefault="00BB2038" w:rsidP="00BB2038">
      <w:pPr>
        <w:pStyle w:val="EndNoteBibliography"/>
      </w:pPr>
      <w:r w:rsidRPr="00BB2038">
        <w:t>38.</w:t>
      </w:r>
      <w:r w:rsidRPr="00BB2038">
        <w:tab/>
        <w:t xml:space="preserve">Milligan K, Stabile M. The integration of child tax credits and welfare: Evidence from the Canadian National Child Benefit program. </w:t>
      </w:r>
      <w:r w:rsidRPr="00BB2038">
        <w:rPr>
          <w:i/>
        </w:rPr>
        <w:t>Journal of Public Economics</w:t>
      </w:r>
      <w:r w:rsidRPr="00BB2038">
        <w:t>. 2007/02/01/ 2007;91(1):305-326. doi:</w:t>
      </w:r>
      <w:hyperlink r:id="rId14" w:history="1">
        <w:r w:rsidRPr="00BB2038">
          <w:rPr>
            <w:rStyle w:val="Hyperlink"/>
          </w:rPr>
          <w:t>https://doi.org/10.1016/j.jpubeco.2006.05.008</w:t>
        </w:r>
      </w:hyperlink>
    </w:p>
    <w:p w14:paraId="4F20463D" w14:textId="77777777" w:rsidR="00BB2038" w:rsidRPr="00BB2038" w:rsidRDefault="00BB2038" w:rsidP="00BB2038">
      <w:pPr>
        <w:pStyle w:val="EndNoteBibliography"/>
      </w:pPr>
      <w:r w:rsidRPr="00BB2038">
        <w:t>39.</w:t>
      </w:r>
      <w:r w:rsidRPr="00BB2038">
        <w:tab/>
        <w:t xml:space="preserve">Ang XL. The Effects of Cash Transfer Fertility Incentives and Parental Leave Benefits on Fertility and Labor Supply: Evidence from Two Natural Experiments. </w:t>
      </w:r>
      <w:r w:rsidRPr="00BB2038">
        <w:rPr>
          <w:i/>
        </w:rPr>
        <w:t>Journal of Family and Economic Issues</w:t>
      </w:r>
      <w:r w:rsidRPr="00BB2038">
        <w:t>. 2015/06/01 2015;36(2):263-288. doi:10.1007/s10834-014-9394-3</w:t>
      </w:r>
    </w:p>
    <w:p w14:paraId="7FB9C2B5" w14:textId="77777777" w:rsidR="00BB2038" w:rsidRPr="00BB2038" w:rsidRDefault="00BB2038" w:rsidP="00BB2038">
      <w:pPr>
        <w:pStyle w:val="EndNoteBibliography"/>
      </w:pPr>
      <w:r w:rsidRPr="00BB2038">
        <w:t>40.</w:t>
      </w:r>
      <w:r w:rsidRPr="00BB2038">
        <w:tab/>
        <w:t>Baker M, Messacar D, Stabile M. The Effects of Child Tax Benefits on Poverty and Labor Supply: Evidence from the Canada Child Benefit and Universal Child Care Benefit. National Bureau of Economic Research, Inc, NBER Working Papers: 28556; 2021.</w:t>
      </w:r>
    </w:p>
    <w:p w14:paraId="0C919334" w14:textId="5CA21D6E" w:rsidR="00BB2038" w:rsidRPr="00BB2038" w:rsidRDefault="00BB2038" w:rsidP="00BB2038">
      <w:pPr>
        <w:pStyle w:val="EndNoteBibliography"/>
      </w:pPr>
      <w:r w:rsidRPr="00BB2038">
        <w:t>41.</w:t>
      </w:r>
      <w:r w:rsidRPr="00BB2038">
        <w:tab/>
        <w:t xml:space="preserve">Morris P, Michalopoulos C. Findings from the Self-Sufficiency Project: effects on children and adolescents of a program that increased employment and income. </w:t>
      </w:r>
      <w:r w:rsidRPr="00BB2038">
        <w:rPr>
          <w:i/>
        </w:rPr>
        <w:t>Journal of applied developmental psychology</w:t>
      </w:r>
      <w:r w:rsidRPr="00BB2038">
        <w:t>. 2003/06/01/ 2003;24(2):201-239. doi:</w:t>
      </w:r>
      <w:hyperlink r:id="rId15" w:history="1">
        <w:r w:rsidRPr="00BB2038">
          <w:rPr>
            <w:rStyle w:val="Hyperlink"/>
          </w:rPr>
          <w:t>https://doi.org/10.1016/S0193-3973(03)00045-5</w:t>
        </w:r>
      </w:hyperlink>
    </w:p>
    <w:p w14:paraId="3054E91D" w14:textId="77777777" w:rsidR="00BB2038" w:rsidRPr="00BB2038" w:rsidRDefault="00BB2038" w:rsidP="00BB2038">
      <w:pPr>
        <w:pStyle w:val="EndNoteBibliography"/>
      </w:pPr>
      <w:r w:rsidRPr="00BB2038">
        <w:t>42.</w:t>
      </w:r>
      <w:r w:rsidRPr="00BB2038">
        <w:tab/>
        <w:t xml:space="preserve">Milligan K, Stablie M. Child Benefits, Maternal Employment, and Children’s Health: Evidence from Canadian Child Benefit Expansions. </w:t>
      </w:r>
      <w:r w:rsidRPr="00BB2038">
        <w:rPr>
          <w:i/>
        </w:rPr>
        <w:t>The American economic review</w:t>
      </w:r>
      <w:r w:rsidRPr="00BB2038">
        <w:t xml:space="preserve">. May 2009;99(2):128-32. </w:t>
      </w:r>
    </w:p>
    <w:p w14:paraId="65AB768F" w14:textId="77777777" w:rsidR="00BB2038" w:rsidRPr="00BB2038" w:rsidRDefault="00BB2038" w:rsidP="00BB2038">
      <w:pPr>
        <w:pStyle w:val="EndNoteBibliography"/>
      </w:pPr>
      <w:r w:rsidRPr="00BB2038">
        <w:t>43.</w:t>
      </w:r>
      <w:r w:rsidRPr="00BB2038">
        <w:tab/>
        <w:t xml:space="preserve">Enns JE, Nickel NC, Chartier M, et al. An unconditional prenatal income supplement is associated with improved birth and early childhood outcomes among First Nations children in Manitoba, Canada: a population-based cohort study. </w:t>
      </w:r>
      <w:r w:rsidRPr="00BB2038">
        <w:rPr>
          <w:i/>
        </w:rPr>
        <w:t>BMC Pregnancy &amp; Childbirth</w:t>
      </w:r>
      <w:r w:rsidRPr="00BB2038">
        <w:t>. 2021;21(1):1-11. doi:10.1186/s12884-021-03782-w</w:t>
      </w:r>
    </w:p>
    <w:p w14:paraId="1119A512" w14:textId="77777777" w:rsidR="00BB2038" w:rsidRPr="00BB2038" w:rsidRDefault="00BB2038" w:rsidP="00BB2038">
      <w:pPr>
        <w:pStyle w:val="EndNoteBibliography"/>
      </w:pPr>
      <w:r w:rsidRPr="00BB2038">
        <w:t>44.</w:t>
      </w:r>
      <w:r w:rsidRPr="00BB2038">
        <w:tab/>
        <w:t xml:space="preserve">Campbell F, Conti G, Heckman JJ, et al. Early Childhood Investments Substantially Boost Adult Health. </w:t>
      </w:r>
      <w:r w:rsidRPr="00BB2038">
        <w:rPr>
          <w:i/>
        </w:rPr>
        <w:t>Science</w:t>
      </w:r>
      <w:r w:rsidRPr="00BB2038">
        <w:t>. 2014;343(6178):1478-1485. doi:10.1126/science.1248429</w:t>
      </w:r>
    </w:p>
    <w:p w14:paraId="314CAB27" w14:textId="77777777" w:rsidR="00BB2038" w:rsidRPr="00BB2038" w:rsidRDefault="00BB2038" w:rsidP="00BB2038">
      <w:pPr>
        <w:pStyle w:val="EndNoteBibliography"/>
      </w:pPr>
      <w:r w:rsidRPr="00BB2038">
        <w:t>45.</w:t>
      </w:r>
      <w:r w:rsidRPr="00BB2038">
        <w:tab/>
        <w:t xml:space="preserve">Sanmartin C, Hennessy D, Lu Y, Law MR. Trends in out-of-pocket health care expenditures in Canada, by household income, 1997 to 2009. </w:t>
      </w:r>
      <w:r w:rsidRPr="00BB2038">
        <w:rPr>
          <w:i/>
        </w:rPr>
        <w:t>Health reports</w:t>
      </w:r>
      <w:r w:rsidRPr="00BB2038">
        <w:t xml:space="preserve">. Apr 2014;25(4):13-7. </w:t>
      </w:r>
    </w:p>
    <w:p w14:paraId="6A351380" w14:textId="77777777" w:rsidR="00BB2038" w:rsidRPr="00BB2038" w:rsidRDefault="00BB2038" w:rsidP="00BB2038">
      <w:pPr>
        <w:pStyle w:val="EndNoteBibliography"/>
      </w:pPr>
      <w:r w:rsidRPr="00BB2038">
        <w:t>46.</w:t>
      </w:r>
      <w:r w:rsidRPr="00BB2038">
        <w:tab/>
        <w:t xml:space="preserve">Jensen SK, Dumontheil I, Barker ED. Developmental inter-relations between early maternal depression, contextual risks, and interpersonal stress, and their effect on later child cognitive functioning. </w:t>
      </w:r>
      <w:r w:rsidRPr="00BB2038">
        <w:rPr>
          <w:i/>
        </w:rPr>
        <w:t>Depression and anxiety</w:t>
      </w:r>
      <w:r w:rsidRPr="00BB2038">
        <w:t>. Jul 2014;31(7):599-607. doi:10.1002/da.22147</w:t>
      </w:r>
    </w:p>
    <w:p w14:paraId="156CE077" w14:textId="6D2618A1" w:rsidR="00BB2038" w:rsidRPr="00BB2038" w:rsidRDefault="00BB2038" w:rsidP="00BB2038">
      <w:pPr>
        <w:pStyle w:val="EndNoteBibliography"/>
      </w:pPr>
      <w:r w:rsidRPr="00BB2038">
        <w:t>47.</w:t>
      </w:r>
      <w:r w:rsidRPr="00BB2038">
        <w:tab/>
        <w:t xml:space="preserve">Sinha R, Jastreboff AM. Stress as a Common Risk Factor for Obesity and Addiction. </w:t>
      </w:r>
      <w:r w:rsidRPr="00BB2038">
        <w:rPr>
          <w:i/>
        </w:rPr>
        <w:t>Biological Psychiatry</w:t>
      </w:r>
      <w:r w:rsidRPr="00BB2038">
        <w:t>. 2013/05/01/ 2013;73(9):827-835. doi:</w:t>
      </w:r>
      <w:hyperlink r:id="rId16" w:history="1">
        <w:r w:rsidRPr="00BB2038">
          <w:rPr>
            <w:rStyle w:val="Hyperlink"/>
          </w:rPr>
          <w:t>https://doi.org/10.1016/j.biopsych.2013.01.032</w:t>
        </w:r>
      </w:hyperlink>
    </w:p>
    <w:p w14:paraId="27D22511" w14:textId="77777777" w:rsidR="00BB2038" w:rsidRPr="00BB2038" w:rsidRDefault="00BB2038" w:rsidP="00BB2038">
      <w:pPr>
        <w:pStyle w:val="EndNoteBibliography"/>
      </w:pPr>
      <w:r w:rsidRPr="00BB2038">
        <w:t>48.</w:t>
      </w:r>
      <w:r w:rsidRPr="00BB2038">
        <w:tab/>
        <w:t xml:space="preserve">Cohen S. Aftereffects of stress on human performance and social behavior: a review of research and theory. </w:t>
      </w:r>
      <w:r w:rsidRPr="00BB2038">
        <w:rPr>
          <w:i/>
        </w:rPr>
        <w:t>Psychol Bull</w:t>
      </w:r>
      <w:r w:rsidRPr="00BB2038">
        <w:t xml:space="preserve">. Jul 1980;88(1):82-108. </w:t>
      </w:r>
    </w:p>
    <w:p w14:paraId="745E5C38" w14:textId="554A8B62" w:rsidR="00C0238A" w:rsidRDefault="00B36FD6">
      <w:r>
        <w:fldChar w:fldCharType="end"/>
      </w:r>
    </w:p>
    <w:p w14:paraId="16FF01F3" w14:textId="4FFA87DD" w:rsidR="003F47AF" w:rsidRDefault="003F47AF"/>
    <w:p w14:paraId="593B1927" w14:textId="4B40CE46" w:rsidR="003F47AF" w:rsidRDefault="003F47AF"/>
    <w:p w14:paraId="10363CDB" w14:textId="0BC966D8" w:rsidR="003F47AF" w:rsidRDefault="003F47AF"/>
    <w:p w14:paraId="487B124F" w14:textId="347A3020" w:rsidR="003F47AF" w:rsidRDefault="003F47AF"/>
    <w:p w14:paraId="4E9503C8" w14:textId="45BEE66C" w:rsidR="003F47AF" w:rsidRDefault="003F47AF"/>
    <w:p w14:paraId="479AA41C" w14:textId="1296AF13" w:rsidR="003F47AF" w:rsidRDefault="003F47AF"/>
    <w:p w14:paraId="39C72AC5" w14:textId="28C08A41" w:rsidR="003F47AF" w:rsidRDefault="003F47AF"/>
    <w:p w14:paraId="7D84AC69" w14:textId="65D73F50" w:rsidR="003F47AF" w:rsidRDefault="003F47AF"/>
    <w:p w14:paraId="0DA4D3FB" w14:textId="0764F797" w:rsidR="003F47AF" w:rsidRDefault="003F47AF"/>
    <w:p w14:paraId="477B0032" w14:textId="54C35BAC" w:rsidR="003F47AF" w:rsidRDefault="003F47AF"/>
    <w:p w14:paraId="65A0C9B2" w14:textId="6466A74D" w:rsidR="003F47AF" w:rsidRDefault="003F47AF"/>
    <w:p w14:paraId="512D158E" w14:textId="49A0C798" w:rsidR="003F47AF" w:rsidRDefault="003F47AF"/>
    <w:p w14:paraId="7CBD813E" w14:textId="77777777" w:rsidR="003F47AF" w:rsidRDefault="003F47AF">
      <w:pPr>
        <w:sectPr w:rsidR="003F47AF" w:rsidSect="007873B5">
          <w:footerReference w:type="even" r:id="rId17"/>
          <w:footerReference w:type="default" r:id="rId18"/>
          <w:pgSz w:w="12240" w:h="15840"/>
          <w:pgMar w:top="1440" w:right="1440" w:bottom="1440" w:left="1440" w:header="708" w:footer="708" w:gutter="0"/>
          <w:lnNumType w:countBy="1"/>
          <w:cols w:space="708"/>
          <w:docGrid w:linePitch="360"/>
        </w:sectPr>
      </w:pPr>
    </w:p>
    <w:p w14:paraId="1FB85D42" w14:textId="77777777" w:rsidR="003F47AF" w:rsidRPr="00F73D52" w:rsidRDefault="003F47AF" w:rsidP="003F47AF">
      <w:pPr>
        <w:jc w:val="center"/>
        <w:rPr>
          <w:u w:val="single"/>
        </w:rPr>
      </w:pPr>
      <w:r w:rsidRPr="00F73D52">
        <w:rPr>
          <w:noProof/>
          <w:u w:val="single"/>
          <w:lang w:val="en-US"/>
        </w:rPr>
        <w:lastRenderedPageBreak/>
        <mc:AlternateContent>
          <mc:Choice Requires="wps">
            <w:drawing>
              <wp:anchor distT="0" distB="0" distL="114300" distR="114300" simplePos="0" relativeHeight="251670528" behindDoc="0" locked="0" layoutInCell="1" allowOverlap="1" wp14:anchorId="25E58187" wp14:editId="70A6CFB6">
                <wp:simplePos x="0" y="0"/>
                <wp:positionH relativeFrom="column">
                  <wp:posOffset>4391025</wp:posOffset>
                </wp:positionH>
                <wp:positionV relativeFrom="paragraph">
                  <wp:posOffset>4133850</wp:posOffset>
                </wp:positionV>
                <wp:extent cx="1714500" cy="571500"/>
                <wp:effectExtent l="0" t="0" r="19050" b="190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3FDE5016" w14:textId="5E00877C" w:rsidR="006C3F5A" w:rsidRDefault="006C3F5A" w:rsidP="003F47AF">
                            <w:pPr>
                              <w:jc w:val="center"/>
                              <w:rPr>
                                <w:rFonts w:ascii="Calibri" w:hAnsi="Calibri"/>
                                <w:sz w:val="22"/>
                                <w:szCs w:val="22"/>
                              </w:rPr>
                            </w:pPr>
                            <w:r>
                              <w:rPr>
                                <w:rFonts w:ascii="Calibri" w:hAnsi="Calibri"/>
                                <w:sz w:val="22"/>
                                <w:szCs w:val="22"/>
                              </w:rPr>
                              <w:t xml:space="preserve">Full-text articles excluded </w:t>
                            </w:r>
                            <w:r>
                              <w:rPr>
                                <w:rFonts w:ascii="Calibri" w:hAnsi="Calibri"/>
                                <w:sz w:val="22"/>
                                <w:szCs w:val="22"/>
                              </w:rPr>
                              <w:br/>
                              <w:t xml:space="preserve">(n = </w:t>
                            </w:r>
                            <w:r w:rsidR="006D4FBA">
                              <w:rPr>
                                <w:rFonts w:ascii="Calibri" w:hAnsi="Calibri"/>
                                <w:sz w:val="22"/>
                                <w:szCs w:val="22"/>
                              </w:rPr>
                              <w:t>161</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E58187" id="Rectangle 4" o:spid="_x0000_s1026" style="position:absolute;left:0;text-align:left;margin-left:345.75pt;margin-top:325.5pt;width:135pt;height: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">
                <v:textbox inset=",7.2pt,,7.2pt">
                  <w:txbxContent>
                    <w:p w14:paraId="3FDE5016" w14:textId="5E00877C" w:rsidR="006C3F5A" w:rsidRDefault="006C3F5A" w:rsidP="003F47AF">
                      <w:pPr>
                        <w:jc w:val="center"/>
                        <w:rPr>
                          <w:rFonts w:ascii="Calibri" w:hAnsi="Calibri"/>
                          <w:sz w:val="22"/>
                          <w:szCs w:val="22"/>
                        </w:rPr>
                      </w:pPr>
                      <w:r>
                        <w:rPr>
                          <w:rFonts w:ascii="Calibri" w:hAnsi="Calibri"/>
                          <w:sz w:val="22"/>
                          <w:szCs w:val="22"/>
                        </w:rPr>
                        <w:t xml:space="preserve">Full-text articles excluded </w:t>
                      </w:r>
                      <w:r>
                        <w:rPr>
                          <w:rFonts w:ascii="Calibri" w:hAnsi="Calibri"/>
                          <w:sz w:val="22"/>
                          <w:szCs w:val="22"/>
                        </w:rPr>
                        <w:br/>
                        <w:t xml:space="preserve">(n = </w:t>
                      </w:r>
                      <w:r w:rsidR="006D4FBA">
                        <w:rPr>
                          <w:rFonts w:ascii="Calibri" w:hAnsi="Calibri"/>
                          <w:sz w:val="22"/>
                          <w:szCs w:val="22"/>
                        </w:rPr>
                        <w:t>161</w:t>
                      </w:r>
                      <w:r>
                        <w:rPr>
                          <w:rFonts w:ascii="Calibri" w:hAnsi="Calibri"/>
                          <w:sz w:val="22"/>
                          <w:szCs w:val="22"/>
                        </w:rPr>
                        <w:t>)</w:t>
                      </w:r>
                    </w:p>
                  </w:txbxContent>
                </v:textbox>
              </v:rect>
            </w:pict>
          </mc:Fallback>
        </mc:AlternateContent>
      </w:r>
      <w:r w:rsidRPr="00F73D52">
        <w:rPr>
          <w:noProof/>
          <w:u w:val="single"/>
          <w:lang w:val="en-US"/>
        </w:rPr>
        <mc:AlternateContent>
          <mc:Choice Requires="wps">
            <w:drawing>
              <wp:anchor distT="4294967294" distB="4294967294" distL="114300" distR="114300" simplePos="0" relativeHeight="251669504" behindDoc="0" locked="0" layoutInCell="1" allowOverlap="1" wp14:anchorId="4A7B77BF" wp14:editId="7DADB353">
                <wp:simplePos x="0" y="0"/>
                <wp:positionH relativeFrom="column">
                  <wp:posOffset>4196715</wp:posOffset>
                </wp:positionH>
                <wp:positionV relativeFrom="paragraph">
                  <wp:posOffset>4187825</wp:posOffset>
                </wp:positionV>
                <wp:extent cx="0" cy="309245"/>
                <wp:effectExtent l="0" t="78423" r="16828" b="93027"/>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a:off x="0" y="0"/>
                          <a:ext cx="0" cy="3092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4CA31A2" id="_x0000_t32" coordsize="21600,21600" o:spt="32" o:oned="t" path="m,l21600,21600e" filled="f">
                <v:path arrowok="t" fillok="f" o:connecttype="none"/>
                <o:lock v:ext="edit" shapetype="t"/>
              </v:shapetype>
              <v:shape id="Straight Arrow Connector 21" o:spid="_x0000_s1026" type="#_x0000_t32" style="position:absolute;margin-left:330.45pt;margin-top:329.75pt;width:0;height:24.35pt;rotation:-9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" strokecolor="black [3200]" strokeweight="1pt">
                <v:stroke endarrow="block" joinstyle="miter"/>
                <o:lock v:ext="edit" shapetype="f"/>
              </v:shape>
            </w:pict>
          </mc:Fallback>
        </mc:AlternateContent>
      </w:r>
      <w:r w:rsidRPr="00F73D52">
        <w:rPr>
          <w:noProof/>
          <w:u w:val="single"/>
          <w:lang w:val="en-US"/>
        </w:rPr>
        <mc:AlternateContent>
          <mc:Choice Requires="wps">
            <w:drawing>
              <wp:anchor distT="4294967294" distB="4294967294" distL="114300" distR="114300" simplePos="0" relativeHeight="251667456" behindDoc="0" locked="0" layoutInCell="1" allowOverlap="1" wp14:anchorId="0BC5684C" wp14:editId="2F3EE9E0">
                <wp:simplePos x="0" y="0"/>
                <wp:positionH relativeFrom="column">
                  <wp:posOffset>4197350</wp:posOffset>
                </wp:positionH>
                <wp:positionV relativeFrom="paragraph">
                  <wp:posOffset>2581910</wp:posOffset>
                </wp:positionV>
                <wp:extent cx="0" cy="309245"/>
                <wp:effectExtent l="0" t="78423" r="16828" b="93027"/>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a:off x="0" y="0"/>
                          <a:ext cx="0" cy="30924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9F5E12" id="Straight Arrow Connector 11" o:spid="_x0000_s1026" type="#_x0000_t32" style="position:absolute;margin-left:330.5pt;margin-top:203.3pt;width:0;height:24.35pt;rotation:-90;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" strokecolor="black [3200]" strokeweight="1pt">
                <v:stroke endarrow="block" joinstyle="miter"/>
                <o:lock v:ext="edit" shapetype="f"/>
              </v:shape>
            </w:pict>
          </mc:Fallback>
        </mc:AlternateContent>
      </w:r>
      <w:r w:rsidRPr="00F73D52">
        <w:rPr>
          <w:noProof/>
          <w:u w:val="single"/>
          <w:lang w:val="en-US"/>
        </w:rPr>
        <mc:AlternateContent>
          <mc:Choice Requires="wps">
            <w:drawing>
              <wp:anchor distT="0" distB="0" distL="114300" distR="114300" simplePos="0" relativeHeight="251666432" behindDoc="0" locked="0" layoutInCell="1" allowOverlap="1" wp14:anchorId="1B9F0E0B" wp14:editId="3FEA8367">
                <wp:simplePos x="0" y="0"/>
                <wp:positionH relativeFrom="column">
                  <wp:posOffset>4391025</wp:posOffset>
                </wp:positionH>
                <wp:positionV relativeFrom="paragraph">
                  <wp:posOffset>2453005</wp:posOffset>
                </wp:positionV>
                <wp:extent cx="1714500" cy="571500"/>
                <wp:effectExtent l="0" t="0" r="19050" b="190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EB34078" w14:textId="555A96BB" w:rsidR="006C3F5A" w:rsidRDefault="006C3F5A" w:rsidP="003F47AF">
                            <w:pPr>
                              <w:jc w:val="center"/>
                              <w:rPr>
                                <w:rFonts w:ascii="Calibri" w:hAnsi="Calibri"/>
                                <w:sz w:val="22"/>
                                <w:szCs w:val="22"/>
                              </w:rPr>
                            </w:pPr>
                            <w:r>
                              <w:rPr>
                                <w:rFonts w:ascii="Calibri" w:hAnsi="Calibri"/>
                                <w:sz w:val="22"/>
                                <w:szCs w:val="22"/>
                              </w:rPr>
                              <w:t xml:space="preserve">Records excluded </w:t>
                            </w:r>
                            <w:r>
                              <w:rPr>
                                <w:rFonts w:ascii="Calibri" w:hAnsi="Calibri"/>
                                <w:sz w:val="22"/>
                                <w:szCs w:val="22"/>
                              </w:rPr>
                              <w:br/>
                              <w:t>(n = 6</w:t>
                            </w:r>
                            <w:r w:rsidR="00A57301">
                              <w:rPr>
                                <w:rFonts w:ascii="Calibri" w:hAnsi="Calibri"/>
                                <w:sz w:val="22"/>
                                <w:szCs w:val="22"/>
                              </w:rPr>
                              <w:t>,868</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9F0E0B" id="Rectangle 14" o:spid="_x0000_s1027" style="position:absolute;left:0;text-align:left;margin-left:345.75pt;margin-top:193.15pt;width:13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">
                <v:textbox inset=",7.2pt,,7.2pt">
                  <w:txbxContent>
                    <w:p w14:paraId="4EB34078" w14:textId="555A96BB" w:rsidR="006C3F5A" w:rsidRDefault="006C3F5A" w:rsidP="003F47AF">
                      <w:pPr>
                        <w:jc w:val="center"/>
                        <w:rPr>
                          <w:rFonts w:ascii="Calibri" w:hAnsi="Calibri"/>
                          <w:sz w:val="22"/>
                          <w:szCs w:val="22"/>
                        </w:rPr>
                      </w:pPr>
                      <w:r>
                        <w:rPr>
                          <w:rFonts w:ascii="Calibri" w:hAnsi="Calibri"/>
                          <w:sz w:val="22"/>
                          <w:szCs w:val="22"/>
                        </w:rPr>
                        <w:t xml:space="preserve">Records excluded </w:t>
                      </w:r>
                      <w:r>
                        <w:rPr>
                          <w:rFonts w:ascii="Calibri" w:hAnsi="Calibri"/>
                          <w:sz w:val="22"/>
                          <w:szCs w:val="22"/>
                        </w:rPr>
                        <w:br/>
                        <w:t>(n = 6</w:t>
                      </w:r>
                      <w:r w:rsidR="00A57301">
                        <w:rPr>
                          <w:rFonts w:ascii="Calibri" w:hAnsi="Calibri"/>
                          <w:sz w:val="22"/>
                          <w:szCs w:val="22"/>
                        </w:rPr>
                        <w:t>,868</w:t>
                      </w:r>
                      <w:r>
                        <w:rPr>
                          <w:rFonts w:ascii="Calibri" w:hAnsi="Calibri"/>
                          <w:sz w:val="22"/>
                          <w:szCs w:val="22"/>
                        </w:rPr>
                        <w:t>)</w:t>
                      </w:r>
                    </w:p>
                  </w:txbxContent>
                </v:textbox>
              </v:rect>
            </w:pict>
          </mc:Fallback>
        </mc:AlternateContent>
      </w:r>
      <w:r w:rsidRPr="00F73D52">
        <w:rPr>
          <w:noProof/>
          <w:u w:val="single"/>
          <w:lang w:val="en-US"/>
        </w:rPr>
        <mc:AlternateContent>
          <mc:Choice Requires="wps">
            <w:drawing>
              <wp:anchor distT="0" distB="0" distL="114300" distR="114300" simplePos="0" relativeHeight="251665408" behindDoc="0" locked="0" layoutInCell="1" allowOverlap="1" wp14:anchorId="22BFE43B" wp14:editId="36A36ECC">
                <wp:simplePos x="0" y="0"/>
                <wp:positionH relativeFrom="margin">
                  <wp:posOffset>1296670</wp:posOffset>
                </wp:positionH>
                <wp:positionV relativeFrom="paragraph">
                  <wp:posOffset>3141345</wp:posOffset>
                </wp:positionV>
                <wp:extent cx="5486400" cy="745490"/>
                <wp:effectExtent l="0" t="0" r="19050" b="1651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745490"/>
                        </a:xfrm>
                        <a:prstGeom prst="rect">
                          <a:avLst/>
                        </a:prstGeom>
                        <a:solidFill>
                          <a:srgbClr val="FFFFFF"/>
                        </a:solidFill>
                        <a:ln w="9525">
                          <a:solidFill>
                            <a:srgbClr val="000000"/>
                          </a:solidFill>
                          <a:miter lim="800000"/>
                          <a:headEnd/>
                          <a:tailEnd/>
                        </a:ln>
                      </wps:spPr>
                      <wps:txbx>
                        <w:txbxContent>
                          <w:p w14:paraId="4DBD2BB0" w14:textId="0F557959" w:rsidR="006C3F5A" w:rsidRDefault="006C3F5A" w:rsidP="003F47AF">
                            <w:pPr>
                              <w:jc w:val="center"/>
                              <w:rPr>
                                <w:rFonts w:ascii="Calibri" w:hAnsi="Calibri"/>
                                <w:sz w:val="22"/>
                                <w:szCs w:val="22"/>
                              </w:rPr>
                            </w:pPr>
                            <w:r>
                              <w:rPr>
                                <w:rFonts w:ascii="Calibri" w:hAnsi="Calibri"/>
                                <w:sz w:val="22"/>
                                <w:szCs w:val="22"/>
                              </w:rPr>
                              <w:t xml:space="preserve">Full-text articles assessed initially for eligibility </w:t>
                            </w:r>
                            <w:r>
                              <w:rPr>
                                <w:rFonts w:ascii="Calibri" w:hAnsi="Calibri"/>
                                <w:sz w:val="22"/>
                                <w:szCs w:val="22"/>
                              </w:rPr>
                              <w:br/>
                              <w:t xml:space="preserve">(n = 184) </w:t>
                            </w:r>
                          </w:p>
                          <w:p w14:paraId="6D41CE95" w14:textId="5D1D1702" w:rsidR="006C3F5A" w:rsidRDefault="006C3F5A" w:rsidP="003F47AF">
                            <w:pPr>
                              <w:jc w:val="center"/>
                              <w:rPr>
                                <w:rFonts w:ascii="Calibri" w:hAnsi="Calibri"/>
                                <w:sz w:val="22"/>
                                <w:szCs w:val="22"/>
                              </w:rPr>
                            </w:pPr>
                            <w:r>
                              <w:rPr>
                                <w:rFonts w:ascii="Calibri" w:hAnsi="Calibri"/>
                                <w:sz w:val="22"/>
                                <w:szCs w:val="22"/>
                              </w:rPr>
                              <w:t xml:space="preserve"> [Academic literature databases = 180; Grey literature databases = 4]</w:t>
                            </w:r>
                          </w:p>
                          <w:p w14:paraId="109F2D8E" w14:textId="77777777" w:rsidR="006C3F5A" w:rsidRDefault="006C3F5A" w:rsidP="003F47AF">
                            <w:pPr>
                              <w:jc w:val="center"/>
                            </w:pPr>
                            <w:r w:rsidRPr="00373593">
                              <w:t xml:space="preserve"> </w:t>
                            </w:r>
                          </w:p>
                          <w:p w14:paraId="45A36B24" w14:textId="77777777" w:rsidR="006C3F5A" w:rsidRDefault="006C3F5A" w:rsidP="003F47AF">
                            <w:pPr>
                              <w:jc w:val="center"/>
                              <w:rPr>
                                <w:rFonts w:ascii="Calibri" w:hAnsi="Calibri"/>
                                <w:sz w:val="22"/>
                                <w:szCs w:val="22"/>
                              </w:rPr>
                            </w:pPr>
                          </w:p>
                          <w:p w14:paraId="295213A7" w14:textId="77777777" w:rsidR="006C3F5A" w:rsidRDefault="006C3F5A" w:rsidP="003F47A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BFE43B" id="Rectangle 10" o:spid="_x0000_s1028" style="position:absolute;left:0;text-align:left;margin-left:102.1pt;margin-top:247.35pt;width:6in;height:58.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">
                <v:textbox inset=",7.2pt,,7.2pt">
                  <w:txbxContent>
                    <w:p w14:paraId="4DBD2BB0" w14:textId="0F557959" w:rsidR="006C3F5A" w:rsidRDefault="006C3F5A" w:rsidP="003F47AF">
                      <w:pPr>
                        <w:jc w:val="center"/>
                        <w:rPr>
                          <w:rFonts w:ascii="Calibri" w:hAnsi="Calibri"/>
                          <w:sz w:val="22"/>
                          <w:szCs w:val="22"/>
                        </w:rPr>
                      </w:pPr>
                      <w:r>
                        <w:rPr>
                          <w:rFonts w:ascii="Calibri" w:hAnsi="Calibri"/>
                          <w:sz w:val="22"/>
                          <w:szCs w:val="22"/>
                        </w:rPr>
                        <w:t xml:space="preserve">Full-text articles assessed initially for eligibility </w:t>
                      </w:r>
                      <w:r>
                        <w:rPr>
                          <w:rFonts w:ascii="Calibri" w:hAnsi="Calibri"/>
                          <w:sz w:val="22"/>
                          <w:szCs w:val="22"/>
                        </w:rPr>
                        <w:br/>
                        <w:t xml:space="preserve">(n = 184) </w:t>
                      </w:r>
                    </w:p>
                    <w:p w14:paraId="6D41CE95" w14:textId="5D1D1702" w:rsidR="006C3F5A" w:rsidRDefault="006C3F5A" w:rsidP="003F47AF">
                      <w:pPr>
                        <w:jc w:val="center"/>
                        <w:rPr>
                          <w:rFonts w:ascii="Calibri" w:hAnsi="Calibri"/>
                          <w:sz w:val="22"/>
                          <w:szCs w:val="22"/>
                        </w:rPr>
                      </w:pPr>
                      <w:r>
                        <w:rPr>
                          <w:rFonts w:ascii="Calibri" w:hAnsi="Calibri"/>
                          <w:sz w:val="22"/>
                          <w:szCs w:val="22"/>
                        </w:rPr>
                        <w:t xml:space="preserve"> [Academic literature databases = 180; Grey literature databases = 4]</w:t>
                      </w:r>
                    </w:p>
                    <w:p w14:paraId="109F2D8E" w14:textId="77777777" w:rsidR="006C3F5A" w:rsidRDefault="006C3F5A" w:rsidP="003F47AF">
                      <w:pPr>
                        <w:jc w:val="center"/>
                      </w:pPr>
                      <w:r w:rsidRPr="00373593">
                        <w:t xml:space="preserve"> </w:t>
                      </w:r>
                    </w:p>
                    <w:p w14:paraId="45A36B24" w14:textId="77777777" w:rsidR="006C3F5A" w:rsidRDefault="006C3F5A" w:rsidP="003F47AF">
                      <w:pPr>
                        <w:jc w:val="center"/>
                        <w:rPr>
                          <w:rFonts w:ascii="Calibri" w:hAnsi="Calibri"/>
                          <w:sz w:val="22"/>
                          <w:szCs w:val="22"/>
                        </w:rPr>
                      </w:pPr>
                    </w:p>
                    <w:p w14:paraId="295213A7" w14:textId="77777777" w:rsidR="006C3F5A" w:rsidRDefault="006C3F5A" w:rsidP="003F47AF">
                      <w:pPr>
                        <w:jc w:val="center"/>
                        <w:rPr>
                          <w:rFonts w:ascii="Calibri" w:hAnsi="Calibri"/>
                          <w:sz w:val="22"/>
                          <w:szCs w:val="22"/>
                        </w:rPr>
                      </w:pPr>
                    </w:p>
                  </w:txbxContent>
                </v:textbox>
                <w10:wrap anchorx="margin"/>
              </v:rect>
            </w:pict>
          </mc:Fallback>
        </mc:AlternateContent>
      </w:r>
      <w:r w:rsidRPr="00F73D52">
        <w:rPr>
          <w:noProof/>
          <w:u w:val="single"/>
          <w:lang w:val="en-US"/>
        </w:rPr>
        <mc:AlternateContent>
          <mc:Choice Requires="wps">
            <w:drawing>
              <wp:anchor distT="0" distB="0" distL="114298" distR="114298" simplePos="0" relativeHeight="251664384" behindDoc="0" locked="0" layoutInCell="1" allowOverlap="1" wp14:anchorId="36DE46E6" wp14:editId="0852C7A4">
                <wp:simplePos x="0" y="0"/>
                <wp:positionH relativeFrom="column">
                  <wp:posOffset>4039870</wp:posOffset>
                </wp:positionH>
                <wp:positionV relativeFrom="paragraph">
                  <wp:posOffset>2364105</wp:posOffset>
                </wp:positionV>
                <wp:extent cx="0" cy="731520"/>
                <wp:effectExtent l="76200" t="0" r="57150" b="4953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315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F10A83" id="Straight Arrow Connector 9" o:spid="_x0000_s1026" type="#_x0000_t32" style="position:absolute;margin-left:318.1pt;margin-top:186.15pt;width:0;height:57.6pt;z-index:2516643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" strokecolor="black [3200]" strokeweight="1pt">
                <v:stroke endarrow="block" joinstyle="miter"/>
                <o:lock v:ext="edit" shapetype="f"/>
              </v:shape>
            </w:pict>
          </mc:Fallback>
        </mc:AlternateContent>
      </w:r>
      <w:r w:rsidRPr="00F73D52">
        <w:rPr>
          <w:noProof/>
          <w:u w:val="single"/>
          <w:lang w:val="en-US"/>
        </w:rPr>
        <mc:AlternateContent>
          <mc:Choice Requires="wps">
            <w:drawing>
              <wp:anchor distT="0" distB="0" distL="114298" distR="114298" simplePos="0" relativeHeight="251663360" behindDoc="0" locked="0" layoutInCell="1" allowOverlap="1" wp14:anchorId="6AC18923" wp14:editId="1DB6E426">
                <wp:simplePos x="0" y="0"/>
                <wp:positionH relativeFrom="column">
                  <wp:posOffset>4025900</wp:posOffset>
                </wp:positionH>
                <wp:positionV relativeFrom="paragraph">
                  <wp:posOffset>1283335</wp:posOffset>
                </wp:positionV>
                <wp:extent cx="0" cy="274320"/>
                <wp:effectExtent l="76200" t="0" r="57150" b="4953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43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724E31AB" id="Straight Arrow Connector 7" o:spid="_x0000_s1026" type="#_x0000_t32" style="position:absolute;margin-left:317pt;margin-top:101.05pt;width:0;height:21.6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" strokecolor="black [3200]" strokeweight="1pt">
                <v:stroke endarrow="block" joinstyle="miter"/>
                <o:lock v:ext="edit" shapetype="f"/>
              </v:shape>
            </w:pict>
          </mc:Fallback>
        </mc:AlternateContent>
      </w:r>
      <w:r w:rsidRPr="00F73D52">
        <w:rPr>
          <w:noProof/>
          <w:u w:val="single"/>
          <w:lang w:val="en-US"/>
        </w:rPr>
        <mc:AlternateContent>
          <mc:Choice Requires="wps">
            <w:drawing>
              <wp:anchor distT="0" distB="0" distL="114300" distR="114300" simplePos="0" relativeHeight="251662336" behindDoc="0" locked="0" layoutInCell="1" allowOverlap="1" wp14:anchorId="0C5B56E1" wp14:editId="2720BDBF">
                <wp:simplePos x="0" y="0"/>
                <wp:positionH relativeFrom="column">
                  <wp:posOffset>3956685</wp:posOffset>
                </wp:positionH>
                <wp:positionV relativeFrom="paragraph">
                  <wp:posOffset>-114935</wp:posOffset>
                </wp:positionV>
                <wp:extent cx="151130" cy="2628900"/>
                <wp:effectExtent l="0" t="635" r="19685" b="19685"/>
                <wp:wrapNone/>
                <wp:docPr id="6" name="Right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51130" cy="2628900"/>
                        </a:xfrm>
                        <a:prstGeom prst="rightBracket">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A98FE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6" o:spid="_x0000_s1026" type="#_x0000_t86" style="position:absolute;margin-left:311.55pt;margin-top:-9.05pt;width:11.9pt;height:207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" adj="103" strokecolor="black [3200]" strokeweight="1pt">
                <v:stroke joinstyle="miter"/>
              </v:shape>
            </w:pict>
          </mc:Fallback>
        </mc:AlternateContent>
      </w:r>
      <w:r w:rsidRPr="00F73D52">
        <w:rPr>
          <w:noProof/>
          <w:u w:val="single"/>
          <w:lang w:val="en-US"/>
        </w:rPr>
        <mc:AlternateContent>
          <mc:Choice Requires="wps">
            <w:drawing>
              <wp:anchor distT="0" distB="0" distL="114300" distR="114300" simplePos="0" relativeHeight="251661312" behindDoc="0" locked="0" layoutInCell="1" allowOverlap="1" wp14:anchorId="2E1C1138" wp14:editId="05CD5A1A">
                <wp:simplePos x="0" y="0"/>
                <wp:positionH relativeFrom="margin">
                  <wp:posOffset>1295400</wp:posOffset>
                </wp:positionH>
                <wp:positionV relativeFrom="paragraph">
                  <wp:posOffset>1616710</wp:posOffset>
                </wp:positionV>
                <wp:extent cx="5486400" cy="731520"/>
                <wp:effectExtent l="0" t="0" r="19050" b="1143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731520"/>
                        </a:xfrm>
                        <a:prstGeom prst="rect">
                          <a:avLst/>
                        </a:prstGeom>
                        <a:solidFill>
                          <a:srgbClr val="FFFFFF"/>
                        </a:solidFill>
                        <a:ln w="9525">
                          <a:solidFill>
                            <a:srgbClr val="000000"/>
                          </a:solidFill>
                          <a:miter lim="800000"/>
                          <a:headEnd/>
                          <a:tailEnd/>
                        </a:ln>
                      </wps:spPr>
                      <wps:txbx>
                        <w:txbxContent>
                          <w:p w14:paraId="4CC8C3C3" w14:textId="40089319" w:rsidR="006C3F5A" w:rsidRDefault="006C3F5A" w:rsidP="003F47AF">
                            <w:pPr>
                              <w:jc w:val="center"/>
                              <w:rPr>
                                <w:rFonts w:ascii="Calibri" w:hAnsi="Calibri"/>
                                <w:sz w:val="22"/>
                                <w:szCs w:val="22"/>
                              </w:rPr>
                            </w:pPr>
                            <w:r>
                              <w:rPr>
                                <w:rFonts w:ascii="Calibri" w:hAnsi="Calibri"/>
                                <w:sz w:val="22"/>
                                <w:szCs w:val="22"/>
                              </w:rPr>
                              <w:t xml:space="preserve">Titles and abstracts screened after removing duplicates </w:t>
                            </w:r>
                            <w:r>
                              <w:rPr>
                                <w:rFonts w:ascii="Calibri" w:hAnsi="Calibri"/>
                                <w:sz w:val="22"/>
                                <w:szCs w:val="22"/>
                              </w:rPr>
                              <w:br/>
                              <w:t xml:space="preserve">(n = 7859) </w:t>
                            </w:r>
                          </w:p>
                          <w:p w14:paraId="4D0ADE5D" w14:textId="24000B16" w:rsidR="006C3F5A" w:rsidRDefault="006C3F5A" w:rsidP="003F47AF">
                            <w:pPr>
                              <w:jc w:val="center"/>
                              <w:rPr>
                                <w:rFonts w:ascii="Calibri" w:hAnsi="Calibri"/>
                                <w:sz w:val="22"/>
                                <w:szCs w:val="22"/>
                              </w:rPr>
                            </w:pPr>
                            <w:r>
                              <w:rPr>
                                <w:rFonts w:ascii="Calibri" w:hAnsi="Calibri"/>
                                <w:sz w:val="22"/>
                                <w:szCs w:val="22"/>
                              </w:rPr>
                              <w:t>[Academic literature databases = 7852; Grey literature databases =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1C1138" id="Rectangle 22" o:spid="_x0000_s1029" style="position:absolute;left:0;text-align:left;margin-left:102pt;margin-top:127.3pt;width:6in;height:57.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">
                <v:textbox inset=",7.2pt,,7.2pt">
                  <w:txbxContent>
                    <w:p w14:paraId="4CC8C3C3" w14:textId="40089319" w:rsidR="006C3F5A" w:rsidRDefault="006C3F5A" w:rsidP="003F47AF">
                      <w:pPr>
                        <w:jc w:val="center"/>
                        <w:rPr>
                          <w:rFonts w:ascii="Calibri" w:hAnsi="Calibri"/>
                          <w:sz w:val="22"/>
                          <w:szCs w:val="22"/>
                        </w:rPr>
                      </w:pPr>
                      <w:r>
                        <w:rPr>
                          <w:rFonts w:ascii="Calibri" w:hAnsi="Calibri"/>
                          <w:sz w:val="22"/>
                          <w:szCs w:val="22"/>
                        </w:rPr>
                        <w:t xml:space="preserve">Titles and abstracts screened after removing duplicates </w:t>
                      </w:r>
                      <w:r>
                        <w:rPr>
                          <w:rFonts w:ascii="Calibri" w:hAnsi="Calibri"/>
                          <w:sz w:val="22"/>
                          <w:szCs w:val="22"/>
                        </w:rPr>
                        <w:br/>
                        <w:t xml:space="preserve">(n = 7859) </w:t>
                      </w:r>
                    </w:p>
                    <w:p w14:paraId="4D0ADE5D" w14:textId="24000B16" w:rsidR="006C3F5A" w:rsidRDefault="006C3F5A" w:rsidP="003F47AF">
                      <w:pPr>
                        <w:jc w:val="center"/>
                        <w:rPr>
                          <w:rFonts w:ascii="Calibri" w:hAnsi="Calibri"/>
                          <w:sz w:val="22"/>
                          <w:szCs w:val="22"/>
                        </w:rPr>
                      </w:pPr>
                      <w:r>
                        <w:rPr>
                          <w:rFonts w:ascii="Calibri" w:hAnsi="Calibri"/>
                          <w:sz w:val="22"/>
                          <w:szCs w:val="22"/>
                        </w:rPr>
                        <w:t>[Academic literature databases = 7852; Grey literature databases = 7]</w:t>
                      </w:r>
                    </w:p>
                  </w:txbxContent>
                </v:textbox>
                <w10:wrap anchorx="margin"/>
              </v:rect>
            </w:pict>
          </mc:Fallback>
        </mc:AlternateContent>
      </w:r>
      <w:r w:rsidRPr="00F73D52">
        <w:rPr>
          <w:u w:val="single"/>
        </w:rPr>
        <w:t>Figure 1: Flow Diagram Depicting Studies Selected for Inclusion</w:t>
      </w:r>
    </w:p>
    <w:p w14:paraId="7EDE68D7" w14:textId="77777777" w:rsidR="003F47AF" w:rsidRPr="00F73D52" w:rsidRDefault="003F47AF" w:rsidP="003F47AF">
      <w:r w:rsidRPr="00F73D52">
        <w:rPr>
          <w:noProof/>
          <w:lang w:val="en-US"/>
        </w:rPr>
        <mc:AlternateContent>
          <mc:Choice Requires="wps">
            <w:drawing>
              <wp:anchor distT="0" distB="0" distL="114300" distR="114300" simplePos="0" relativeHeight="251659264" behindDoc="0" locked="0" layoutInCell="1" allowOverlap="1" wp14:anchorId="3206593C" wp14:editId="389A18B5">
                <wp:simplePos x="0" y="0"/>
                <wp:positionH relativeFrom="margin">
                  <wp:posOffset>2044700</wp:posOffset>
                </wp:positionH>
                <wp:positionV relativeFrom="paragraph">
                  <wp:posOffset>191770</wp:posOffset>
                </wp:positionV>
                <wp:extent cx="1356995" cy="730250"/>
                <wp:effectExtent l="0" t="0" r="14605" b="1270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6995" cy="730250"/>
                        </a:xfrm>
                        <a:prstGeom prst="rect">
                          <a:avLst/>
                        </a:prstGeom>
                        <a:solidFill>
                          <a:srgbClr val="FFFFFF"/>
                        </a:solidFill>
                        <a:ln w="9525">
                          <a:solidFill>
                            <a:srgbClr val="000000"/>
                          </a:solidFill>
                          <a:miter lim="800000"/>
                          <a:headEnd/>
                          <a:tailEnd/>
                        </a:ln>
                      </wps:spPr>
                      <wps:txbx>
                        <w:txbxContent>
                          <w:p w14:paraId="35017D69" w14:textId="30B61F23" w:rsidR="006C3F5A" w:rsidRDefault="006C3F5A" w:rsidP="003F47AF">
                            <w:pPr>
                              <w:jc w:val="center"/>
                              <w:rPr>
                                <w:rFonts w:ascii="Calibri" w:hAnsi="Calibri"/>
                                <w:sz w:val="22"/>
                                <w:szCs w:val="22"/>
                              </w:rPr>
                            </w:pPr>
                            <w:r>
                              <w:rPr>
                                <w:rFonts w:ascii="Calibri" w:hAnsi="Calibri"/>
                                <w:sz w:val="22"/>
                                <w:szCs w:val="22"/>
                              </w:rPr>
                              <w:t xml:space="preserve">Academic literature databases </w:t>
                            </w:r>
                            <w:r>
                              <w:rPr>
                                <w:rFonts w:ascii="Calibri" w:hAnsi="Calibri"/>
                                <w:sz w:val="22"/>
                                <w:szCs w:val="22"/>
                              </w:rPr>
                              <w:br/>
                              <w:t>(n = 99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06593C" id="Rectangle 16" o:spid="_x0000_s1030" style="position:absolute;margin-left:161pt;margin-top:15.1pt;width:106.85pt;height:5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">
                <v:textbox inset=",7.2pt,,7.2pt">
                  <w:txbxContent>
                    <w:p w14:paraId="35017D69" w14:textId="30B61F23" w:rsidR="006C3F5A" w:rsidRDefault="006C3F5A" w:rsidP="003F47AF">
                      <w:pPr>
                        <w:jc w:val="center"/>
                        <w:rPr>
                          <w:rFonts w:ascii="Calibri" w:hAnsi="Calibri"/>
                          <w:sz w:val="22"/>
                          <w:szCs w:val="22"/>
                        </w:rPr>
                      </w:pPr>
                      <w:r>
                        <w:rPr>
                          <w:rFonts w:ascii="Calibri" w:hAnsi="Calibri"/>
                          <w:sz w:val="22"/>
                          <w:szCs w:val="22"/>
                        </w:rPr>
                        <w:t xml:space="preserve">Academic literature databases </w:t>
                      </w:r>
                      <w:r>
                        <w:rPr>
                          <w:rFonts w:ascii="Calibri" w:hAnsi="Calibri"/>
                          <w:sz w:val="22"/>
                          <w:szCs w:val="22"/>
                        </w:rPr>
                        <w:br/>
                        <w:t>(n = 9948)</w:t>
                      </w:r>
                    </w:p>
                  </w:txbxContent>
                </v:textbox>
                <w10:wrap anchorx="margin"/>
              </v:rect>
            </w:pict>
          </mc:Fallback>
        </mc:AlternateContent>
      </w:r>
    </w:p>
    <w:p w14:paraId="35690554" w14:textId="77777777" w:rsidR="003F47AF" w:rsidRPr="00F73D52" w:rsidRDefault="003F47AF" w:rsidP="003F47AF">
      <w:r w:rsidRPr="00F73D52">
        <w:rPr>
          <w:noProof/>
          <w:lang w:val="en-US"/>
        </w:rPr>
        <mc:AlternateContent>
          <mc:Choice Requires="wps">
            <w:drawing>
              <wp:anchor distT="0" distB="0" distL="114300" distR="114300" simplePos="0" relativeHeight="251671552" behindDoc="0" locked="0" layoutInCell="1" allowOverlap="1" wp14:anchorId="0AB29D4A" wp14:editId="0148E8F1">
                <wp:simplePos x="0" y="0"/>
                <wp:positionH relativeFrom="margin">
                  <wp:align>left</wp:align>
                </wp:positionH>
                <wp:positionV relativeFrom="paragraph">
                  <wp:posOffset>257810</wp:posOffset>
                </wp:positionV>
                <wp:extent cx="1159510" cy="297180"/>
                <wp:effectExtent l="0" t="6985" r="14605" b="1460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59510" cy="297180"/>
                        </a:xfrm>
                        <a:prstGeom prst="roundRect">
                          <a:avLst>
                            <a:gd name="adj" fmla="val 16667"/>
                          </a:avLst>
                        </a:prstGeom>
                        <a:noFill/>
                        <a:ln w="9525">
                          <a:solidFill>
                            <a:srgbClr val="000000"/>
                          </a:solidFill>
                          <a:round/>
                          <a:headEnd/>
                          <a:tailEnd/>
                        </a:ln>
                      </wps:spPr>
                      <wps:txbx>
                        <w:txbxContent>
                          <w:p w14:paraId="15350701" w14:textId="77777777" w:rsidR="006C3F5A" w:rsidRDefault="006C3F5A" w:rsidP="003F47AF">
                            <w:pPr>
                              <w:pStyle w:val="Heading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B29D4A" id="Rectangle: Rounded Corners 5" o:spid="_x0000_s1031" style="position:absolute;margin-left:0;margin-top:20.3pt;width:91.3pt;height:23.4pt;rotation:-90;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" filled="f">
                <v:textbox style="layout-flow:vertical;mso-layout-flow-alt:bottom-to-top" inset="3.6pt,,3.6pt">
                  <w:txbxContent>
                    <w:p w14:paraId="15350701" w14:textId="77777777" w:rsidR="006C3F5A" w:rsidRDefault="006C3F5A" w:rsidP="003F47AF">
                      <w:pPr>
                        <w:pStyle w:val="Heading2"/>
                        <w:keepNext/>
                        <w:rPr>
                          <w:rFonts w:ascii="Calibri" w:hAnsi="Calibri"/>
                        </w:rPr>
                      </w:pPr>
                      <w:r>
                        <w:rPr>
                          <w:rFonts w:ascii="Calibri" w:hAnsi="Calibri"/>
                        </w:rPr>
                        <w:t>Identification</w:t>
                      </w:r>
                    </w:p>
                  </w:txbxContent>
                </v:textbox>
                <w10:wrap anchorx="margin"/>
              </v:roundrect>
            </w:pict>
          </mc:Fallback>
        </mc:AlternateContent>
      </w:r>
      <w:r w:rsidRPr="00F73D52">
        <w:rPr>
          <w:noProof/>
          <w:lang w:val="en-US"/>
        </w:rPr>
        <mc:AlternateContent>
          <mc:Choice Requires="wps">
            <w:drawing>
              <wp:anchor distT="0" distB="0" distL="114300" distR="114300" simplePos="0" relativeHeight="251660288" behindDoc="0" locked="0" layoutInCell="1" allowOverlap="1" wp14:anchorId="651D1CD9" wp14:editId="28E88C9F">
                <wp:simplePos x="0" y="0"/>
                <wp:positionH relativeFrom="column">
                  <wp:posOffset>4749800</wp:posOffset>
                </wp:positionH>
                <wp:positionV relativeFrom="paragraph">
                  <wp:posOffset>8890</wp:posOffset>
                </wp:positionV>
                <wp:extent cx="1181100" cy="714375"/>
                <wp:effectExtent l="0" t="0" r="19050"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100" cy="714375"/>
                        </a:xfrm>
                        <a:prstGeom prst="rect">
                          <a:avLst/>
                        </a:prstGeom>
                        <a:solidFill>
                          <a:srgbClr val="FFFFFF"/>
                        </a:solidFill>
                        <a:ln w="9525">
                          <a:solidFill>
                            <a:srgbClr val="000000"/>
                          </a:solidFill>
                          <a:miter lim="800000"/>
                          <a:headEnd/>
                          <a:tailEnd/>
                        </a:ln>
                      </wps:spPr>
                      <wps:txbx>
                        <w:txbxContent>
                          <w:p w14:paraId="2E5A6D62" w14:textId="77777777" w:rsidR="006C3F5A" w:rsidRDefault="006C3F5A" w:rsidP="003F47AF">
                            <w:pPr>
                              <w:jc w:val="center"/>
                              <w:rPr>
                                <w:rFonts w:ascii="Calibri" w:hAnsi="Calibri"/>
                                <w:sz w:val="22"/>
                                <w:szCs w:val="22"/>
                              </w:rPr>
                            </w:pPr>
                            <w:r>
                              <w:rPr>
                                <w:rFonts w:ascii="Calibri" w:hAnsi="Calibri"/>
                                <w:sz w:val="22"/>
                                <w:szCs w:val="22"/>
                              </w:rPr>
                              <w:t>Grey literature databases</w:t>
                            </w:r>
                          </w:p>
                          <w:p w14:paraId="5E230F08" w14:textId="77777777" w:rsidR="006C3F5A" w:rsidRDefault="006C3F5A" w:rsidP="003F47AF">
                            <w:pPr>
                              <w:jc w:val="center"/>
                              <w:rPr>
                                <w:rFonts w:ascii="Calibri" w:hAnsi="Calibri"/>
                                <w:sz w:val="22"/>
                                <w:szCs w:val="22"/>
                              </w:rPr>
                            </w:pPr>
                            <w:r>
                              <w:rPr>
                                <w:rFonts w:ascii="Calibri" w:hAnsi="Calibri"/>
                                <w:sz w:val="22"/>
                                <w:szCs w:val="22"/>
                              </w:rPr>
                              <w:t>(n = 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D1CD9" id="Rectangle 19" o:spid="_x0000_s1032" style="position:absolute;margin-left:374pt;margin-top:.7pt;width:93pt;height:5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">
                <v:textbox inset=",7.2pt,,7.2pt">
                  <w:txbxContent>
                    <w:p w14:paraId="2E5A6D62" w14:textId="77777777" w:rsidR="006C3F5A" w:rsidRDefault="006C3F5A" w:rsidP="003F47AF">
                      <w:pPr>
                        <w:jc w:val="center"/>
                        <w:rPr>
                          <w:rFonts w:ascii="Calibri" w:hAnsi="Calibri"/>
                          <w:sz w:val="22"/>
                          <w:szCs w:val="22"/>
                        </w:rPr>
                      </w:pPr>
                      <w:r>
                        <w:rPr>
                          <w:rFonts w:ascii="Calibri" w:hAnsi="Calibri"/>
                          <w:sz w:val="22"/>
                          <w:szCs w:val="22"/>
                        </w:rPr>
                        <w:t>Grey literature databases</w:t>
                      </w:r>
                    </w:p>
                    <w:p w14:paraId="5E230F08" w14:textId="77777777" w:rsidR="006C3F5A" w:rsidRDefault="006C3F5A" w:rsidP="003F47AF">
                      <w:pPr>
                        <w:jc w:val="center"/>
                        <w:rPr>
                          <w:rFonts w:ascii="Calibri" w:hAnsi="Calibri"/>
                          <w:sz w:val="22"/>
                          <w:szCs w:val="22"/>
                        </w:rPr>
                      </w:pPr>
                      <w:r>
                        <w:rPr>
                          <w:rFonts w:ascii="Calibri" w:hAnsi="Calibri"/>
                          <w:sz w:val="22"/>
                          <w:szCs w:val="22"/>
                        </w:rPr>
                        <w:t>(n = 13)</w:t>
                      </w:r>
                    </w:p>
                  </w:txbxContent>
                </v:textbox>
              </v:rect>
            </w:pict>
          </mc:Fallback>
        </mc:AlternateContent>
      </w:r>
    </w:p>
    <w:p w14:paraId="18FE3FDC" w14:textId="77777777" w:rsidR="003F47AF" w:rsidRPr="00F73D52" w:rsidRDefault="003F47AF" w:rsidP="003F47AF"/>
    <w:p w14:paraId="6CE49451" w14:textId="77777777" w:rsidR="003F47AF" w:rsidRPr="00F73D52" w:rsidRDefault="003F47AF" w:rsidP="003F47AF"/>
    <w:p w14:paraId="181AC683" w14:textId="77777777" w:rsidR="003F47AF" w:rsidRPr="00F73D52" w:rsidRDefault="003F47AF" w:rsidP="003F47AF"/>
    <w:p w14:paraId="563E5665" w14:textId="77777777" w:rsidR="003F47AF" w:rsidRPr="00F73D52" w:rsidRDefault="003F47AF" w:rsidP="003F47AF"/>
    <w:p w14:paraId="3085537C" w14:textId="77777777" w:rsidR="003F47AF" w:rsidRPr="00F73D52" w:rsidRDefault="003F47AF" w:rsidP="003F47AF"/>
    <w:p w14:paraId="05E07A04" w14:textId="77777777" w:rsidR="003F47AF" w:rsidRPr="00F73D52" w:rsidRDefault="003F47AF" w:rsidP="003F47AF"/>
    <w:p w14:paraId="0FB5A740" w14:textId="77777777" w:rsidR="003F47AF" w:rsidRPr="00F73D52" w:rsidRDefault="003F47AF" w:rsidP="003F47AF">
      <w:r w:rsidRPr="00F73D52">
        <w:rPr>
          <w:noProof/>
          <w:lang w:val="en-US"/>
        </w:rPr>
        <mc:AlternateContent>
          <mc:Choice Requires="wps">
            <w:drawing>
              <wp:anchor distT="0" distB="0" distL="114300" distR="114300" simplePos="0" relativeHeight="251672576" behindDoc="0" locked="0" layoutInCell="1" allowOverlap="1" wp14:anchorId="7C678241" wp14:editId="29FCF74B">
                <wp:simplePos x="0" y="0"/>
                <wp:positionH relativeFrom="margin">
                  <wp:align>left</wp:align>
                </wp:positionH>
                <wp:positionV relativeFrom="paragraph">
                  <wp:posOffset>201930</wp:posOffset>
                </wp:positionV>
                <wp:extent cx="1013460" cy="297180"/>
                <wp:effectExtent l="0" t="3810" r="11430" b="11430"/>
                <wp:wrapNone/>
                <wp:docPr id="8"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013460" cy="297180"/>
                        </a:xfrm>
                        <a:prstGeom prst="roundRect">
                          <a:avLst>
                            <a:gd name="adj" fmla="val 16667"/>
                          </a:avLst>
                        </a:prstGeom>
                        <a:noFill/>
                        <a:ln w="9525">
                          <a:solidFill>
                            <a:srgbClr val="000000"/>
                          </a:solidFill>
                          <a:round/>
                          <a:headEnd/>
                          <a:tailEnd/>
                        </a:ln>
                      </wps:spPr>
                      <wps:txbx>
                        <w:txbxContent>
                          <w:p w14:paraId="02049C39" w14:textId="77777777" w:rsidR="006C3F5A" w:rsidRDefault="006C3F5A" w:rsidP="003F47AF">
                            <w:pPr>
                              <w:pStyle w:val="Heading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C678241" id="Rectangle: Rounded Corners 8" o:spid="_x0000_s1033" style="position:absolute;margin-left:0;margin-top:15.9pt;width:79.8pt;height:23.4pt;rotation:-90;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" filled="f">
                <v:textbox style="layout-flow:vertical;mso-layout-flow-alt:bottom-to-top" inset="3.6pt,,3.6pt">
                  <w:txbxContent>
                    <w:p w14:paraId="02049C39" w14:textId="77777777" w:rsidR="006C3F5A" w:rsidRDefault="006C3F5A" w:rsidP="003F47AF">
                      <w:pPr>
                        <w:pStyle w:val="Heading2"/>
                        <w:keepNext/>
                        <w:rPr>
                          <w:rFonts w:ascii="Calibri" w:hAnsi="Calibri"/>
                        </w:rPr>
                      </w:pPr>
                      <w:r>
                        <w:rPr>
                          <w:rFonts w:ascii="Calibri" w:hAnsi="Calibri"/>
                        </w:rPr>
                        <w:t>Screening</w:t>
                      </w:r>
                    </w:p>
                  </w:txbxContent>
                </v:textbox>
                <w10:wrap anchorx="margin"/>
              </v:roundrect>
            </w:pict>
          </mc:Fallback>
        </mc:AlternateContent>
      </w:r>
    </w:p>
    <w:p w14:paraId="46DDF3C7" w14:textId="77777777" w:rsidR="003F47AF" w:rsidRPr="00F73D52" w:rsidRDefault="003F47AF" w:rsidP="003F47AF"/>
    <w:p w14:paraId="4BDDF59B" w14:textId="77777777" w:rsidR="003F47AF" w:rsidRPr="00F73D52" w:rsidRDefault="003F47AF" w:rsidP="003F47AF"/>
    <w:p w14:paraId="1D240CC2" w14:textId="77777777" w:rsidR="003F47AF" w:rsidRPr="00F73D52" w:rsidRDefault="003F47AF" w:rsidP="003F47AF"/>
    <w:p w14:paraId="0B0A32F7" w14:textId="77777777" w:rsidR="003F47AF" w:rsidRPr="00F73D52" w:rsidRDefault="003F47AF" w:rsidP="003F47AF"/>
    <w:p w14:paraId="2151E1F5" w14:textId="77777777" w:rsidR="003F47AF" w:rsidRPr="00F73D52" w:rsidRDefault="003F47AF" w:rsidP="003F47AF"/>
    <w:p w14:paraId="5D563EA2" w14:textId="77777777" w:rsidR="003F47AF" w:rsidRPr="00F73D52" w:rsidRDefault="003F47AF" w:rsidP="003F47AF"/>
    <w:p w14:paraId="50ADA365" w14:textId="77777777" w:rsidR="003F47AF" w:rsidRPr="00F73D52" w:rsidRDefault="003F47AF" w:rsidP="003F47AF"/>
    <w:p w14:paraId="30622BAA" w14:textId="77777777" w:rsidR="003F47AF" w:rsidRPr="00F73D52" w:rsidRDefault="003F47AF" w:rsidP="003F47AF">
      <w:r w:rsidRPr="00F73D52">
        <w:rPr>
          <w:noProof/>
          <w:lang w:val="en-US"/>
        </w:rPr>
        <mc:AlternateContent>
          <mc:Choice Requires="wps">
            <w:drawing>
              <wp:anchor distT="0" distB="0" distL="114300" distR="114300" simplePos="0" relativeHeight="251674624" behindDoc="0" locked="0" layoutInCell="1" allowOverlap="1" wp14:anchorId="68A7BF80" wp14:editId="066A87BE">
                <wp:simplePos x="0" y="0"/>
                <wp:positionH relativeFrom="margin">
                  <wp:align>left</wp:align>
                </wp:positionH>
                <wp:positionV relativeFrom="paragraph">
                  <wp:posOffset>219234</wp:posOffset>
                </wp:positionV>
                <wp:extent cx="1152843" cy="297180"/>
                <wp:effectExtent l="8573" t="0" r="18097" b="18098"/>
                <wp:wrapNone/>
                <wp:docPr id="13"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52843" cy="297180"/>
                        </a:xfrm>
                        <a:prstGeom prst="roundRect">
                          <a:avLst>
                            <a:gd name="adj" fmla="val 16667"/>
                          </a:avLst>
                        </a:prstGeom>
                        <a:noFill/>
                        <a:ln w="9525">
                          <a:solidFill>
                            <a:srgbClr val="000000"/>
                          </a:solidFill>
                          <a:round/>
                          <a:headEnd/>
                          <a:tailEnd/>
                        </a:ln>
                      </wps:spPr>
                      <wps:txbx>
                        <w:txbxContent>
                          <w:p w14:paraId="78B30B4A" w14:textId="77777777" w:rsidR="006C3F5A" w:rsidRDefault="006C3F5A" w:rsidP="003F47AF">
                            <w:pPr>
                              <w:pStyle w:val="Heading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A7BF80" id="Rectangle: Rounded Corners 13" o:spid="_x0000_s1034" style="position:absolute;margin-left:0;margin-top:17.25pt;width:90.8pt;height:23.4pt;rotation:-90;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" filled="f">
                <v:textbox style="layout-flow:vertical;mso-layout-flow-alt:bottom-to-top" inset="3.6pt,,3.6pt">
                  <w:txbxContent>
                    <w:p w14:paraId="78B30B4A" w14:textId="77777777" w:rsidR="006C3F5A" w:rsidRDefault="006C3F5A" w:rsidP="003F47AF">
                      <w:pPr>
                        <w:pStyle w:val="Heading2"/>
                        <w:keepNext/>
                        <w:rPr>
                          <w:rFonts w:ascii="Calibri" w:hAnsi="Calibri"/>
                          <w:sz w:val="22"/>
                          <w:szCs w:val="22"/>
                        </w:rPr>
                      </w:pPr>
                      <w:r>
                        <w:rPr>
                          <w:rFonts w:ascii="Calibri" w:hAnsi="Calibri"/>
                          <w:sz w:val="22"/>
                          <w:szCs w:val="22"/>
                        </w:rPr>
                        <w:t>Eligibility</w:t>
                      </w:r>
                    </w:p>
                  </w:txbxContent>
                </v:textbox>
                <w10:wrap anchorx="margin"/>
              </v:roundrect>
            </w:pict>
          </mc:Fallback>
        </mc:AlternateContent>
      </w:r>
    </w:p>
    <w:p w14:paraId="4131E7A8" w14:textId="77777777" w:rsidR="003F47AF" w:rsidRPr="00F73D52" w:rsidRDefault="003F47AF" w:rsidP="003F47AF"/>
    <w:p w14:paraId="3290FC23" w14:textId="77777777" w:rsidR="003F47AF" w:rsidRPr="00F73D52" w:rsidRDefault="003F47AF" w:rsidP="003F47AF"/>
    <w:p w14:paraId="7F2597F6" w14:textId="77777777" w:rsidR="003F47AF" w:rsidRPr="00F73D52" w:rsidRDefault="003F47AF" w:rsidP="003F47AF"/>
    <w:p w14:paraId="6043C2FC" w14:textId="77777777" w:rsidR="003F47AF" w:rsidRPr="00F73D52" w:rsidRDefault="003F47AF" w:rsidP="003F47AF">
      <w:r w:rsidRPr="00F73D52">
        <w:rPr>
          <w:noProof/>
          <w:u w:val="single"/>
          <w:lang w:val="en-US"/>
        </w:rPr>
        <mc:AlternateContent>
          <mc:Choice Requires="wps">
            <w:drawing>
              <wp:anchor distT="0" distB="0" distL="114298" distR="114298" simplePos="0" relativeHeight="251675648" behindDoc="0" locked="0" layoutInCell="1" allowOverlap="1" wp14:anchorId="3FE62943" wp14:editId="7BC9D3BE">
                <wp:simplePos x="0" y="0"/>
                <wp:positionH relativeFrom="column">
                  <wp:posOffset>4036060</wp:posOffset>
                </wp:positionH>
                <wp:positionV relativeFrom="paragraph">
                  <wp:posOffset>34974</wp:posOffset>
                </wp:positionV>
                <wp:extent cx="0" cy="731520"/>
                <wp:effectExtent l="76200" t="0" r="57150" b="4953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315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6F411D" id="Straight Arrow Connector 2" o:spid="_x0000_s1026" type="#_x0000_t32" style="position:absolute;margin-left:317.8pt;margin-top:2.75pt;width:0;height:57.6pt;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" strokecolor="black [3200]" strokeweight="1pt">
                <v:stroke endarrow="block" joinstyle="miter"/>
                <o:lock v:ext="edit" shapetype="f"/>
              </v:shape>
            </w:pict>
          </mc:Fallback>
        </mc:AlternateContent>
      </w:r>
    </w:p>
    <w:p w14:paraId="229C18E3" w14:textId="77777777" w:rsidR="003F47AF" w:rsidRPr="00F73D52" w:rsidRDefault="003F47AF" w:rsidP="003F47AF"/>
    <w:p w14:paraId="5973800D" w14:textId="77777777" w:rsidR="003F47AF" w:rsidRPr="00F73D52" w:rsidRDefault="003F47AF" w:rsidP="003F47AF"/>
    <w:p w14:paraId="3F04466B" w14:textId="77777777" w:rsidR="003F47AF" w:rsidRPr="00F73D52" w:rsidRDefault="003F47AF" w:rsidP="003F47AF"/>
    <w:p w14:paraId="220E4C97" w14:textId="77777777" w:rsidR="003F47AF" w:rsidRPr="00F73D52" w:rsidRDefault="003F47AF" w:rsidP="003F47AF">
      <w:r w:rsidRPr="00F73D52">
        <w:rPr>
          <w:noProof/>
          <w:u w:val="single"/>
          <w:lang w:val="en-US"/>
        </w:rPr>
        <mc:AlternateContent>
          <mc:Choice Requires="wps">
            <w:drawing>
              <wp:anchor distT="0" distB="0" distL="114300" distR="114300" simplePos="0" relativeHeight="251668480" behindDoc="0" locked="0" layoutInCell="1" allowOverlap="1" wp14:anchorId="08CD0927" wp14:editId="3CE4CAA6">
                <wp:simplePos x="0" y="0"/>
                <wp:positionH relativeFrom="margin">
                  <wp:posOffset>1223401</wp:posOffset>
                </wp:positionH>
                <wp:positionV relativeFrom="paragraph">
                  <wp:posOffset>111369</wp:posOffset>
                </wp:positionV>
                <wp:extent cx="5671820" cy="742950"/>
                <wp:effectExtent l="0" t="0" r="2413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1820" cy="742950"/>
                        </a:xfrm>
                        <a:prstGeom prst="rect">
                          <a:avLst/>
                        </a:prstGeom>
                        <a:solidFill>
                          <a:srgbClr val="FFFFFF"/>
                        </a:solidFill>
                        <a:ln w="9525">
                          <a:solidFill>
                            <a:srgbClr val="000000"/>
                          </a:solidFill>
                          <a:miter lim="800000"/>
                          <a:headEnd/>
                          <a:tailEnd/>
                        </a:ln>
                      </wps:spPr>
                      <wps:txbx>
                        <w:txbxContent>
                          <w:p w14:paraId="2EF83F36" w14:textId="55D55AE1" w:rsidR="006C3F5A" w:rsidRDefault="006C3F5A" w:rsidP="003F47AF">
                            <w:pPr>
                              <w:jc w:val="center"/>
                              <w:rPr>
                                <w:rFonts w:ascii="Calibri" w:hAnsi="Calibri"/>
                                <w:sz w:val="22"/>
                                <w:szCs w:val="22"/>
                              </w:rPr>
                            </w:pPr>
                            <w:r>
                              <w:rPr>
                                <w:rFonts w:ascii="Calibri" w:hAnsi="Calibri"/>
                                <w:sz w:val="22"/>
                                <w:szCs w:val="22"/>
                              </w:rPr>
                              <w:t>Articles included in the systematic review</w:t>
                            </w:r>
                            <w:r>
                              <w:rPr>
                                <w:rFonts w:ascii="Calibri" w:hAnsi="Calibri"/>
                                <w:sz w:val="22"/>
                                <w:szCs w:val="22"/>
                              </w:rPr>
                              <w:br/>
                              <w:t>(n = 23)</w:t>
                            </w:r>
                          </w:p>
                          <w:p w14:paraId="049DC866" w14:textId="77777777" w:rsidR="006C3F5A" w:rsidRDefault="006C3F5A" w:rsidP="003F47AF">
                            <w:pPr>
                              <w:jc w:val="center"/>
                              <w:rPr>
                                <w:rFonts w:ascii="Calibri" w:hAnsi="Calibri"/>
                                <w:sz w:val="22"/>
                                <w:szCs w:val="22"/>
                              </w:rPr>
                            </w:pPr>
                          </w:p>
                          <w:p w14:paraId="341D9300" w14:textId="77777777" w:rsidR="006C3F5A" w:rsidRPr="00886696" w:rsidRDefault="006C3F5A" w:rsidP="003F47AF">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CD0927" id="Rectangle 15" o:spid="_x0000_s1035" style="position:absolute;margin-left:96.35pt;margin-top:8.75pt;width:446.6pt;height:58.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">
                <v:textbox inset=",7.2pt,,7.2pt">
                  <w:txbxContent>
                    <w:p w14:paraId="2EF83F36" w14:textId="55D55AE1" w:rsidR="006C3F5A" w:rsidRDefault="006C3F5A" w:rsidP="003F47AF">
                      <w:pPr>
                        <w:jc w:val="center"/>
                        <w:rPr>
                          <w:rFonts w:ascii="Calibri" w:hAnsi="Calibri"/>
                          <w:sz w:val="22"/>
                          <w:szCs w:val="22"/>
                        </w:rPr>
                      </w:pPr>
                      <w:r>
                        <w:rPr>
                          <w:rFonts w:ascii="Calibri" w:hAnsi="Calibri"/>
                          <w:sz w:val="22"/>
                          <w:szCs w:val="22"/>
                        </w:rPr>
                        <w:t>Articles included in the systematic review</w:t>
                      </w:r>
                      <w:r>
                        <w:rPr>
                          <w:rFonts w:ascii="Calibri" w:hAnsi="Calibri"/>
                          <w:sz w:val="22"/>
                          <w:szCs w:val="22"/>
                        </w:rPr>
                        <w:br/>
                        <w:t>(n = 23)</w:t>
                      </w:r>
                    </w:p>
                    <w:p w14:paraId="049DC866" w14:textId="77777777" w:rsidR="006C3F5A" w:rsidRDefault="006C3F5A" w:rsidP="003F47AF">
                      <w:pPr>
                        <w:jc w:val="center"/>
                        <w:rPr>
                          <w:rFonts w:ascii="Calibri" w:hAnsi="Calibri"/>
                          <w:sz w:val="22"/>
                          <w:szCs w:val="22"/>
                        </w:rPr>
                      </w:pPr>
                    </w:p>
                    <w:p w14:paraId="341D9300" w14:textId="77777777" w:rsidR="006C3F5A" w:rsidRPr="00886696" w:rsidRDefault="006C3F5A" w:rsidP="003F47AF">
                      <w:pPr>
                        <w:jc w:val="center"/>
                        <w:rPr>
                          <w:rFonts w:ascii="Calibri" w:hAnsi="Calibri"/>
                          <w:sz w:val="22"/>
                          <w:szCs w:val="22"/>
                        </w:rPr>
                      </w:pPr>
                    </w:p>
                  </w:txbxContent>
                </v:textbox>
                <w10:wrap anchorx="margin"/>
              </v:rect>
            </w:pict>
          </mc:Fallback>
        </mc:AlternateContent>
      </w:r>
    </w:p>
    <w:p w14:paraId="199D0EE8" w14:textId="77777777" w:rsidR="003F47AF" w:rsidRPr="00F73D52" w:rsidRDefault="003F47AF" w:rsidP="003F47AF">
      <w:r w:rsidRPr="00F73D52">
        <w:rPr>
          <w:noProof/>
          <w:lang w:val="en-US"/>
        </w:rPr>
        <mc:AlternateContent>
          <mc:Choice Requires="wps">
            <w:drawing>
              <wp:anchor distT="0" distB="0" distL="114300" distR="114300" simplePos="0" relativeHeight="251673600" behindDoc="0" locked="0" layoutInCell="1" allowOverlap="1" wp14:anchorId="303F25F6" wp14:editId="220BC1D4">
                <wp:simplePos x="0" y="0"/>
                <wp:positionH relativeFrom="margin">
                  <wp:posOffset>-380683</wp:posOffset>
                </wp:positionH>
                <wp:positionV relativeFrom="paragraph">
                  <wp:posOffset>248603</wp:posOffset>
                </wp:positionV>
                <wp:extent cx="1111885" cy="297180"/>
                <wp:effectExtent l="7303" t="0" r="19367" b="19368"/>
                <wp:wrapNone/>
                <wp:docPr id="12" name="Rectangle: Rounded Corner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11885" cy="297180"/>
                        </a:xfrm>
                        <a:prstGeom prst="roundRect">
                          <a:avLst>
                            <a:gd name="adj" fmla="val 16667"/>
                          </a:avLst>
                        </a:prstGeom>
                        <a:noFill/>
                        <a:ln w="9525">
                          <a:solidFill>
                            <a:srgbClr val="000000"/>
                          </a:solidFill>
                          <a:round/>
                          <a:headEnd/>
                          <a:tailEnd/>
                        </a:ln>
                      </wps:spPr>
                      <wps:txbx>
                        <w:txbxContent>
                          <w:p w14:paraId="40AE593D" w14:textId="77777777" w:rsidR="006C3F5A" w:rsidRDefault="006C3F5A" w:rsidP="003F47AF">
                            <w:pPr>
                              <w:pStyle w:val="Heading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3F25F6" id="Rectangle: Rounded Corners 12" o:spid="_x0000_s1036" style="position:absolute;margin-left:-30pt;margin-top:19.6pt;width:87.55pt;height:23.4pt;rotation:-90;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" filled="f">
                <v:textbox style="layout-flow:vertical;mso-layout-flow-alt:bottom-to-top" inset="3.6pt,,3.6pt">
                  <w:txbxContent>
                    <w:p w14:paraId="40AE593D" w14:textId="77777777" w:rsidR="006C3F5A" w:rsidRDefault="006C3F5A" w:rsidP="003F47AF">
                      <w:pPr>
                        <w:pStyle w:val="Heading2"/>
                        <w:keepNext/>
                        <w:rPr>
                          <w:rFonts w:ascii="Calibri" w:hAnsi="Calibri"/>
                        </w:rPr>
                      </w:pPr>
                      <w:r>
                        <w:rPr>
                          <w:rFonts w:ascii="Calibri" w:hAnsi="Calibri"/>
                        </w:rPr>
                        <w:t>Included</w:t>
                      </w:r>
                    </w:p>
                  </w:txbxContent>
                </v:textbox>
                <w10:wrap anchorx="margin"/>
              </v:roundrect>
            </w:pict>
          </mc:Fallback>
        </mc:AlternateContent>
      </w:r>
    </w:p>
    <w:p w14:paraId="395189C9" w14:textId="77777777" w:rsidR="003F47AF" w:rsidRPr="00F73D52" w:rsidRDefault="003F47AF" w:rsidP="003F47AF"/>
    <w:p w14:paraId="081FC402" w14:textId="77777777" w:rsidR="003F47AF" w:rsidRPr="00F73D52" w:rsidRDefault="003F47AF" w:rsidP="003F47AF"/>
    <w:p w14:paraId="45AF27FD" w14:textId="77777777" w:rsidR="003F47AF" w:rsidRDefault="003F47AF" w:rsidP="003F47AF">
      <w:pPr>
        <w:jc w:val="center"/>
        <w:rPr>
          <w:sz w:val="22"/>
          <w:szCs w:val="22"/>
        </w:rPr>
      </w:pPr>
    </w:p>
    <w:p w14:paraId="6B9DF5A4" w14:textId="77777777" w:rsidR="003F47AF" w:rsidRDefault="003F47AF" w:rsidP="003F47AF">
      <w:pPr>
        <w:rPr>
          <w:sz w:val="22"/>
          <w:szCs w:val="22"/>
        </w:rPr>
      </w:pPr>
    </w:p>
    <w:p w14:paraId="6408C79A" w14:textId="77777777" w:rsidR="003F47AF" w:rsidRDefault="003F47AF" w:rsidP="003F47AF">
      <w:pPr>
        <w:jc w:val="center"/>
        <w:rPr>
          <w:u w:val="single"/>
        </w:rPr>
      </w:pPr>
    </w:p>
    <w:p w14:paraId="482CD228" w14:textId="378E2AB2" w:rsidR="003F47AF" w:rsidRPr="004F0285" w:rsidRDefault="003F47AF" w:rsidP="003F47AF">
      <w:pPr>
        <w:jc w:val="center"/>
        <w:rPr>
          <w:u w:val="single"/>
        </w:rPr>
      </w:pPr>
      <w:bookmarkStart w:id="0" w:name="_Hlk89424973"/>
      <w:r w:rsidRPr="004F0285">
        <w:rPr>
          <w:u w:val="single"/>
        </w:rPr>
        <w:t xml:space="preserve">Table </w:t>
      </w:r>
      <w:r>
        <w:rPr>
          <w:u w:val="single"/>
        </w:rPr>
        <w:t>1</w:t>
      </w:r>
      <w:r w:rsidRPr="004F0285">
        <w:rPr>
          <w:u w:val="single"/>
        </w:rPr>
        <w:t xml:space="preserve">: Synthesis of Included Studies </w:t>
      </w:r>
    </w:p>
    <w:p w14:paraId="7A871421" w14:textId="77777777" w:rsidR="003F47AF" w:rsidRPr="004F0285" w:rsidRDefault="003F47AF" w:rsidP="003F47AF">
      <w:pPr>
        <w:jc w:val="center"/>
        <w:rPr>
          <w:u w:val="single"/>
        </w:rPr>
      </w:pPr>
    </w:p>
    <w:tbl>
      <w:tblPr>
        <w:tblStyle w:val="TableGrid"/>
        <w:tblW w:w="13036" w:type="dxa"/>
        <w:tblLayout w:type="fixed"/>
        <w:tblLook w:val="04A0" w:firstRow="1" w:lastRow="0" w:firstColumn="1" w:lastColumn="0" w:noHBand="0" w:noVBand="1"/>
      </w:tblPr>
      <w:tblGrid>
        <w:gridCol w:w="1696"/>
        <w:gridCol w:w="1560"/>
        <w:gridCol w:w="1984"/>
        <w:gridCol w:w="3969"/>
        <w:gridCol w:w="3119"/>
        <w:gridCol w:w="680"/>
        <w:gridCol w:w="28"/>
      </w:tblGrid>
      <w:tr w:rsidR="003F47AF" w14:paraId="521D58F5" w14:textId="77777777" w:rsidTr="009D00C3">
        <w:trPr>
          <w:trHeight w:val="518"/>
        </w:trPr>
        <w:tc>
          <w:tcPr>
            <w:tcW w:w="1696" w:type="dxa"/>
          </w:tcPr>
          <w:p w14:paraId="2B1C40C2" w14:textId="77777777" w:rsidR="003F47AF" w:rsidRPr="00692514" w:rsidRDefault="003F47AF" w:rsidP="009D00C3">
            <w:pPr>
              <w:rPr>
                <w:color w:val="auto"/>
                <w:sz w:val="22"/>
                <w:szCs w:val="22"/>
              </w:rPr>
            </w:pPr>
            <w:bookmarkStart w:id="1" w:name="_Hlk58409563"/>
            <w:r w:rsidRPr="00692514">
              <w:rPr>
                <w:color w:val="auto"/>
                <w:sz w:val="22"/>
                <w:szCs w:val="22"/>
              </w:rPr>
              <w:t>Author</w:t>
            </w:r>
          </w:p>
        </w:tc>
        <w:tc>
          <w:tcPr>
            <w:tcW w:w="1560" w:type="dxa"/>
          </w:tcPr>
          <w:p w14:paraId="75ED153C" w14:textId="77777777" w:rsidR="003F47AF" w:rsidRPr="00692514" w:rsidRDefault="003F47AF" w:rsidP="009D00C3">
            <w:pPr>
              <w:rPr>
                <w:color w:val="auto"/>
                <w:sz w:val="22"/>
                <w:szCs w:val="22"/>
              </w:rPr>
            </w:pPr>
            <w:r w:rsidRPr="00692514">
              <w:rPr>
                <w:color w:val="auto"/>
                <w:sz w:val="22"/>
                <w:szCs w:val="22"/>
              </w:rPr>
              <w:t>Region</w:t>
            </w:r>
          </w:p>
        </w:tc>
        <w:tc>
          <w:tcPr>
            <w:tcW w:w="1984" w:type="dxa"/>
          </w:tcPr>
          <w:p w14:paraId="235498EF" w14:textId="77777777" w:rsidR="003F47AF" w:rsidRPr="00692514" w:rsidRDefault="003F47AF" w:rsidP="009D00C3">
            <w:pPr>
              <w:rPr>
                <w:color w:val="auto"/>
                <w:sz w:val="22"/>
                <w:szCs w:val="22"/>
              </w:rPr>
            </w:pPr>
            <w:r w:rsidRPr="00692514">
              <w:rPr>
                <w:color w:val="auto"/>
                <w:sz w:val="22"/>
                <w:szCs w:val="22"/>
              </w:rPr>
              <w:t>Programme Details</w:t>
            </w:r>
          </w:p>
        </w:tc>
        <w:tc>
          <w:tcPr>
            <w:tcW w:w="3969" w:type="dxa"/>
          </w:tcPr>
          <w:p w14:paraId="7F7BBF4B" w14:textId="77777777" w:rsidR="003F47AF" w:rsidRPr="00692514" w:rsidRDefault="003F47AF" w:rsidP="009D00C3">
            <w:pPr>
              <w:rPr>
                <w:color w:val="auto"/>
                <w:sz w:val="22"/>
                <w:szCs w:val="22"/>
              </w:rPr>
            </w:pPr>
            <w:r w:rsidRPr="00692514">
              <w:rPr>
                <w:color w:val="auto"/>
                <w:sz w:val="22"/>
                <w:szCs w:val="22"/>
              </w:rPr>
              <w:t>Evaluation Details</w:t>
            </w:r>
          </w:p>
        </w:tc>
        <w:tc>
          <w:tcPr>
            <w:tcW w:w="3119" w:type="dxa"/>
          </w:tcPr>
          <w:p w14:paraId="4966A279" w14:textId="77777777" w:rsidR="003F47AF" w:rsidRPr="00692514" w:rsidRDefault="003F47AF" w:rsidP="009D00C3">
            <w:pPr>
              <w:rPr>
                <w:color w:val="auto"/>
                <w:sz w:val="22"/>
                <w:szCs w:val="22"/>
              </w:rPr>
            </w:pPr>
            <w:r w:rsidRPr="00692514">
              <w:rPr>
                <w:color w:val="auto"/>
                <w:sz w:val="22"/>
                <w:szCs w:val="22"/>
              </w:rPr>
              <w:t>Findings</w:t>
            </w:r>
          </w:p>
        </w:tc>
        <w:tc>
          <w:tcPr>
            <w:tcW w:w="708" w:type="dxa"/>
            <w:gridSpan w:val="2"/>
          </w:tcPr>
          <w:p w14:paraId="0173CA1D" w14:textId="77777777" w:rsidR="003F47AF" w:rsidRPr="00692514" w:rsidRDefault="003F47AF" w:rsidP="009D00C3">
            <w:pPr>
              <w:rPr>
                <w:color w:val="auto"/>
                <w:sz w:val="22"/>
                <w:szCs w:val="22"/>
              </w:rPr>
            </w:pPr>
            <w:r w:rsidRPr="00692514">
              <w:rPr>
                <w:color w:val="auto"/>
                <w:sz w:val="22"/>
                <w:szCs w:val="22"/>
              </w:rPr>
              <w:t xml:space="preserve">Risk of bias </w:t>
            </w:r>
          </w:p>
        </w:tc>
      </w:tr>
      <w:tr w:rsidR="003F47AF" w14:paraId="08B64DF3" w14:textId="77777777" w:rsidTr="009D00C3">
        <w:trPr>
          <w:trHeight w:val="405"/>
        </w:trPr>
        <w:tc>
          <w:tcPr>
            <w:tcW w:w="1696" w:type="dxa"/>
          </w:tcPr>
          <w:p w14:paraId="4AEA7F1A" w14:textId="77777777" w:rsidR="003F47AF" w:rsidRPr="00692514" w:rsidRDefault="003F47AF" w:rsidP="009D00C3">
            <w:pPr>
              <w:rPr>
                <w:b/>
                <w:color w:val="auto"/>
                <w:sz w:val="22"/>
                <w:szCs w:val="22"/>
              </w:rPr>
            </w:pPr>
            <w:r w:rsidRPr="00692514">
              <w:rPr>
                <w:b/>
                <w:color w:val="auto"/>
                <w:sz w:val="22"/>
                <w:szCs w:val="22"/>
              </w:rPr>
              <w:t>Child Outcomes</w:t>
            </w:r>
          </w:p>
        </w:tc>
        <w:tc>
          <w:tcPr>
            <w:tcW w:w="1560" w:type="dxa"/>
          </w:tcPr>
          <w:p w14:paraId="211AF46B" w14:textId="77777777" w:rsidR="003F47AF" w:rsidRPr="00692514" w:rsidRDefault="003F47AF" w:rsidP="009D00C3">
            <w:pPr>
              <w:rPr>
                <w:color w:val="auto"/>
                <w:sz w:val="22"/>
                <w:szCs w:val="22"/>
              </w:rPr>
            </w:pPr>
          </w:p>
        </w:tc>
        <w:tc>
          <w:tcPr>
            <w:tcW w:w="1984" w:type="dxa"/>
          </w:tcPr>
          <w:p w14:paraId="221F7CE6" w14:textId="77777777" w:rsidR="003F47AF" w:rsidRPr="00692514" w:rsidRDefault="003F47AF" w:rsidP="009D00C3">
            <w:pPr>
              <w:rPr>
                <w:color w:val="auto"/>
                <w:sz w:val="22"/>
                <w:szCs w:val="22"/>
              </w:rPr>
            </w:pPr>
          </w:p>
        </w:tc>
        <w:tc>
          <w:tcPr>
            <w:tcW w:w="3969" w:type="dxa"/>
          </w:tcPr>
          <w:p w14:paraId="2D0736BB" w14:textId="77777777" w:rsidR="003F47AF" w:rsidRPr="00692514" w:rsidRDefault="003F47AF" w:rsidP="009D00C3">
            <w:pPr>
              <w:rPr>
                <w:color w:val="auto"/>
                <w:sz w:val="22"/>
                <w:szCs w:val="22"/>
              </w:rPr>
            </w:pPr>
          </w:p>
        </w:tc>
        <w:tc>
          <w:tcPr>
            <w:tcW w:w="3119" w:type="dxa"/>
          </w:tcPr>
          <w:p w14:paraId="08CB8019" w14:textId="77777777" w:rsidR="003F47AF" w:rsidRPr="00692514" w:rsidRDefault="003F47AF" w:rsidP="009D00C3">
            <w:pPr>
              <w:rPr>
                <w:color w:val="auto"/>
                <w:sz w:val="22"/>
                <w:szCs w:val="22"/>
              </w:rPr>
            </w:pPr>
          </w:p>
        </w:tc>
        <w:tc>
          <w:tcPr>
            <w:tcW w:w="708" w:type="dxa"/>
            <w:gridSpan w:val="2"/>
          </w:tcPr>
          <w:p w14:paraId="01FE0299" w14:textId="77777777" w:rsidR="003F47AF" w:rsidRPr="00692514" w:rsidRDefault="003F47AF" w:rsidP="009D00C3">
            <w:pPr>
              <w:rPr>
                <w:color w:val="auto"/>
                <w:sz w:val="22"/>
                <w:szCs w:val="22"/>
              </w:rPr>
            </w:pPr>
          </w:p>
        </w:tc>
      </w:tr>
      <w:tr w:rsidR="003F47AF" w:rsidRPr="00AD70FC" w14:paraId="35B072F8" w14:textId="77777777" w:rsidTr="009D00C3">
        <w:trPr>
          <w:trHeight w:val="263"/>
        </w:trPr>
        <w:tc>
          <w:tcPr>
            <w:tcW w:w="1696" w:type="dxa"/>
          </w:tcPr>
          <w:p w14:paraId="54D916C1" w14:textId="1C0D4159" w:rsidR="003F47AF" w:rsidRPr="00692514" w:rsidRDefault="003F47AF" w:rsidP="009D00C3">
            <w:pPr>
              <w:rPr>
                <w:color w:val="auto"/>
                <w:sz w:val="22"/>
                <w:szCs w:val="22"/>
              </w:rPr>
            </w:pPr>
            <w:r w:rsidRPr="00692514">
              <w:rPr>
                <w:sz w:val="22"/>
                <w:szCs w:val="22"/>
              </w:rPr>
              <w:t>Brownell et al. (2018)</w:t>
            </w:r>
            <w:r w:rsidRPr="00692514">
              <w:rPr>
                <w:sz w:val="22"/>
                <w:szCs w:val="22"/>
              </w:rPr>
              <w:fldChar w:fldCharType="begin">
                <w:fldData xml:space="preserve">PEVuZE5vdGU+PENpdGU+PEF1dGhvcj5Ccm93bmVsbDwvQXV0aG9yPjxZZWFyPjIwMTg8L1llYXI+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</w:fldData>
              </w:fldChar>
            </w:r>
            <w:r w:rsidR="00F31850">
              <w:rPr>
                <w:sz w:val="22"/>
                <w:szCs w:val="22"/>
              </w:rPr>
              <w:instrText xml:space="preserve"> ADDIN EN.CITE </w:instrText>
            </w:r>
            <w:r w:rsidR="00F31850">
              <w:rPr>
                <w:sz w:val="22"/>
                <w:szCs w:val="22"/>
              </w:rPr>
              <w:fldChar w:fldCharType="begin">
                <w:fldData xml:space="preserve">PEVuZE5vdGU+PENpdGU+PEF1dGhvcj5Ccm93bmVsbDwvQXV0aG9yPjxZZWFyPjIwMTg8L1llYXI+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</w:fldData>
              </w:fldChar>
            </w:r>
            <w:r w:rsidR="00F31850">
              <w:rPr>
                <w:sz w:val="22"/>
                <w:szCs w:val="22"/>
              </w:rPr>
              <w:instrText xml:space="preserve"> ADDIN EN.CITE.DATA </w:instrText>
            </w:r>
            <w:r w:rsidR="00F31850">
              <w:rPr>
                <w:sz w:val="22"/>
                <w:szCs w:val="22"/>
              </w:rPr>
            </w:r>
            <w:r w:rsidR="00F31850">
              <w:rPr>
                <w:sz w:val="22"/>
                <w:szCs w:val="22"/>
              </w:rPr>
              <w:fldChar w:fldCharType="end"/>
            </w:r>
            <w:r w:rsidRPr="00692514">
              <w:rPr>
                <w:sz w:val="22"/>
                <w:szCs w:val="22"/>
              </w:rPr>
            </w:r>
            <w:r w:rsidRPr="00692514">
              <w:rPr>
                <w:sz w:val="22"/>
                <w:szCs w:val="22"/>
              </w:rPr>
              <w:fldChar w:fldCharType="separate"/>
            </w:r>
            <w:r w:rsidRPr="003F47AF">
              <w:rPr>
                <w:noProof/>
                <w:sz w:val="22"/>
                <w:szCs w:val="22"/>
                <w:vertAlign w:val="superscript"/>
              </w:rPr>
              <w:t>14</w:t>
            </w:r>
            <w:r w:rsidRPr="00692514">
              <w:rPr>
                <w:sz w:val="22"/>
                <w:szCs w:val="22"/>
              </w:rPr>
              <w:fldChar w:fldCharType="end"/>
            </w:r>
          </w:p>
        </w:tc>
        <w:tc>
          <w:tcPr>
            <w:tcW w:w="1560" w:type="dxa"/>
          </w:tcPr>
          <w:p w14:paraId="274AD2C8" w14:textId="77777777" w:rsidR="003F47AF" w:rsidRPr="00692514" w:rsidRDefault="003F47AF" w:rsidP="009D00C3">
            <w:pPr>
              <w:rPr>
                <w:color w:val="auto"/>
                <w:sz w:val="22"/>
                <w:szCs w:val="22"/>
              </w:rPr>
            </w:pPr>
            <w:r w:rsidRPr="00692514">
              <w:rPr>
                <w:sz w:val="22"/>
                <w:szCs w:val="22"/>
              </w:rPr>
              <w:t>Manitoba</w:t>
            </w:r>
          </w:p>
        </w:tc>
        <w:tc>
          <w:tcPr>
            <w:tcW w:w="1984" w:type="dxa"/>
          </w:tcPr>
          <w:p w14:paraId="7C8503B1" w14:textId="77777777" w:rsidR="003F47AF" w:rsidRPr="00692514" w:rsidRDefault="003F47AF" w:rsidP="009D00C3">
            <w:pPr>
              <w:rPr>
                <w:color w:val="000000"/>
                <w:sz w:val="22"/>
                <w:szCs w:val="22"/>
                <w:shd w:val="clear" w:color="auto" w:fill="FFFFFF"/>
              </w:rPr>
            </w:pPr>
            <w:r w:rsidRPr="00692514">
              <w:rPr>
                <w:color w:val="000000"/>
                <w:sz w:val="22"/>
                <w:szCs w:val="22"/>
                <w:shd w:val="clear" w:color="auto" w:fill="FFFFFF"/>
              </w:rPr>
              <w:t>Healthy Baby Prenatal Benefit</w:t>
            </w:r>
          </w:p>
          <w:p w14:paraId="15EB909E" w14:textId="77777777" w:rsidR="003F47AF" w:rsidRPr="00692514" w:rsidRDefault="003F47AF" w:rsidP="009D00C3">
            <w:pPr>
              <w:rPr>
                <w:color w:val="000000"/>
                <w:sz w:val="22"/>
                <w:szCs w:val="22"/>
                <w:shd w:val="clear" w:color="auto" w:fill="FFFFFF"/>
              </w:rPr>
            </w:pPr>
          </w:p>
          <w:p w14:paraId="0917C5DC" w14:textId="77777777" w:rsidR="003F47AF" w:rsidRPr="00692514" w:rsidRDefault="003F47AF" w:rsidP="009D00C3">
            <w:pPr>
              <w:rPr>
                <w:color w:val="auto"/>
                <w:sz w:val="22"/>
                <w:szCs w:val="22"/>
              </w:rPr>
            </w:pPr>
            <w:r w:rsidRPr="00692514">
              <w:rPr>
                <w:color w:val="000000"/>
                <w:sz w:val="22"/>
                <w:szCs w:val="22"/>
                <w:shd w:val="clear" w:color="auto" w:fill="FFFFFF"/>
              </w:rPr>
              <w:t>Outcome: Perinatal and prenatal outcome</w:t>
            </w:r>
          </w:p>
        </w:tc>
        <w:tc>
          <w:tcPr>
            <w:tcW w:w="3969" w:type="dxa"/>
          </w:tcPr>
          <w:p w14:paraId="700E2ED5" w14:textId="77777777" w:rsidR="003F47AF" w:rsidRPr="00692514" w:rsidRDefault="003F47AF" w:rsidP="009D00C3">
            <w:pPr>
              <w:rPr>
                <w:color w:val="auto"/>
                <w:sz w:val="22"/>
                <w:szCs w:val="22"/>
                <w:shd w:val="clear" w:color="auto" w:fill="FFFFFF"/>
              </w:rPr>
            </w:pPr>
            <w:r>
              <w:rPr>
                <w:sz w:val="22"/>
                <w:szCs w:val="22"/>
              </w:rPr>
              <w:t xml:space="preserve">Study </w:t>
            </w:r>
            <w:r w:rsidRPr="00692514">
              <w:rPr>
                <w:sz w:val="22"/>
                <w:szCs w:val="22"/>
              </w:rPr>
              <w:t xml:space="preserve">Design: Retrospective cohort study of propensity-score matched clinical intervention providing prenatal cash benefit. </w:t>
            </w:r>
            <w:r w:rsidRPr="00692514">
              <w:rPr>
                <w:color w:val="auto"/>
                <w:sz w:val="22"/>
                <w:szCs w:val="22"/>
                <w:shd w:val="clear" w:color="auto" w:fill="FFFFFF"/>
              </w:rPr>
              <w:t>10,031 mother-newborn pairs in each of the exposed and unexposed groups who were low income; 55,987 pairs who were not low income were also included to determine the effect of intervention on inequity.</w:t>
            </w:r>
          </w:p>
          <w:p w14:paraId="6B279E22" w14:textId="77777777" w:rsidR="003F47AF" w:rsidRPr="00692514" w:rsidRDefault="003F47AF" w:rsidP="009D00C3">
            <w:pPr>
              <w:rPr>
                <w:color w:val="auto"/>
                <w:sz w:val="22"/>
                <w:szCs w:val="22"/>
              </w:rPr>
            </w:pPr>
          </w:p>
          <w:p w14:paraId="69EA68D3" w14:textId="77777777" w:rsidR="003F47AF" w:rsidRPr="00692514" w:rsidRDefault="003F47AF" w:rsidP="009D00C3">
            <w:pPr>
              <w:rPr>
                <w:color w:val="auto"/>
                <w:sz w:val="22"/>
                <w:szCs w:val="22"/>
              </w:rPr>
            </w:pPr>
            <w:r w:rsidRPr="00692514">
              <w:rPr>
                <w:color w:val="auto"/>
                <w:sz w:val="22"/>
                <w:szCs w:val="22"/>
              </w:rPr>
              <w:t xml:space="preserve">Data sources: </w:t>
            </w:r>
            <w:r w:rsidRPr="00692514">
              <w:rPr>
                <w:rFonts w:eastAsia="Times New Roman"/>
                <w:color w:val="auto"/>
                <w:sz w:val="22"/>
                <w:szCs w:val="22"/>
                <w:shd w:val="clear" w:color="auto" w:fill="FFFFFF"/>
                <w:lang w:eastAsia="en-CA"/>
              </w:rPr>
              <w:t>Health and social administrative data from Manitoba (PATHS), 2</w:t>
            </w:r>
            <w:r w:rsidRPr="00692514">
              <w:rPr>
                <w:color w:val="auto"/>
                <w:sz w:val="22"/>
                <w:szCs w:val="22"/>
              </w:rPr>
              <w:t>003-2010</w:t>
            </w:r>
          </w:p>
        </w:tc>
        <w:tc>
          <w:tcPr>
            <w:tcW w:w="3119" w:type="dxa"/>
          </w:tcPr>
          <w:p w14:paraId="60C444D6" w14:textId="77777777" w:rsidR="003F47AF" w:rsidRPr="00692514" w:rsidRDefault="003F47AF" w:rsidP="009D00C3">
            <w:pPr>
              <w:rPr>
                <w:b/>
                <w:sz w:val="22"/>
                <w:szCs w:val="22"/>
              </w:rPr>
            </w:pPr>
            <w:r w:rsidRPr="00692514">
              <w:rPr>
                <w:b/>
                <w:sz w:val="22"/>
                <w:szCs w:val="22"/>
              </w:rPr>
              <w:t>Positive</w:t>
            </w:r>
          </w:p>
          <w:p w14:paraId="6491ABF1" w14:textId="77777777" w:rsidR="003F47AF" w:rsidRPr="00692514" w:rsidRDefault="003F47AF" w:rsidP="009D00C3">
            <w:pPr>
              <w:rPr>
                <w:b/>
                <w:sz w:val="22"/>
                <w:szCs w:val="22"/>
              </w:rPr>
            </w:pPr>
          </w:p>
          <w:p w14:paraId="437E3376" w14:textId="77777777" w:rsidR="003F47AF" w:rsidRPr="00692514" w:rsidRDefault="003F47AF" w:rsidP="009D00C3">
            <w:pPr>
              <w:rPr>
                <w:color w:val="auto"/>
                <w:sz w:val="22"/>
                <w:szCs w:val="22"/>
              </w:rPr>
            </w:pPr>
            <w:r w:rsidRPr="00692514">
              <w:rPr>
                <w:sz w:val="22"/>
                <w:szCs w:val="22"/>
              </w:rPr>
              <w:t>Receipt of benefit narrowed the gap between mothers who had low income and those who did not. Receipt of benefit was associated with narrowed gap in longer duration of breastfeeding, lower odds of preterm birth, lower odds of low birth weight</w:t>
            </w:r>
            <w:r>
              <w:rPr>
                <w:sz w:val="22"/>
                <w:szCs w:val="22"/>
              </w:rPr>
              <w:t>.</w:t>
            </w:r>
          </w:p>
        </w:tc>
        <w:tc>
          <w:tcPr>
            <w:tcW w:w="708" w:type="dxa"/>
            <w:gridSpan w:val="2"/>
          </w:tcPr>
          <w:p w14:paraId="5B8919D2" w14:textId="77777777" w:rsidR="003F47AF" w:rsidRPr="00692514" w:rsidRDefault="003F47AF" w:rsidP="009D00C3">
            <w:pPr>
              <w:rPr>
                <w:color w:val="auto"/>
                <w:sz w:val="22"/>
                <w:szCs w:val="22"/>
              </w:rPr>
            </w:pPr>
            <w:r w:rsidRPr="00692514">
              <w:rPr>
                <w:sz w:val="22"/>
                <w:szCs w:val="22"/>
              </w:rPr>
              <w:t>5</w:t>
            </w:r>
          </w:p>
        </w:tc>
      </w:tr>
      <w:tr w:rsidR="003F47AF" w:rsidRPr="00AD70FC" w14:paraId="7E61F0B3" w14:textId="77777777" w:rsidTr="009D00C3">
        <w:trPr>
          <w:trHeight w:val="263"/>
        </w:trPr>
        <w:tc>
          <w:tcPr>
            <w:tcW w:w="1696" w:type="dxa"/>
          </w:tcPr>
          <w:p w14:paraId="4D375A3A" w14:textId="5C162C90" w:rsidR="003F47AF" w:rsidRPr="00692514" w:rsidRDefault="003F47AF" w:rsidP="009D00C3">
            <w:pPr>
              <w:rPr>
                <w:color w:val="auto"/>
                <w:sz w:val="22"/>
                <w:szCs w:val="22"/>
              </w:rPr>
            </w:pPr>
            <w:r w:rsidRPr="00692514">
              <w:rPr>
                <w:color w:val="auto"/>
                <w:sz w:val="22"/>
                <w:szCs w:val="22"/>
              </w:rPr>
              <w:t>Brownell et al (2016)</w:t>
            </w:r>
            <w:r w:rsidRPr="00692514">
              <w:rPr>
                <w:color w:val="auto"/>
                <w:sz w:val="22"/>
                <w:szCs w:val="22"/>
              </w:rPr>
              <w:fldChar w:fldCharType="begin">
                <w:fldData xml:space="preserve">PEVuZE5vdGU+PENpdGU+PEF1dGhvcj5Ccm93bmVsbDwvQXV0aG9yPjxZZWFyPjIwMTY8L1llYXI+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Nzwvdm9sdW1lPjxudW1iZXI+NjwvbnVtYmVyPjxlZGl0aW9uPjIwMTYvMDYvMDE8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</w:fldData>
              </w:fldChar>
            </w:r>
            <w:r w:rsidR="00F31850">
              <w:rPr>
                <w:color w:val="auto"/>
                <w:sz w:val="22"/>
                <w:szCs w:val="22"/>
              </w:rPr>
              <w:instrText xml:space="preserve"> ADDIN EN.CITE </w:instrText>
            </w:r>
            <w:r w:rsidR="00F31850">
              <w:rPr>
                <w:color w:val="auto"/>
                <w:sz w:val="22"/>
                <w:szCs w:val="22"/>
              </w:rPr>
              <w:fldChar w:fldCharType="begin">
                <w:fldData xml:space="preserve">PEVuZE5vdGU+PENpdGU+PEF1dGhvcj5Ccm93bmVsbDwvQXV0aG9yPjxZZWFyPjIwMTY8L1llYXI+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dm9sdW1lPjEzNzwvdm9sdW1lPjxudW1iZXI+NjwvbnVtYmVyPjxlZGl0aW9uPjIwMTYvMDYvMDE8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</w:fldData>
              </w:fldChar>
            </w:r>
            <w:r w:rsidR="00F31850">
              <w:rPr>
                <w:color w:val="auto"/>
                <w:sz w:val="22"/>
                <w:szCs w:val="22"/>
              </w:rPr>
              <w:instrText xml:space="preserve"> ADDIN EN.CITE.DATA </w:instrText>
            </w:r>
            <w:r w:rsidR="00F31850">
              <w:rPr>
                <w:color w:val="auto"/>
                <w:sz w:val="22"/>
                <w:szCs w:val="22"/>
              </w:rPr>
            </w:r>
            <w:r w:rsidR="00F31850">
              <w:rPr>
                <w:color w:val="auto"/>
                <w:sz w:val="22"/>
                <w:szCs w:val="22"/>
              </w:rPr>
              <w:fldChar w:fldCharType="end"/>
            </w:r>
            <w:r w:rsidRPr="00692514">
              <w:rPr>
                <w:color w:val="auto"/>
                <w:sz w:val="22"/>
                <w:szCs w:val="22"/>
              </w:rPr>
            </w:r>
            <w:r w:rsidRPr="00692514">
              <w:rPr>
                <w:color w:val="auto"/>
                <w:sz w:val="22"/>
                <w:szCs w:val="22"/>
              </w:rPr>
              <w:fldChar w:fldCharType="separate"/>
            </w:r>
            <w:r w:rsidRPr="003F47AF">
              <w:rPr>
                <w:noProof/>
                <w:color w:val="auto"/>
                <w:sz w:val="22"/>
                <w:szCs w:val="22"/>
                <w:vertAlign w:val="superscript"/>
              </w:rPr>
              <w:t>15</w:t>
            </w:r>
            <w:r w:rsidRPr="00692514">
              <w:rPr>
                <w:color w:val="auto"/>
                <w:sz w:val="22"/>
                <w:szCs w:val="22"/>
              </w:rPr>
              <w:fldChar w:fldCharType="end"/>
            </w:r>
          </w:p>
        </w:tc>
        <w:tc>
          <w:tcPr>
            <w:tcW w:w="1560" w:type="dxa"/>
          </w:tcPr>
          <w:p w14:paraId="5F8D3D82" w14:textId="77777777" w:rsidR="003F47AF" w:rsidRPr="00692514" w:rsidRDefault="003F47AF" w:rsidP="009D00C3">
            <w:pPr>
              <w:rPr>
                <w:color w:val="auto"/>
                <w:sz w:val="22"/>
                <w:szCs w:val="22"/>
              </w:rPr>
            </w:pPr>
            <w:r w:rsidRPr="00692514">
              <w:rPr>
                <w:color w:val="auto"/>
                <w:sz w:val="22"/>
                <w:szCs w:val="22"/>
              </w:rPr>
              <w:t>Manitoba</w:t>
            </w:r>
          </w:p>
        </w:tc>
        <w:tc>
          <w:tcPr>
            <w:tcW w:w="1984" w:type="dxa"/>
          </w:tcPr>
          <w:p w14:paraId="487D8748" w14:textId="77777777" w:rsidR="003F47AF" w:rsidRPr="00692514" w:rsidRDefault="003F47AF" w:rsidP="009D00C3">
            <w:pPr>
              <w:rPr>
                <w:color w:val="auto"/>
                <w:sz w:val="22"/>
                <w:szCs w:val="22"/>
                <w:shd w:val="clear" w:color="auto" w:fill="FFFFFF"/>
              </w:rPr>
            </w:pPr>
            <w:r w:rsidRPr="00692514">
              <w:rPr>
                <w:color w:val="auto"/>
                <w:sz w:val="22"/>
                <w:szCs w:val="22"/>
                <w:shd w:val="clear" w:color="auto" w:fill="FFFFFF"/>
              </w:rPr>
              <w:t>Healthy Baby Prenatal Benefit</w:t>
            </w:r>
          </w:p>
          <w:p w14:paraId="12BBB3F2" w14:textId="77777777" w:rsidR="003F47AF" w:rsidRPr="00692514" w:rsidRDefault="003F47AF" w:rsidP="009D00C3">
            <w:pPr>
              <w:rPr>
                <w:color w:val="auto"/>
                <w:sz w:val="22"/>
                <w:szCs w:val="22"/>
                <w:shd w:val="clear" w:color="auto" w:fill="FFFFFF"/>
              </w:rPr>
            </w:pPr>
          </w:p>
          <w:p w14:paraId="45F2F5C6" w14:textId="71E3FF32" w:rsidR="003F47AF" w:rsidRPr="00692514" w:rsidRDefault="003F47AF" w:rsidP="009D00C3">
            <w:pPr>
              <w:rPr>
                <w:color w:val="auto"/>
                <w:sz w:val="22"/>
                <w:szCs w:val="22"/>
                <w:shd w:val="clear" w:color="auto" w:fill="FFFFFF"/>
              </w:rPr>
            </w:pPr>
            <w:r w:rsidRPr="00692514">
              <w:rPr>
                <w:color w:val="000000"/>
                <w:sz w:val="22"/>
                <w:szCs w:val="22"/>
                <w:shd w:val="clear" w:color="auto" w:fill="FFFFFF"/>
              </w:rPr>
              <w:t>Outcome: Perinatal and prenatal outcome</w:t>
            </w:r>
            <w:r w:rsidR="004B1371">
              <w:rPr>
                <w:color w:val="000000"/>
                <w:sz w:val="22"/>
                <w:szCs w:val="22"/>
                <w:shd w:val="clear" w:color="auto" w:fill="FFFFFF"/>
              </w:rPr>
              <w:t>s</w:t>
            </w:r>
          </w:p>
        </w:tc>
        <w:tc>
          <w:tcPr>
            <w:tcW w:w="3969" w:type="dxa"/>
          </w:tcPr>
          <w:p w14:paraId="14CB82E0" w14:textId="77777777" w:rsidR="003F47AF" w:rsidRPr="00692514" w:rsidRDefault="003F47AF" w:rsidP="009D00C3">
            <w:pPr>
              <w:rPr>
                <w:color w:val="auto"/>
                <w:sz w:val="22"/>
                <w:szCs w:val="22"/>
              </w:rPr>
            </w:pPr>
            <w:r w:rsidRPr="00692514">
              <w:rPr>
                <w:color w:val="auto"/>
                <w:sz w:val="22"/>
                <w:szCs w:val="22"/>
              </w:rPr>
              <w:t>Study Design: Cross</w:t>
            </w:r>
            <w:r>
              <w:rPr>
                <w:color w:val="auto"/>
                <w:sz w:val="22"/>
                <w:szCs w:val="22"/>
              </w:rPr>
              <w:t>-</w:t>
            </w:r>
            <w:r w:rsidRPr="00692514">
              <w:rPr>
                <w:color w:val="auto"/>
                <w:sz w:val="22"/>
                <w:szCs w:val="22"/>
              </w:rPr>
              <w:t>sectional study using propensity matching</w:t>
            </w:r>
          </w:p>
          <w:p w14:paraId="5E688BF6" w14:textId="77777777" w:rsidR="003F47AF" w:rsidRPr="00692514" w:rsidRDefault="003F47AF" w:rsidP="009D00C3">
            <w:pPr>
              <w:rPr>
                <w:color w:val="auto"/>
                <w:sz w:val="22"/>
                <w:szCs w:val="22"/>
              </w:rPr>
            </w:pPr>
          </w:p>
          <w:p w14:paraId="6BCE4C3C" w14:textId="77777777" w:rsidR="003F47AF" w:rsidRPr="00692514" w:rsidRDefault="003F47AF" w:rsidP="009D00C3">
            <w:pPr>
              <w:rPr>
                <w:color w:val="auto"/>
                <w:sz w:val="22"/>
                <w:szCs w:val="22"/>
              </w:rPr>
            </w:pPr>
            <w:r w:rsidRPr="00692514">
              <w:rPr>
                <w:color w:val="auto"/>
                <w:sz w:val="22"/>
                <w:szCs w:val="22"/>
              </w:rPr>
              <w:t xml:space="preserve">Data </w:t>
            </w:r>
            <w:r>
              <w:rPr>
                <w:color w:val="auto"/>
                <w:sz w:val="22"/>
                <w:szCs w:val="22"/>
              </w:rPr>
              <w:t>s</w:t>
            </w:r>
            <w:r w:rsidRPr="00692514">
              <w:rPr>
                <w:color w:val="auto"/>
                <w:sz w:val="22"/>
                <w:szCs w:val="22"/>
              </w:rPr>
              <w:t>ources: Health and social administrative data</w:t>
            </w:r>
          </w:p>
          <w:p w14:paraId="644F7AE7" w14:textId="77777777" w:rsidR="003F47AF" w:rsidRPr="00692514" w:rsidRDefault="003F47AF" w:rsidP="009D00C3">
            <w:pPr>
              <w:rPr>
                <w:color w:val="auto"/>
                <w:sz w:val="22"/>
                <w:szCs w:val="22"/>
              </w:rPr>
            </w:pPr>
            <w:r w:rsidRPr="00692514">
              <w:rPr>
                <w:color w:val="auto"/>
                <w:sz w:val="22"/>
                <w:szCs w:val="22"/>
              </w:rPr>
              <w:t>2003-2010</w:t>
            </w:r>
          </w:p>
        </w:tc>
        <w:tc>
          <w:tcPr>
            <w:tcW w:w="3119" w:type="dxa"/>
          </w:tcPr>
          <w:p w14:paraId="582AD957" w14:textId="77777777" w:rsidR="003F47AF" w:rsidRPr="00692514" w:rsidRDefault="003F47AF" w:rsidP="009D00C3">
            <w:pPr>
              <w:rPr>
                <w:b/>
                <w:color w:val="auto"/>
                <w:sz w:val="22"/>
                <w:szCs w:val="22"/>
                <w:shd w:val="clear" w:color="auto" w:fill="FFFFFF"/>
              </w:rPr>
            </w:pPr>
            <w:r w:rsidRPr="00692514">
              <w:rPr>
                <w:b/>
                <w:color w:val="auto"/>
                <w:sz w:val="22"/>
                <w:szCs w:val="22"/>
                <w:shd w:val="clear" w:color="auto" w:fill="FFFFFF"/>
              </w:rPr>
              <w:t>Positive</w:t>
            </w:r>
          </w:p>
          <w:p w14:paraId="7EE0CE3F" w14:textId="77777777" w:rsidR="003F47AF" w:rsidRPr="00692514" w:rsidRDefault="003F47AF" w:rsidP="009D00C3">
            <w:pPr>
              <w:rPr>
                <w:b/>
                <w:color w:val="auto"/>
                <w:sz w:val="22"/>
                <w:szCs w:val="22"/>
                <w:shd w:val="clear" w:color="auto" w:fill="FFFFFF"/>
              </w:rPr>
            </w:pPr>
          </w:p>
          <w:p w14:paraId="11553975" w14:textId="77777777" w:rsidR="003F47AF" w:rsidRPr="00692514" w:rsidRDefault="003F47AF" w:rsidP="009D00C3">
            <w:pPr>
              <w:rPr>
                <w:b/>
                <w:color w:val="auto"/>
                <w:sz w:val="22"/>
                <w:szCs w:val="22"/>
              </w:rPr>
            </w:pPr>
            <w:r w:rsidRPr="00692514">
              <w:rPr>
                <w:color w:val="auto"/>
                <w:sz w:val="22"/>
                <w:szCs w:val="22"/>
                <w:shd w:val="clear" w:color="auto" w:fill="FFFFFF"/>
              </w:rPr>
              <w:t xml:space="preserve">Positive impact on all outcomes including low birth weight, preterm births, Apgar score, breastfeeding initiation, neonatal </w:t>
            </w:r>
            <w:proofErr w:type="gramStart"/>
            <w:r w:rsidRPr="00692514">
              <w:rPr>
                <w:color w:val="auto"/>
                <w:sz w:val="22"/>
                <w:szCs w:val="22"/>
                <w:shd w:val="clear" w:color="auto" w:fill="FFFFFF"/>
              </w:rPr>
              <w:t>readmission</w:t>
            </w:r>
            <w:proofErr w:type="gramEnd"/>
            <w:r w:rsidRPr="00692514">
              <w:rPr>
                <w:color w:val="auto"/>
                <w:sz w:val="22"/>
                <w:szCs w:val="22"/>
                <w:shd w:val="clear" w:color="auto" w:fill="FFFFFF"/>
              </w:rPr>
              <w:t xml:space="preserve"> and newborn hospital length of stay</w:t>
            </w:r>
            <w:r>
              <w:rPr>
                <w:color w:val="auto"/>
                <w:sz w:val="22"/>
                <w:szCs w:val="22"/>
                <w:shd w:val="clear" w:color="auto" w:fill="FFFFFF"/>
              </w:rPr>
              <w:t>.</w:t>
            </w:r>
          </w:p>
        </w:tc>
        <w:tc>
          <w:tcPr>
            <w:tcW w:w="708" w:type="dxa"/>
            <w:gridSpan w:val="2"/>
          </w:tcPr>
          <w:p w14:paraId="0D89E6A5" w14:textId="77777777" w:rsidR="003F47AF" w:rsidRPr="00692514" w:rsidRDefault="003F47AF" w:rsidP="009D00C3">
            <w:pPr>
              <w:rPr>
                <w:color w:val="auto"/>
                <w:sz w:val="22"/>
                <w:szCs w:val="22"/>
              </w:rPr>
            </w:pPr>
            <w:r w:rsidRPr="00692514">
              <w:rPr>
                <w:color w:val="auto"/>
                <w:sz w:val="22"/>
                <w:szCs w:val="22"/>
              </w:rPr>
              <w:t>6</w:t>
            </w:r>
          </w:p>
        </w:tc>
      </w:tr>
      <w:tr w:rsidR="009329FA" w:rsidRPr="00AD70FC" w14:paraId="6304A2F2" w14:textId="77777777" w:rsidTr="009D00C3">
        <w:trPr>
          <w:trHeight w:val="263"/>
        </w:trPr>
        <w:tc>
          <w:tcPr>
            <w:tcW w:w="1696" w:type="dxa"/>
          </w:tcPr>
          <w:p w14:paraId="02CE3319" w14:textId="16867824" w:rsidR="009329FA" w:rsidRPr="00692514" w:rsidRDefault="009329FA" w:rsidP="009329FA">
            <w:pPr>
              <w:rPr>
                <w:color w:val="auto"/>
                <w:sz w:val="22"/>
                <w:szCs w:val="22"/>
              </w:rPr>
            </w:pPr>
            <w:r>
              <w:rPr>
                <w:color w:val="auto"/>
                <w:sz w:val="22"/>
                <w:szCs w:val="22"/>
              </w:rPr>
              <w:t>Enns et al (2021)</w:t>
            </w:r>
            <w:r>
              <w:rPr>
                <w:color w:val="auto"/>
                <w:sz w:val="22"/>
                <w:szCs w:val="22"/>
              </w:rPr>
              <w:fldChar w:fldCharType="begin">
                <w:fldData xml:space="preserve">PEVuZE5vdGU+PENpdGU+PEF1dGhvcj5Fbm5zPC9BdXRob3I+PFllYXI+MjAxOTwvWWVhcj48UmVj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</w:fldData>
              </w:fldChar>
            </w:r>
            <w:r>
              <w:rPr>
                <w:color w:val="auto"/>
                <w:sz w:val="22"/>
                <w:szCs w:val="22"/>
              </w:rPr>
              <w:instrText xml:space="preserve"> ADDIN EN.CITE </w:instrText>
            </w:r>
            <w:r>
              <w:rPr>
                <w:color w:val="auto"/>
                <w:sz w:val="22"/>
                <w:szCs w:val="22"/>
              </w:rPr>
              <w:fldChar w:fldCharType="begin">
                <w:fldData xml:space="preserve">PEVuZE5vdGU+PENpdGU+PEF1dGhvcj5Fbm5zPC9BdXRob3I+PFllYXI+MjAxOTwvWWVhcj48UmVj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</w:fldData>
              </w:fldChar>
            </w:r>
            <w:r>
              <w:rPr>
                <w:color w:val="auto"/>
                <w:sz w:val="22"/>
                <w:szCs w:val="22"/>
              </w:rPr>
              <w:instrText xml:space="preserve"> ADDIN EN.CITE.DATA </w:instrText>
            </w:r>
            <w:r>
              <w:rPr>
                <w:color w:val="auto"/>
                <w:sz w:val="22"/>
                <w:szCs w:val="22"/>
              </w:rPr>
            </w:r>
            <w:r>
              <w:rPr>
                <w:color w:val="auto"/>
                <w:sz w:val="22"/>
                <w:szCs w:val="22"/>
              </w:rPr>
              <w:fldChar w:fldCharType="end"/>
            </w:r>
            <w:r>
              <w:rPr>
                <w:color w:val="auto"/>
                <w:sz w:val="22"/>
                <w:szCs w:val="22"/>
              </w:rPr>
            </w:r>
            <w:r>
              <w:rPr>
                <w:color w:val="auto"/>
                <w:sz w:val="22"/>
                <w:szCs w:val="22"/>
              </w:rPr>
              <w:fldChar w:fldCharType="separate"/>
            </w:r>
            <w:r w:rsidRPr="009329FA">
              <w:rPr>
                <w:noProof/>
                <w:color w:val="auto"/>
                <w:sz w:val="22"/>
                <w:szCs w:val="22"/>
                <w:vertAlign w:val="superscript"/>
              </w:rPr>
              <w:t>28</w:t>
            </w:r>
            <w:r>
              <w:rPr>
                <w:color w:val="auto"/>
                <w:sz w:val="22"/>
                <w:szCs w:val="22"/>
              </w:rPr>
              <w:fldChar w:fldCharType="end"/>
            </w:r>
          </w:p>
        </w:tc>
        <w:tc>
          <w:tcPr>
            <w:tcW w:w="1560" w:type="dxa"/>
          </w:tcPr>
          <w:p w14:paraId="3B8B09D2" w14:textId="6F37D100" w:rsidR="009329FA" w:rsidRPr="00692514" w:rsidRDefault="009329FA" w:rsidP="009329FA">
            <w:pPr>
              <w:rPr>
                <w:sz w:val="22"/>
                <w:szCs w:val="22"/>
              </w:rPr>
            </w:pPr>
            <w:r>
              <w:rPr>
                <w:color w:val="auto"/>
                <w:sz w:val="22"/>
                <w:szCs w:val="22"/>
              </w:rPr>
              <w:t>Manitoba</w:t>
            </w:r>
          </w:p>
        </w:tc>
        <w:tc>
          <w:tcPr>
            <w:tcW w:w="1984" w:type="dxa"/>
          </w:tcPr>
          <w:p w14:paraId="4B59EC3A" w14:textId="77777777" w:rsidR="009329FA" w:rsidRPr="00692514" w:rsidRDefault="009329FA" w:rsidP="009329FA">
            <w:pPr>
              <w:rPr>
                <w:color w:val="auto"/>
                <w:sz w:val="22"/>
                <w:szCs w:val="22"/>
                <w:shd w:val="clear" w:color="auto" w:fill="FFFFFF"/>
              </w:rPr>
            </w:pPr>
            <w:r w:rsidRPr="00692514">
              <w:rPr>
                <w:color w:val="auto"/>
                <w:sz w:val="22"/>
                <w:szCs w:val="22"/>
                <w:shd w:val="clear" w:color="auto" w:fill="FFFFFF"/>
              </w:rPr>
              <w:t>Healthy Baby Prenatal Benefit</w:t>
            </w:r>
          </w:p>
          <w:p w14:paraId="53C85765" w14:textId="77777777" w:rsidR="009329FA" w:rsidRPr="00692514" w:rsidRDefault="009329FA" w:rsidP="009329FA">
            <w:pPr>
              <w:rPr>
                <w:color w:val="auto"/>
                <w:sz w:val="22"/>
                <w:szCs w:val="22"/>
                <w:shd w:val="clear" w:color="auto" w:fill="FFFFFF"/>
              </w:rPr>
            </w:pPr>
          </w:p>
          <w:p w14:paraId="60048F8E" w14:textId="47CD8DDD" w:rsidR="009329FA" w:rsidRPr="00692514" w:rsidRDefault="009329FA" w:rsidP="009329FA">
            <w:pPr>
              <w:rPr>
                <w:color w:val="auto"/>
                <w:sz w:val="22"/>
                <w:szCs w:val="22"/>
                <w:shd w:val="clear" w:color="auto" w:fill="FFFFFF"/>
              </w:rPr>
            </w:pPr>
            <w:r w:rsidRPr="00692514">
              <w:rPr>
                <w:color w:val="000000"/>
                <w:sz w:val="22"/>
                <w:szCs w:val="22"/>
                <w:shd w:val="clear" w:color="auto" w:fill="FFFFFF"/>
              </w:rPr>
              <w:t>Outcome: Perinatal and prenatal outcome</w:t>
            </w:r>
            <w:r>
              <w:rPr>
                <w:color w:val="000000"/>
                <w:sz w:val="22"/>
                <w:szCs w:val="22"/>
                <w:shd w:val="clear" w:color="auto" w:fill="FFFFFF"/>
              </w:rPr>
              <w:t xml:space="preserve">s; childhood </w:t>
            </w:r>
            <w:r>
              <w:rPr>
                <w:color w:val="000000"/>
                <w:sz w:val="22"/>
                <w:szCs w:val="22"/>
                <w:shd w:val="clear" w:color="auto" w:fill="FFFFFF"/>
              </w:rPr>
              <w:lastRenderedPageBreak/>
              <w:t xml:space="preserve">vaccination rate; developmental vulnerability in </w:t>
            </w:r>
            <w:proofErr w:type="gramStart"/>
            <w:r>
              <w:rPr>
                <w:color w:val="000000"/>
                <w:sz w:val="22"/>
                <w:szCs w:val="22"/>
                <w:shd w:val="clear" w:color="auto" w:fill="FFFFFF"/>
              </w:rPr>
              <w:t>Kindergarten</w:t>
            </w:r>
            <w:proofErr w:type="gramEnd"/>
          </w:p>
        </w:tc>
        <w:tc>
          <w:tcPr>
            <w:tcW w:w="3969" w:type="dxa"/>
          </w:tcPr>
          <w:p w14:paraId="33C83EC3" w14:textId="77777777" w:rsidR="009329FA" w:rsidRDefault="009329FA" w:rsidP="009329FA">
            <w:pPr>
              <w:rPr>
                <w:color w:val="auto"/>
                <w:sz w:val="22"/>
                <w:szCs w:val="22"/>
              </w:rPr>
            </w:pPr>
            <w:r w:rsidRPr="00692514">
              <w:rPr>
                <w:color w:val="auto"/>
                <w:sz w:val="22"/>
                <w:szCs w:val="22"/>
              </w:rPr>
              <w:lastRenderedPageBreak/>
              <w:t xml:space="preserve">Study Design: </w:t>
            </w:r>
            <w:r>
              <w:rPr>
                <w:color w:val="auto"/>
                <w:sz w:val="22"/>
                <w:szCs w:val="22"/>
              </w:rPr>
              <w:t>Cohort</w:t>
            </w:r>
            <w:r w:rsidRPr="00692514">
              <w:rPr>
                <w:color w:val="auto"/>
                <w:sz w:val="22"/>
                <w:szCs w:val="22"/>
              </w:rPr>
              <w:t xml:space="preserve"> study using propensity matching</w:t>
            </w:r>
            <w:r>
              <w:rPr>
                <w:color w:val="auto"/>
                <w:sz w:val="22"/>
                <w:szCs w:val="22"/>
              </w:rPr>
              <w:t xml:space="preserve"> restricted to First Nations women and children with low-income, comparing mother-infant pairs who received a prenatal cash benefit (n=6103) to those who did not (n=2106)</w:t>
            </w:r>
          </w:p>
          <w:p w14:paraId="241C92C3" w14:textId="77777777" w:rsidR="009329FA" w:rsidRPr="00692514" w:rsidRDefault="009329FA" w:rsidP="009329FA">
            <w:pPr>
              <w:rPr>
                <w:color w:val="auto"/>
                <w:sz w:val="22"/>
                <w:szCs w:val="22"/>
              </w:rPr>
            </w:pPr>
          </w:p>
          <w:p w14:paraId="77370719" w14:textId="77777777" w:rsidR="009329FA" w:rsidRPr="00692514" w:rsidRDefault="009329FA" w:rsidP="009329FA">
            <w:pPr>
              <w:rPr>
                <w:color w:val="auto"/>
                <w:sz w:val="22"/>
                <w:szCs w:val="22"/>
              </w:rPr>
            </w:pPr>
            <w:r w:rsidRPr="00692514">
              <w:rPr>
                <w:color w:val="auto"/>
                <w:sz w:val="22"/>
                <w:szCs w:val="22"/>
              </w:rPr>
              <w:lastRenderedPageBreak/>
              <w:t xml:space="preserve">Data </w:t>
            </w:r>
            <w:r>
              <w:rPr>
                <w:color w:val="auto"/>
                <w:sz w:val="22"/>
                <w:szCs w:val="22"/>
              </w:rPr>
              <w:t>s</w:t>
            </w:r>
            <w:r w:rsidRPr="00692514">
              <w:rPr>
                <w:color w:val="auto"/>
                <w:sz w:val="22"/>
                <w:szCs w:val="22"/>
              </w:rPr>
              <w:t>ources: Health and social administrative data</w:t>
            </w:r>
          </w:p>
          <w:p w14:paraId="15183622" w14:textId="77777777" w:rsidR="009329FA" w:rsidRPr="00692514" w:rsidRDefault="009329FA" w:rsidP="009329FA">
            <w:pPr>
              <w:rPr>
                <w:color w:val="auto"/>
                <w:sz w:val="22"/>
                <w:szCs w:val="22"/>
              </w:rPr>
            </w:pPr>
            <w:r w:rsidRPr="00692514">
              <w:rPr>
                <w:color w:val="auto"/>
                <w:sz w:val="22"/>
                <w:szCs w:val="22"/>
              </w:rPr>
              <w:t>2003-201</w:t>
            </w:r>
            <w:r>
              <w:rPr>
                <w:color w:val="auto"/>
                <w:sz w:val="22"/>
                <w:szCs w:val="22"/>
              </w:rPr>
              <w:t>1</w:t>
            </w:r>
          </w:p>
          <w:p w14:paraId="2A041DB8" w14:textId="77777777" w:rsidR="009329FA" w:rsidRPr="00692514" w:rsidRDefault="009329FA" w:rsidP="009329FA">
            <w:pPr>
              <w:rPr>
                <w:sz w:val="22"/>
                <w:szCs w:val="22"/>
              </w:rPr>
            </w:pPr>
          </w:p>
        </w:tc>
        <w:tc>
          <w:tcPr>
            <w:tcW w:w="3119" w:type="dxa"/>
          </w:tcPr>
          <w:p w14:paraId="5CE16721" w14:textId="77777777" w:rsidR="009329FA" w:rsidRDefault="009329FA" w:rsidP="009329FA">
            <w:pPr>
              <w:rPr>
                <w:b/>
                <w:color w:val="auto"/>
                <w:sz w:val="22"/>
                <w:szCs w:val="22"/>
                <w:shd w:val="clear" w:color="auto" w:fill="FFFFFF"/>
              </w:rPr>
            </w:pPr>
            <w:r>
              <w:rPr>
                <w:b/>
                <w:color w:val="auto"/>
                <w:sz w:val="22"/>
                <w:szCs w:val="22"/>
                <w:shd w:val="clear" w:color="auto" w:fill="FFFFFF"/>
              </w:rPr>
              <w:lastRenderedPageBreak/>
              <w:t>Positive</w:t>
            </w:r>
          </w:p>
          <w:p w14:paraId="4E3E4058" w14:textId="77777777" w:rsidR="009329FA" w:rsidRDefault="009329FA" w:rsidP="009329FA">
            <w:pPr>
              <w:rPr>
                <w:b/>
                <w:color w:val="auto"/>
                <w:sz w:val="22"/>
                <w:szCs w:val="22"/>
                <w:shd w:val="clear" w:color="auto" w:fill="FFFFFF"/>
              </w:rPr>
            </w:pPr>
          </w:p>
          <w:p w14:paraId="45374443" w14:textId="77777777" w:rsidR="009329FA" w:rsidRDefault="009329FA" w:rsidP="009329FA">
            <w:pPr>
              <w:rPr>
                <w:sz w:val="22"/>
                <w:szCs w:val="22"/>
              </w:rPr>
            </w:pPr>
            <w:r>
              <w:rPr>
                <w:sz w:val="22"/>
                <w:szCs w:val="22"/>
              </w:rPr>
              <w:t xml:space="preserve">Receipt of the benefit was associated with lower risk of low birth weight and prematurity, higher breastfeeding initiation, higher </w:t>
            </w:r>
            <w:r>
              <w:rPr>
                <w:sz w:val="22"/>
                <w:szCs w:val="22"/>
              </w:rPr>
              <w:lastRenderedPageBreak/>
              <w:t>rates of childhood vaccination and lower risk of developmental vulnerability</w:t>
            </w:r>
          </w:p>
          <w:p w14:paraId="7AF4DB3B" w14:textId="77777777" w:rsidR="009329FA" w:rsidRPr="00692514" w:rsidRDefault="009329FA" w:rsidP="009329FA">
            <w:pPr>
              <w:rPr>
                <w:b/>
                <w:sz w:val="22"/>
                <w:szCs w:val="22"/>
              </w:rPr>
            </w:pPr>
          </w:p>
        </w:tc>
        <w:tc>
          <w:tcPr>
            <w:tcW w:w="708" w:type="dxa"/>
            <w:gridSpan w:val="2"/>
          </w:tcPr>
          <w:p w14:paraId="1E8B59E7" w14:textId="7442A570" w:rsidR="009329FA" w:rsidRPr="00692514" w:rsidRDefault="009329FA" w:rsidP="009329FA">
            <w:pPr>
              <w:rPr>
                <w:sz w:val="22"/>
                <w:szCs w:val="22"/>
              </w:rPr>
            </w:pPr>
            <w:r>
              <w:rPr>
                <w:color w:val="auto"/>
                <w:sz w:val="22"/>
                <w:szCs w:val="22"/>
              </w:rPr>
              <w:lastRenderedPageBreak/>
              <w:t>5</w:t>
            </w:r>
          </w:p>
        </w:tc>
      </w:tr>
      <w:tr w:rsidR="009329FA" w:rsidRPr="00AD70FC" w14:paraId="0AE8EC11" w14:textId="77777777" w:rsidTr="009D00C3">
        <w:trPr>
          <w:trHeight w:val="263"/>
        </w:trPr>
        <w:tc>
          <w:tcPr>
            <w:tcW w:w="1696" w:type="dxa"/>
          </w:tcPr>
          <w:p w14:paraId="03A73364" w14:textId="138343C4" w:rsidR="009329FA" w:rsidRPr="00692514" w:rsidRDefault="009329FA" w:rsidP="009329FA">
            <w:pPr>
              <w:rPr>
                <w:color w:val="auto"/>
                <w:sz w:val="22"/>
                <w:szCs w:val="22"/>
              </w:rPr>
            </w:pPr>
            <w:proofErr w:type="spellStart"/>
            <w:r w:rsidRPr="00692514">
              <w:rPr>
                <w:color w:val="auto"/>
                <w:sz w:val="22"/>
                <w:szCs w:val="22"/>
              </w:rPr>
              <w:t>Lebihan</w:t>
            </w:r>
            <w:proofErr w:type="spellEnd"/>
            <w:r w:rsidRPr="00692514">
              <w:rPr>
                <w:sz w:val="22"/>
                <w:szCs w:val="22"/>
              </w:rPr>
              <w:t xml:space="preserve"> and Mao </w:t>
            </w:r>
            <w:proofErr w:type="spellStart"/>
            <w:r w:rsidRPr="00692514">
              <w:rPr>
                <w:sz w:val="22"/>
                <w:szCs w:val="22"/>
              </w:rPr>
              <w:t>Takongmo</w:t>
            </w:r>
            <w:proofErr w:type="spellEnd"/>
            <w:r w:rsidRPr="00692514">
              <w:rPr>
                <w:sz w:val="22"/>
                <w:szCs w:val="22"/>
              </w:rPr>
              <w:t xml:space="preserve"> (2018)</w:t>
            </w:r>
            <w:r w:rsidRPr="00692514">
              <w:rPr>
                <w:color w:val="auto"/>
                <w:sz w:val="22"/>
                <w:szCs w:val="22"/>
              </w:rPr>
              <w:fldChar w:fldCharType="begin"/>
            </w:r>
            <w:r>
              <w:rPr>
                <w:color w:val="auto"/>
                <w:sz w:val="22"/>
                <w:szCs w:val="22"/>
              </w:rPr>
              <w:instrText xml:space="preserve"> ADDIN EN.CITE &lt;EndNote&gt;&lt;Cite&gt;&lt;Author&gt;Lebihan&lt;/Author&gt;&lt;Year&gt;2018&lt;/Year&gt;&lt;RecNum&gt;897&lt;/RecNum&gt;&lt;DisplayText&gt;&lt;style face="superscript"&gt;32&lt;/style&gt;&lt;/DisplayText&gt;&lt;record&gt;&lt;rec-number&gt;897&lt;/rec-number&gt;&lt;foreign-keys&gt;&lt;key app="EN" db-id="9adewzw0swtzxje2ed7pwerwsrawdzzfe0wd" timestamp="1595880208" guid="ea2726e6-c498-46b1-bd71-68c7694e1fd8"&gt;897&lt;/key&gt;&lt;/foreign-keys&gt;&lt;ref-type name="Journal Article"&gt;17&lt;/ref-type&gt;&lt;contributors&gt;&lt;authors&gt;&lt;author&gt;Lebihan, Laetitia&lt;/author&gt;&lt;author&gt;Mao Takongmo, Charles-Olivier&lt;/author&gt;&lt;/authors&gt;&lt;/contributors&gt;&lt;titles&gt;&lt;title&gt;The impact of universal child benefits on family health and behaviours&lt;/title&gt;&lt;secondary-title&gt;Research in Economics&lt;/secondary-title&gt;&lt;/titles&gt;&lt;periodical&gt;&lt;full-title&gt;Research in Economics&lt;/full-title&gt;&lt;/periodical&gt;&lt;pages&gt;415-427&lt;/pages&gt;&lt;volume&gt;72&lt;/volume&gt;&lt;number&gt;4&lt;/number&gt;&lt;keywords&gt;&lt;keyword&gt;Universal child benefits&lt;/keyword&gt;&lt;keyword&gt;Health&lt;/keyword&gt;&lt;keyword&gt;Well-being&lt;/keyword&gt;&lt;keyword&gt;Behaviour&lt;/keyword&gt;&lt;/keywords&gt;&lt;dates&gt;&lt;year&gt;2018&lt;/year&gt;&lt;pub-dates&gt;&lt;date&gt;2018/12/01/&lt;/date&gt;&lt;/pub-dates&gt;&lt;/dates&gt;&lt;isbn&gt;1090-9443&lt;/isbn&gt;&lt;urls&gt;&lt;related-urls&gt;&lt;url&gt;http://www.sciencedirect.com/science/article/pii/S1090944318302205&lt;/url&gt;&lt;url&gt;https://www.sciencedirect.com/science/article/abs/pii/S1090944318302205?via%3Dihub&lt;/url&gt;&lt;/related-urls&gt;&lt;/urls&gt;&lt;electronic-resource-num&gt;https://doi.org/10.1016/j.rie.2018.07.006&lt;/electronic-resource-num&gt;&lt;/record&gt;&lt;/Cite&gt;&lt;/EndNote&gt;</w:instrText>
            </w:r>
            <w:r w:rsidRPr="00692514">
              <w:rPr>
                <w:color w:val="auto"/>
                <w:sz w:val="22"/>
                <w:szCs w:val="22"/>
              </w:rPr>
              <w:fldChar w:fldCharType="separate"/>
            </w:r>
            <w:r w:rsidRPr="00B013D7">
              <w:rPr>
                <w:noProof/>
                <w:color w:val="auto"/>
                <w:sz w:val="22"/>
                <w:szCs w:val="22"/>
                <w:vertAlign w:val="superscript"/>
              </w:rPr>
              <w:t>32</w:t>
            </w:r>
            <w:r w:rsidRPr="00692514">
              <w:rPr>
                <w:color w:val="auto"/>
                <w:sz w:val="22"/>
                <w:szCs w:val="22"/>
              </w:rPr>
              <w:fldChar w:fldCharType="end"/>
            </w:r>
          </w:p>
        </w:tc>
        <w:tc>
          <w:tcPr>
            <w:tcW w:w="1560" w:type="dxa"/>
          </w:tcPr>
          <w:p w14:paraId="406B3D79" w14:textId="77777777" w:rsidR="009329FA" w:rsidRPr="00692514" w:rsidRDefault="009329FA" w:rsidP="009329FA">
            <w:pPr>
              <w:rPr>
                <w:color w:val="auto"/>
                <w:sz w:val="22"/>
                <w:szCs w:val="22"/>
              </w:rPr>
            </w:pPr>
            <w:r w:rsidRPr="00692514">
              <w:rPr>
                <w:sz w:val="22"/>
                <w:szCs w:val="22"/>
              </w:rPr>
              <w:t>10 provinces</w:t>
            </w:r>
          </w:p>
        </w:tc>
        <w:tc>
          <w:tcPr>
            <w:tcW w:w="1984" w:type="dxa"/>
          </w:tcPr>
          <w:p w14:paraId="6D2222FF" w14:textId="77777777" w:rsidR="009329FA" w:rsidRPr="00692514" w:rsidRDefault="009329FA" w:rsidP="009329FA">
            <w:pPr>
              <w:rPr>
                <w:color w:val="auto"/>
                <w:sz w:val="22"/>
                <w:szCs w:val="22"/>
                <w:shd w:val="clear" w:color="auto" w:fill="FFFFFF"/>
              </w:rPr>
            </w:pPr>
            <w:r w:rsidRPr="00692514">
              <w:rPr>
                <w:color w:val="auto"/>
                <w:sz w:val="22"/>
                <w:szCs w:val="22"/>
                <w:shd w:val="clear" w:color="auto" w:fill="FFFFFF"/>
              </w:rPr>
              <w:t>Universal Child Care Benefit</w:t>
            </w:r>
            <w:r>
              <w:rPr>
                <w:color w:val="auto"/>
                <w:sz w:val="22"/>
                <w:szCs w:val="22"/>
                <w:shd w:val="clear" w:color="auto" w:fill="FFFFFF"/>
              </w:rPr>
              <w:t xml:space="preserve"> (UCCB)</w:t>
            </w:r>
          </w:p>
          <w:p w14:paraId="51A57AE2" w14:textId="77777777" w:rsidR="009329FA" w:rsidRPr="00692514" w:rsidRDefault="009329FA" w:rsidP="009329FA">
            <w:pPr>
              <w:rPr>
                <w:color w:val="auto"/>
                <w:sz w:val="22"/>
                <w:szCs w:val="22"/>
                <w:shd w:val="clear" w:color="auto" w:fill="FFFFFF"/>
              </w:rPr>
            </w:pPr>
          </w:p>
          <w:p w14:paraId="54681FD2" w14:textId="77777777" w:rsidR="009329FA" w:rsidRPr="00692514" w:rsidRDefault="009329FA" w:rsidP="009329FA">
            <w:pPr>
              <w:rPr>
                <w:color w:val="auto"/>
                <w:sz w:val="22"/>
                <w:szCs w:val="22"/>
                <w:shd w:val="clear" w:color="auto" w:fill="FFFFFF"/>
              </w:rPr>
            </w:pPr>
            <w:r w:rsidRPr="00692514">
              <w:rPr>
                <w:color w:val="auto"/>
                <w:sz w:val="22"/>
                <w:szCs w:val="22"/>
                <w:shd w:val="clear" w:color="auto" w:fill="FFFFFF"/>
              </w:rPr>
              <w:t>Outcome: Child health and development</w:t>
            </w:r>
          </w:p>
        </w:tc>
        <w:tc>
          <w:tcPr>
            <w:tcW w:w="3969" w:type="dxa"/>
          </w:tcPr>
          <w:p w14:paraId="39998E76" w14:textId="77777777" w:rsidR="009329FA" w:rsidRPr="00692514" w:rsidRDefault="009329FA" w:rsidP="009329FA">
            <w:pPr>
              <w:rPr>
                <w:sz w:val="22"/>
                <w:szCs w:val="22"/>
              </w:rPr>
            </w:pPr>
            <w:r w:rsidRPr="00692514">
              <w:rPr>
                <w:sz w:val="22"/>
                <w:szCs w:val="22"/>
              </w:rPr>
              <w:t xml:space="preserve">Study Design: Difference-in-differences </w:t>
            </w:r>
            <w:r>
              <w:rPr>
                <w:sz w:val="22"/>
                <w:szCs w:val="22"/>
              </w:rPr>
              <w:t xml:space="preserve">study </w:t>
            </w:r>
            <w:r w:rsidRPr="00692514">
              <w:rPr>
                <w:sz w:val="22"/>
                <w:szCs w:val="22"/>
              </w:rPr>
              <w:t>where the treatment group consists of children aged 5 or less and their parents</w:t>
            </w:r>
            <w:r>
              <w:rPr>
                <w:sz w:val="22"/>
                <w:szCs w:val="22"/>
              </w:rPr>
              <w:t xml:space="preserve"> and</w:t>
            </w:r>
            <w:r w:rsidRPr="00692514">
              <w:rPr>
                <w:sz w:val="22"/>
                <w:szCs w:val="22"/>
              </w:rPr>
              <w:t xml:space="preserve"> the control group children aged 6 or more (with no younger siblings) and their parents</w:t>
            </w:r>
          </w:p>
          <w:p w14:paraId="52FB102B" w14:textId="77777777" w:rsidR="009329FA" w:rsidRPr="00692514" w:rsidRDefault="009329FA" w:rsidP="009329FA">
            <w:pPr>
              <w:rPr>
                <w:sz w:val="22"/>
                <w:szCs w:val="22"/>
              </w:rPr>
            </w:pPr>
          </w:p>
          <w:p w14:paraId="04A83085" w14:textId="77777777" w:rsidR="009329FA" w:rsidRPr="00692514" w:rsidRDefault="009329FA" w:rsidP="009329FA">
            <w:pPr>
              <w:rPr>
                <w:sz w:val="22"/>
                <w:szCs w:val="22"/>
              </w:rPr>
            </w:pPr>
            <w:r w:rsidRPr="00692514">
              <w:rPr>
                <w:sz w:val="22"/>
                <w:szCs w:val="22"/>
              </w:rPr>
              <w:t>Data sources:</w:t>
            </w:r>
          </w:p>
          <w:p w14:paraId="435A0B33" w14:textId="77777777" w:rsidR="009329FA" w:rsidRPr="00692514" w:rsidRDefault="009329FA" w:rsidP="009329FA">
            <w:pPr>
              <w:rPr>
                <w:sz w:val="22"/>
                <w:szCs w:val="22"/>
              </w:rPr>
            </w:pPr>
            <w:r w:rsidRPr="00692514">
              <w:rPr>
                <w:sz w:val="22"/>
                <w:szCs w:val="22"/>
              </w:rPr>
              <w:t>NLSCY 1994-95 (Cycle 1) through 2008-09 (Cycle 8); and Survey of Young Children (SYC) SYC 2010-11</w:t>
            </w:r>
          </w:p>
        </w:tc>
        <w:tc>
          <w:tcPr>
            <w:tcW w:w="3119" w:type="dxa"/>
          </w:tcPr>
          <w:p w14:paraId="706C75CC" w14:textId="77777777" w:rsidR="009329FA" w:rsidRPr="00692514" w:rsidRDefault="009329FA" w:rsidP="009329FA">
            <w:pPr>
              <w:rPr>
                <w:b/>
                <w:sz w:val="22"/>
                <w:szCs w:val="22"/>
              </w:rPr>
            </w:pPr>
            <w:r w:rsidRPr="00692514">
              <w:rPr>
                <w:b/>
                <w:sz w:val="22"/>
                <w:szCs w:val="22"/>
              </w:rPr>
              <w:t>Null – positive</w:t>
            </w:r>
          </w:p>
          <w:p w14:paraId="0BEFFDE3" w14:textId="77777777" w:rsidR="009329FA" w:rsidRPr="00692514" w:rsidRDefault="009329FA" w:rsidP="009329FA">
            <w:pPr>
              <w:rPr>
                <w:b/>
                <w:sz w:val="22"/>
                <w:szCs w:val="22"/>
              </w:rPr>
            </w:pPr>
          </w:p>
          <w:p w14:paraId="10EB9ACD" w14:textId="77777777" w:rsidR="009329FA" w:rsidRPr="00692514" w:rsidRDefault="009329FA" w:rsidP="009329FA">
            <w:pPr>
              <w:rPr>
                <w:b/>
                <w:color w:val="auto"/>
                <w:sz w:val="22"/>
                <w:szCs w:val="22"/>
              </w:rPr>
            </w:pPr>
            <w:r w:rsidRPr="00692514">
              <w:rPr>
                <w:sz w:val="22"/>
                <w:szCs w:val="22"/>
              </w:rPr>
              <w:t xml:space="preserve">UCCB had no significant impact on children’s general health, </w:t>
            </w:r>
            <w:proofErr w:type="gramStart"/>
            <w:r w:rsidRPr="00692514">
              <w:rPr>
                <w:sz w:val="22"/>
                <w:szCs w:val="22"/>
              </w:rPr>
              <w:t xml:space="preserve">with </w:t>
            </w:r>
            <w:r>
              <w:rPr>
                <w:sz w:val="22"/>
                <w:szCs w:val="22"/>
              </w:rPr>
              <w:t xml:space="preserve">the </w:t>
            </w:r>
            <w:r w:rsidRPr="00692514">
              <w:rPr>
                <w:sz w:val="22"/>
                <w:szCs w:val="22"/>
              </w:rPr>
              <w:t>exception of</w:t>
            </w:r>
            <w:proofErr w:type="gramEnd"/>
            <w:r w:rsidRPr="00692514">
              <w:rPr>
                <w:sz w:val="22"/>
                <w:szCs w:val="22"/>
              </w:rPr>
              <w:t xml:space="preserve"> lower aggression scores</w:t>
            </w:r>
            <w:r>
              <w:rPr>
                <w:sz w:val="22"/>
                <w:szCs w:val="22"/>
              </w:rPr>
              <w:t>, which were</w:t>
            </w:r>
            <w:r w:rsidRPr="00692514">
              <w:rPr>
                <w:sz w:val="22"/>
                <w:szCs w:val="22"/>
              </w:rPr>
              <w:t xml:space="preserve"> found after reform</w:t>
            </w:r>
            <w:r>
              <w:rPr>
                <w:sz w:val="22"/>
                <w:szCs w:val="22"/>
              </w:rPr>
              <w:t>.</w:t>
            </w:r>
          </w:p>
        </w:tc>
        <w:tc>
          <w:tcPr>
            <w:tcW w:w="708" w:type="dxa"/>
            <w:gridSpan w:val="2"/>
          </w:tcPr>
          <w:p w14:paraId="399E59D4" w14:textId="77777777" w:rsidR="009329FA" w:rsidRPr="00692514" w:rsidRDefault="009329FA" w:rsidP="009329FA">
            <w:pPr>
              <w:rPr>
                <w:color w:val="auto"/>
                <w:sz w:val="22"/>
                <w:szCs w:val="22"/>
              </w:rPr>
            </w:pPr>
            <w:r w:rsidRPr="00692514">
              <w:rPr>
                <w:color w:val="auto"/>
                <w:sz w:val="22"/>
                <w:szCs w:val="22"/>
              </w:rPr>
              <w:t>6</w:t>
            </w:r>
          </w:p>
        </w:tc>
      </w:tr>
      <w:tr w:rsidR="009329FA" w:rsidRPr="00AD70FC" w14:paraId="3695FE84" w14:textId="77777777" w:rsidTr="009D00C3">
        <w:trPr>
          <w:trHeight w:val="263"/>
        </w:trPr>
        <w:tc>
          <w:tcPr>
            <w:tcW w:w="1696" w:type="dxa"/>
          </w:tcPr>
          <w:p w14:paraId="24B4F7AF" w14:textId="150B6EBD" w:rsidR="009329FA" w:rsidRPr="00692514" w:rsidRDefault="009329FA" w:rsidP="009329FA">
            <w:pPr>
              <w:rPr>
                <w:color w:val="auto"/>
                <w:sz w:val="22"/>
                <w:szCs w:val="22"/>
              </w:rPr>
            </w:pPr>
            <w:r w:rsidRPr="00692514">
              <w:rPr>
                <w:sz w:val="22"/>
                <w:szCs w:val="22"/>
              </w:rPr>
              <w:t>Milligan and Stabile (2009)</w:t>
            </w:r>
            <w:r w:rsidRPr="00692514">
              <w:rPr>
                <w:sz w:val="22"/>
                <w:szCs w:val="22"/>
              </w:rPr>
              <w:fldChar w:fldCharType="begin">
                <w:fldData xml:space="preserve">PEVuZE5vdGU+PENpdGU+PEF1dGhvcj5NaWxsaWdhbjwvQXV0aG9yPjxZZWFyPjIwMDk8L1llYXI+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</w:fldData>
              </w:fldChar>
            </w:r>
            <w:r w:rsidR="006D2EDC">
              <w:rPr>
                <w:sz w:val="22"/>
                <w:szCs w:val="22"/>
              </w:rPr>
              <w:instrText xml:space="preserve"> ADDIN EN.CITE </w:instrText>
            </w:r>
            <w:r w:rsidR="006D2EDC">
              <w:rPr>
                <w:sz w:val="22"/>
                <w:szCs w:val="22"/>
              </w:rPr>
              <w:fldChar w:fldCharType="begin">
                <w:fldData xml:space="preserve">PEVuZE5vdGU+PENpdGU+PEF1dGhvcj5NaWxsaWdhbjwvQXV0aG9yPjxZZWFyPjIwMDk8L1llYXI+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</w:fldData>
              </w:fldChar>
            </w:r>
            <w:r w:rsidR="006D2EDC">
              <w:rPr>
                <w:sz w:val="22"/>
                <w:szCs w:val="22"/>
              </w:rPr>
              <w:instrText xml:space="preserve"> ADDIN EN.CITE.DATA </w:instrText>
            </w:r>
            <w:r w:rsidR="006D2EDC">
              <w:rPr>
                <w:sz w:val="22"/>
                <w:szCs w:val="22"/>
              </w:rPr>
            </w:r>
            <w:r w:rsidR="006D2EDC">
              <w:rPr>
                <w:sz w:val="22"/>
                <w:szCs w:val="22"/>
              </w:rPr>
              <w:fldChar w:fldCharType="end"/>
            </w:r>
            <w:r w:rsidRPr="00692514">
              <w:rPr>
                <w:sz w:val="22"/>
                <w:szCs w:val="22"/>
              </w:rPr>
            </w:r>
            <w:r w:rsidRPr="00692514">
              <w:rPr>
                <w:sz w:val="22"/>
                <w:szCs w:val="22"/>
              </w:rPr>
              <w:fldChar w:fldCharType="separate"/>
            </w:r>
            <w:r w:rsidR="006D2EDC" w:rsidRPr="006D2EDC">
              <w:rPr>
                <w:noProof/>
                <w:sz w:val="22"/>
                <w:szCs w:val="22"/>
                <w:vertAlign w:val="superscript"/>
              </w:rPr>
              <w:t>42</w:t>
            </w:r>
            <w:r w:rsidRPr="00692514">
              <w:rPr>
                <w:sz w:val="22"/>
                <w:szCs w:val="22"/>
              </w:rPr>
              <w:fldChar w:fldCharType="end"/>
            </w:r>
          </w:p>
        </w:tc>
        <w:tc>
          <w:tcPr>
            <w:tcW w:w="1560" w:type="dxa"/>
          </w:tcPr>
          <w:p w14:paraId="4D8EAE32" w14:textId="77777777" w:rsidR="009329FA" w:rsidRPr="00692514" w:rsidRDefault="009329FA" w:rsidP="009329FA">
            <w:pPr>
              <w:rPr>
                <w:color w:val="auto"/>
                <w:sz w:val="22"/>
                <w:szCs w:val="22"/>
              </w:rPr>
            </w:pPr>
            <w:r w:rsidRPr="00692514">
              <w:rPr>
                <w:sz w:val="22"/>
                <w:szCs w:val="22"/>
              </w:rPr>
              <w:t>Manitoba</w:t>
            </w:r>
          </w:p>
        </w:tc>
        <w:tc>
          <w:tcPr>
            <w:tcW w:w="1984" w:type="dxa"/>
          </w:tcPr>
          <w:p w14:paraId="75BD81C9" w14:textId="77777777" w:rsidR="009329FA" w:rsidRPr="00692514" w:rsidRDefault="009329FA" w:rsidP="009329FA">
            <w:pPr>
              <w:rPr>
                <w:color w:val="auto"/>
                <w:sz w:val="22"/>
                <w:szCs w:val="22"/>
                <w:shd w:val="clear" w:color="auto" w:fill="FFFFFF"/>
              </w:rPr>
            </w:pPr>
            <w:r w:rsidRPr="00692514">
              <w:rPr>
                <w:color w:val="auto"/>
                <w:sz w:val="22"/>
                <w:szCs w:val="22"/>
                <w:shd w:val="clear" w:color="auto" w:fill="FFFFFF"/>
              </w:rPr>
              <w:t>Canadian Child Benefit expansions and benefit expansions in Manitoba including allowing families to keep full social assistance income</w:t>
            </w:r>
          </w:p>
          <w:p w14:paraId="0229031F" w14:textId="77777777" w:rsidR="009329FA" w:rsidRPr="00692514" w:rsidRDefault="009329FA" w:rsidP="009329FA">
            <w:pPr>
              <w:rPr>
                <w:color w:val="auto"/>
                <w:sz w:val="22"/>
                <w:szCs w:val="22"/>
                <w:shd w:val="clear" w:color="auto" w:fill="FFFFFF"/>
              </w:rPr>
            </w:pPr>
          </w:p>
          <w:p w14:paraId="7A695C8D" w14:textId="77777777" w:rsidR="009329FA" w:rsidRPr="00692514" w:rsidRDefault="009329FA" w:rsidP="009329FA">
            <w:pPr>
              <w:rPr>
                <w:color w:val="auto"/>
                <w:sz w:val="22"/>
                <w:szCs w:val="22"/>
              </w:rPr>
            </w:pPr>
            <w:r w:rsidRPr="00692514">
              <w:rPr>
                <w:color w:val="auto"/>
                <w:sz w:val="22"/>
                <w:szCs w:val="22"/>
                <w:shd w:val="clear" w:color="auto" w:fill="FFFFFF"/>
              </w:rPr>
              <w:t>Outcome: Child behaviour</w:t>
            </w:r>
          </w:p>
        </w:tc>
        <w:tc>
          <w:tcPr>
            <w:tcW w:w="3969" w:type="dxa"/>
          </w:tcPr>
          <w:p w14:paraId="37109871" w14:textId="77777777" w:rsidR="009329FA" w:rsidRPr="00692514" w:rsidRDefault="009329FA" w:rsidP="009329FA">
            <w:pPr>
              <w:rPr>
                <w:color w:val="auto"/>
                <w:sz w:val="22"/>
                <w:szCs w:val="22"/>
                <w:shd w:val="clear" w:color="auto" w:fill="FFFFFF"/>
              </w:rPr>
            </w:pPr>
            <w:r>
              <w:rPr>
                <w:sz w:val="22"/>
                <w:szCs w:val="22"/>
              </w:rPr>
              <w:t xml:space="preserve">Study </w:t>
            </w:r>
            <w:r w:rsidRPr="00692514">
              <w:rPr>
                <w:sz w:val="22"/>
                <w:szCs w:val="22"/>
              </w:rPr>
              <w:t>Design:</w:t>
            </w:r>
            <w:r>
              <w:rPr>
                <w:sz w:val="22"/>
                <w:szCs w:val="22"/>
              </w:rPr>
              <w:t xml:space="preserve"> </w:t>
            </w:r>
            <w:r w:rsidRPr="00692514">
              <w:rPr>
                <w:sz w:val="22"/>
                <w:szCs w:val="22"/>
              </w:rPr>
              <w:t xml:space="preserve">Difference-in-differences study comparing Manitoba to the rest of Canada. </w:t>
            </w:r>
            <w:r w:rsidRPr="00692514">
              <w:rPr>
                <w:color w:val="auto"/>
                <w:sz w:val="22"/>
                <w:szCs w:val="22"/>
                <w:shd w:val="clear" w:color="auto" w:fill="FFFFFF"/>
              </w:rPr>
              <w:t>19,590 Canadian families with children 0-5 years</w:t>
            </w:r>
          </w:p>
          <w:p w14:paraId="12B50457" w14:textId="77777777" w:rsidR="009329FA" w:rsidRPr="00692514" w:rsidRDefault="009329FA" w:rsidP="009329FA">
            <w:pPr>
              <w:rPr>
                <w:sz w:val="22"/>
                <w:szCs w:val="22"/>
              </w:rPr>
            </w:pPr>
          </w:p>
          <w:p w14:paraId="4574368D" w14:textId="77777777" w:rsidR="009329FA" w:rsidRPr="00692514" w:rsidRDefault="009329FA" w:rsidP="009329FA">
            <w:pPr>
              <w:rPr>
                <w:color w:val="auto"/>
                <w:sz w:val="22"/>
                <w:szCs w:val="22"/>
              </w:rPr>
            </w:pPr>
            <w:r w:rsidRPr="00692514">
              <w:rPr>
                <w:sz w:val="22"/>
                <w:szCs w:val="22"/>
              </w:rPr>
              <w:t xml:space="preserve">Data sources: </w:t>
            </w:r>
            <w:r w:rsidRPr="00692514">
              <w:rPr>
                <w:color w:val="auto"/>
                <w:sz w:val="22"/>
                <w:szCs w:val="22"/>
                <w:shd w:val="clear" w:color="auto" w:fill="FFFFFF"/>
              </w:rPr>
              <w:t>Survey of Labour and Income Dynamics (SLID), 1999-2005; National Longitudinal Survey of Children and Youth (NLSCY), 1998-1999 to 2004-2005; post-period 2002 2003 and 2004-2005</w:t>
            </w:r>
          </w:p>
        </w:tc>
        <w:tc>
          <w:tcPr>
            <w:tcW w:w="3119" w:type="dxa"/>
          </w:tcPr>
          <w:p w14:paraId="165D9ADD" w14:textId="77777777" w:rsidR="009329FA" w:rsidRPr="00692514" w:rsidRDefault="009329FA" w:rsidP="009329FA">
            <w:pPr>
              <w:rPr>
                <w:b/>
                <w:sz w:val="22"/>
                <w:szCs w:val="22"/>
              </w:rPr>
            </w:pPr>
            <w:r w:rsidRPr="00692514">
              <w:rPr>
                <w:b/>
                <w:sz w:val="22"/>
                <w:szCs w:val="22"/>
              </w:rPr>
              <w:t xml:space="preserve">Null to positive </w:t>
            </w:r>
          </w:p>
          <w:p w14:paraId="200AC962" w14:textId="77777777" w:rsidR="009329FA" w:rsidRPr="00692514" w:rsidRDefault="009329FA" w:rsidP="009329FA">
            <w:pPr>
              <w:rPr>
                <w:b/>
                <w:sz w:val="22"/>
                <w:szCs w:val="22"/>
              </w:rPr>
            </w:pPr>
          </w:p>
          <w:p w14:paraId="58DC77D0" w14:textId="77777777" w:rsidR="009329FA" w:rsidRPr="00692514" w:rsidRDefault="009329FA" w:rsidP="009329FA">
            <w:pPr>
              <w:rPr>
                <w:sz w:val="22"/>
                <w:szCs w:val="22"/>
              </w:rPr>
            </w:pPr>
            <w:r w:rsidRPr="00692514">
              <w:rPr>
                <w:sz w:val="22"/>
                <w:szCs w:val="22"/>
              </w:rPr>
              <w:t>No difference found overall.</w:t>
            </w:r>
          </w:p>
          <w:p w14:paraId="1CED3DC8" w14:textId="77777777" w:rsidR="009329FA" w:rsidRPr="00692514" w:rsidRDefault="009329FA" w:rsidP="009329FA">
            <w:pPr>
              <w:rPr>
                <w:sz w:val="22"/>
                <w:szCs w:val="22"/>
              </w:rPr>
            </w:pPr>
          </w:p>
          <w:p w14:paraId="5467E59E" w14:textId="77777777" w:rsidR="009329FA" w:rsidRPr="00692514" w:rsidRDefault="009329FA" w:rsidP="009329FA">
            <w:pPr>
              <w:rPr>
                <w:color w:val="auto"/>
                <w:sz w:val="22"/>
                <w:szCs w:val="22"/>
              </w:rPr>
            </w:pPr>
            <w:r w:rsidRPr="00692514">
              <w:rPr>
                <w:sz w:val="22"/>
                <w:szCs w:val="22"/>
              </w:rPr>
              <w:t>Among families with low-education, exposed group showed higher motor and social development scores, lower aggression scores, better overall health for girls only.</w:t>
            </w:r>
          </w:p>
        </w:tc>
        <w:tc>
          <w:tcPr>
            <w:tcW w:w="708" w:type="dxa"/>
            <w:gridSpan w:val="2"/>
          </w:tcPr>
          <w:p w14:paraId="30E0AE93" w14:textId="77777777" w:rsidR="009329FA" w:rsidRPr="00692514" w:rsidRDefault="009329FA" w:rsidP="009329FA">
            <w:pPr>
              <w:rPr>
                <w:color w:val="auto"/>
                <w:sz w:val="22"/>
                <w:szCs w:val="22"/>
              </w:rPr>
            </w:pPr>
            <w:r w:rsidRPr="00692514">
              <w:rPr>
                <w:color w:val="auto"/>
                <w:sz w:val="22"/>
                <w:szCs w:val="22"/>
              </w:rPr>
              <w:t>5</w:t>
            </w:r>
          </w:p>
        </w:tc>
      </w:tr>
      <w:tr w:rsidR="005351D7" w:rsidRPr="00AD70FC" w14:paraId="1697D7FF" w14:textId="77777777" w:rsidTr="009D00C3">
        <w:trPr>
          <w:trHeight w:val="263"/>
        </w:trPr>
        <w:tc>
          <w:tcPr>
            <w:tcW w:w="1696" w:type="dxa"/>
          </w:tcPr>
          <w:p w14:paraId="1E0DD856" w14:textId="35D4F5C9" w:rsidR="005351D7" w:rsidRPr="00692514" w:rsidRDefault="005351D7" w:rsidP="005351D7">
            <w:pPr>
              <w:rPr>
                <w:sz w:val="22"/>
                <w:szCs w:val="22"/>
              </w:rPr>
            </w:pPr>
            <w:r>
              <w:rPr>
                <w:sz w:val="22"/>
                <w:szCs w:val="22"/>
              </w:rPr>
              <w:t>Struck et al (2020)</w:t>
            </w:r>
            <w:r>
              <w:rPr>
                <w:sz w:val="22"/>
                <w:szCs w:val="22"/>
              </w:rPr>
              <w:fldChar w:fldCharType="begin">
                <w:fldData xml:space="preserve">PEVuZE5vdGU+PENpdGU+PEF1dGhvcj5TdHJ1Y2s8L0F1dGhvcj48WWVhcj4yMDIxPC9ZZWFyPjxS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</w:fldData>
              </w:fldChar>
            </w:r>
            <w:r>
              <w:rPr>
                <w:sz w:val="22"/>
                <w:szCs w:val="22"/>
              </w:rPr>
              <w:instrText xml:space="preserve"> ADDIN EN.CITE </w:instrText>
            </w:r>
            <w:r>
              <w:rPr>
                <w:sz w:val="22"/>
                <w:szCs w:val="22"/>
              </w:rPr>
              <w:fldChar w:fldCharType="begin">
                <w:fldData xml:space="preserve">PEVuZE5vdGU+PENpdGU+PEF1dGhvcj5TdHJ1Y2s8L0F1dGhvcj48WWVhcj4yMDIxPC9ZZWFyPjxS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5351D7">
              <w:rPr>
                <w:noProof/>
                <w:sz w:val="22"/>
                <w:szCs w:val="22"/>
                <w:vertAlign w:val="superscript"/>
              </w:rPr>
              <w:t>29</w:t>
            </w:r>
            <w:r>
              <w:rPr>
                <w:sz w:val="22"/>
                <w:szCs w:val="22"/>
              </w:rPr>
              <w:fldChar w:fldCharType="end"/>
            </w:r>
          </w:p>
        </w:tc>
        <w:tc>
          <w:tcPr>
            <w:tcW w:w="1560" w:type="dxa"/>
          </w:tcPr>
          <w:p w14:paraId="14311637" w14:textId="45F22DDD" w:rsidR="005351D7" w:rsidRPr="00692514" w:rsidRDefault="005351D7" w:rsidP="005351D7">
            <w:pPr>
              <w:rPr>
                <w:sz w:val="22"/>
                <w:szCs w:val="22"/>
              </w:rPr>
            </w:pPr>
            <w:r>
              <w:rPr>
                <w:sz w:val="22"/>
                <w:szCs w:val="22"/>
              </w:rPr>
              <w:t>Manitoba</w:t>
            </w:r>
          </w:p>
        </w:tc>
        <w:tc>
          <w:tcPr>
            <w:tcW w:w="1984" w:type="dxa"/>
          </w:tcPr>
          <w:p w14:paraId="76D65E89" w14:textId="77777777" w:rsidR="005351D7" w:rsidRPr="00692514" w:rsidRDefault="005351D7" w:rsidP="005351D7">
            <w:pPr>
              <w:rPr>
                <w:color w:val="auto"/>
                <w:sz w:val="22"/>
                <w:szCs w:val="22"/>
                <w:shd w:val="clear" w:color="auto" w:fill="FFFFFF"/>
              </w:rPr>
            </w:pPr>
            <w:r w:rsidRPr="00692514">
              <w:rPr>
                <w:color w:val="auto"/>
                <w:sz w:val="22"/>
                <w:szCs w:val="22"/>
                <w:shd w:val="clear" w:color="auto" w:fill="FFFFFF"/>
              </w:rPr>
              <w:t>Healthy Baby Prenatal Benefit</w:t>
            </w:r>
          </w:p>
          <w:p w14:paraId="18F59326" w14:textId="77777777" w:rsidR="005351D7" w:rsidRPr="00692514" w:rsidRDefault="005351D7" w:rsidP="005351D7">
            <w:pPr>
              <w:rPr>
                <w:color w:val="auto"/>
                <w:sz w:val="22"/>
                <w:szCs w:val="22"/>
                <w:shd w:val="clear" w:color="auto" w:fill="FFFFFF"/>
              </w:rPr>
            </w:pPr>
          </w:p>
          <w:p w14:paraId="3A2DED95" w14:textId="201AE981" w:rsidR="005351D7" w:rsidRPr="00692514" w:rsidRDefault="005351D7" w:rsidP="005351D7">
            <w:pPr>
              <w:rPr>
                <w:color w:val="auto"/>
                <w:sz w:val="22"/>
                <w:szCs w:val="22"/>
                <w:shd w:val="clear" w:color="auto" w:fill="FFFFFF"/>
              </w:rPr>
            </w:pPr>
            <w:r w:rsidRPr="00692514">
              <w:rPr>
                <w:color w:val="000000"/>
                <w:sz w:val="22"/>
                <w:szCs w:val="22"/>
                <w:shd w:val="clear" w:color="auto" w:fill="FFFFFF"/>
              </w:rPr>
              <w:t>Outcome: Perinatal and prenatal outcome</w:t>
            </w:r>
            <w:r>
              <w:rPr>
                <w:color w:val="000000"/>
                <w:sz w:val="22"/>
                <w:szCs w:val="22"/>
                <w:shd w:val="clear" w:color="auto" w:fill="FFFFFF"/>
              </w:rPr>
              <w:t>s; childhood vaccination rate</w:t>
            </w:r>
          </w:p>
        </w:tc>
        <w:tc>
          <w:tcPr>
            <w:tcW w:w="3969" w:type="dxa"/>
          </w:tcPr>
          <w:p w14:paraId="437CC564" w14:textId="77777777" w:rsidR="005351D7" w:rsidRPr="00692514" w:rsidRDefault="005351D7" w:rsidP="005351D7">
            <w:pPr>
              <w:rPr>
                <w:color w:val="auto"/>
                <w:sz w:val="22"/>
                <w:szCs w:val="22"/>
              </w:rPr>
            </w:pPr>
            <w:r w:rsidRPr="00692514">
              <w:rPr>
                <w:color w:val="auto"/>
                <w:sz w:val="22"/>
                <w:szCs w:val="22"/>
              </w:rPr>
              <w:t xml:space="preserve">Study Design: </w:t>
            </w:r>
            <w:r>
              <w:rPr>
                <w:color w:val="auto"/>
                <w:sz w:val="22"/>
                <w:szCs w:val="22"/>
              </w:rPr>
              <w:t>Cohort</w:t>
            </w:r>
            <w:r w:rsidRPr="00692514">
              <w:rPr>
                <w:color w:val="auto"/>
                <w:sz w:val="22"/>
                <w:szCs w:val="22"/>
              </w:rPr>
              <w:t xml:space="preserve"> study using propensity matching</w:t>
            </w:r>
            <w:r>
              <w:rPr>
                <w:color w:val="auto"/>
                <w:sz w:val="22"/>
                <w:szCs w:val="22"/>
              </w:rPr>
              <w:t xml:space="preserve"> restricted to Metis women with low income, comparing mother-infant pairs who received a prenatal cash benefit (n=3702) to those who did not (n=1189)</w:t>
            </w:r>
          </w:p>
          <w:p w14:paraId="24AD6AC4" w14:textId="77777777" w:rsidR="005351D7" w:rsidRPr="00692514" w:rsidRDefault="005351D7" w:rsidP="005351D7">
            <w:pPr>
              <w:rPr>
                <w:color w:val="auto"/>
                <w:sz w:val="22"/>
                <w:szCs w:val="22"/>
              </w:rPr>
            </w:pPr>
          </w:p>
          <w:p w14:paraId="2BE5A816" w14:textId="77777777" w:rsidR="005351D7" w:rsidRPr="00692514" w:rsidRDefault="005351D7" w:rsidP="005351D7">
            <w:pPr>
              <w:rPr>
                <w:color w:val="auto"/>
                <w:sz w:val="22"/>
                <w:szCs w:val="22"/>
              </w:rPr>
            </w:pPr>
            <w:r w:rsidRPr="00692514">
              <w:rPr>
                <w:color w:val="auto"/>
                <w:sz w:val="22"/>
                <w:szCs w:val="22"/>
              </w:rPr>
              <w:t xml:space="preserve">Data </w:t>
            </w:r>
            <w:r>
              <w:rPr>
                <w:color w:val="auto"/>
                <w:sz w:val="22"/>
                <w:szCs w:val="22"/>
              </w:rPr>
              <w:t>s</w:t>
            </w:r>
            <w:r w:rsidRPr="00692514">
              <w:rPr>
                <w:color w:val="auto"/>
                <w:sz w:val="22"/>
                <w:szCs w:val="22"/>
              </w:rPr>
              <w:t>ources: Health and social administrative data</w:t>
            </w:r>
          </w:p>
          <w:p w14:paraId="0F00506A" w14:textId="246E2764" w:rsidR="005351D7" w:rsidRDefault="005351D7" w:rsidP="005351D7">
            <w:pPr>
              <w:rPr>
                <w:sz w:val="22"/>
                <w:szCs w:val="22"/>
              </w:rPr>
            </w:pPr>
            <w:r w:rsidRPr="00692514">
              <w:rPr>
                <w:color w:val="auto"/>
                <w:sz w:val="22"/>
                <w:szCs w:val="22"/>
              </w:rPr>
              <w:t>2003-201</w:t>
            </w:r>
            <w:r>
              <w:rPr>
                <w:color w:val="auto"/>
                <w:sz w:val="22"/>
                <w:szCs w:val="22"/>
              </w:rPr>
              <w:t>1</w:t>
            </w:r>
          </w:p>
        </w:tc>
        <w:tc>
          <w:tcPr>
            <w:tcW w:w="3119" w:type="dxa"/>
          </w:tcPr>
          <w:p w14:paraId="30E9E12D" w14:textId="77777777" w:rsidR="005351D7" w:rsidRDefault="005351D7" w:rsidP="005351D7">
            <w:pPr>
              <w:rPr>
                <w:b/>
                <w:sz w:val="22"/>
                <w:szCs w:val="22"/>
              </w:rPr>
            </w:pPr>
            <w:r>
              <w:rPr>
                <w:b/>
                <w:sz w:val="22"/>
                <w:szCs w:val="22"/>
              </w:rPr>
              <w:t>Mixed</w:t>
            </w:r>
          </w:p>
          <w:p w14:paraId="17703785" w14:textId="77777777" w:rsidR="005351D7" w:rsidRDefault="005351D7" w:rsidP="005351D7">
            <w:pPr>
              <w:rPr>
                <w:b/>
                <w:sz w:val="22"/>
                <w:szCs w:val="22"/>
              </w:rPr>
            </w:pPr>
          </w:p>
          <w:p w14:paraId="470E9753" w14:textId="77777777" w:rsidR="005351D7" w:rsidRDefault="005351D7" w:rsidP="005351D7">
            <w:pPr>
              <w:rPr>
                <w:b/>
                <w:sz w:val="22"/>
                <w:szCs w:val="22"/>
              </w:rPr>
            </w:pPr>
            <w:r>
              <w:rPr>
                <w:b/>
                <w:sz w:val="22"/>
                <w:szCs w:val="22"/>
              </w:rPr>
              <w:t>Positive:</w:t>
            </w:r>
          </w:p>
          <w:p w14:paraId="15D012DD" w14:textId="77777777" w:rsidR="005351D7" w:rsidRDefault="005351D7" w:rsidP="005351D7">
            <w:pPr>
              <w:rPr>
                <w:sz w:val="22"/>
                <w:szCs w:val="22"/>
              </w:rPr>
            </w:pPr>
            <w:r>
              <w:rPr>
                <w:sz w:val="22"/>
                <w:szCs w:val="22"/>
              </w:rPr>
              <w:t>Receipt of the benefit was associated with lower risk of low birth weight and prematurity, increased childhood vaccination</w:t>
            </w:r>
          </w:p>
          <w:p w14:paraId="6A70553D" w14:textId="77777777" w:rsidR="005351D7" w:rsidRDefault="005351D7" w:rsidP="005351D7">
            <w:pPr>
              <w:rPr>
                <w:b/>
                <w:sz w:val="22"/>
                <w:szCs w:val="22"/>
              </w:rPr>
            </w:pPr>
            <w:r>
              <w:rPr>
                <w:sz w:val="22"/>
                <w:szCs w:val="22"/>
              </w:rPr>
              <w:br/>
            </w:r>
            <w:r>
              <w:rPr>
                <w:b/>
                <w:sz w:val="22"/>
                <w:szCs w:val="22"/>
              </w:rPr>
              <w:t xml:space="preserve">Negative: </w:t>
            </w:r>
          </w:p>
          <w:p w14:paraId="1A199979" w14:textId="728304C3" w:rsidR="005351D7" w:rsidRPr="00692514" w:rsidRDefault="005351D7" w:rsidP="005351D7">
            <w:pPr>
              <w:rPr>
                <w:b/>
                <w:sz w:val="22"/>
                <w:szCs w:val="22"/>
              </w:rPr>
            </w:pPr>
            <w:r>
              <w:rPr>
                <w:sz w:val="22"/>
                <w:szCs w:val="22"/>
              </w:rPr>
              <w:lastRenderedPageBreak/>
              <w:t>Receipt of the benefit was associated with higher risk of large-for-gestational age and neonatal readmission</w:t>
            </w:r>
          </w:p>
        </w:tc>
        <w:tc>
          <w:tcPr>
            <w:tcW w:w="708" w:type="dxa"/>
            <w:gridSpan w:val="2"/>
          </w:tcPr>
          <w:p w14:paraId="63217BD0" w14:textId="275A937E" w:rsidR="005351D7" w:rsidRPr="00692514" w:rsidRDefault="005351D7" w:rsidP="005351D7">
            <w:pPr>
              <w:rPr>
                <w:color w:val="auto"/>
                <w:sz w:val="22"/>
                <w:szCs w:val="22"/>
              </w:rPr>
            </w:pPr>
            <w:r>
              <w:rPr>
                <w:color w:val="auto"/>
                <w:sz w:val="22"/>
                <w:szCs w:val="22"/>
              </w:rPr>
              <w:lastRenderedPageBreak/>
              <w:t>5</w:t>
            </w:r>
          </w:p>
        </w:tc>
      </w:tr>
      <w:tr w:rsidR="005351D7" w:rsidRPr="00AD70FC" w14:paraId="5E7DB8C2" w14:textId="77777777" w:rsidTr="009D00C3">
        <w:trPr>
          <w:trHeight w:val="263"/>
        </w:trPr>
        <w:tc>
          <w:tcPr>
            <w:tcW w:w="1696" w:type="dxa"/>
          </w:tcPr>
          <w:p w14:paraId="3351E1E0" w14:textId="77777777" w:rsidR="005351D7" w:rsidRPr="00692514" w:rsidRDefault="005351D7" w:rsidP="005351D7">
            <w:pPr>
              <w:rPr>
                <w:b/>
                <w:color w:val="auto"/>
                <w:sz w:val="22"/>
                <w:szCs w:val="22"/>
              </w:rPr>
            </w:pPr>
            <w:r w:rsidRPr="00692514">
              <w:rPr>
                <w:b/>
                <w:color w:val="auto"/>
                <w:sz w:val="22"/>
                <w:szCs w:val="22"/>
              </w:rPr>
              <w:t>Parental Health Only</w:t>
            </w:r>
          </w:p>
        </w:tc>
        <w:tc>
          <w:tcPr>
            <w:tcW w:w="1560" w:type="dxa"/>
          </w:tcPr>
          <w:p w14:paraId="675312A2" w14:textId="77777777" w:rsidR="005351D7" w:rsidRPr="00692514" w:rsidRDefault="005351D7" w:rsidP="005351D7">
            <w:pPr>
              <w:rPr>
                <w:color w:val="auto"/>
                <w:sz w:val="22"/>
                <w:szCs w:val="22"/>
              </w:rPr>
            </w:pPr>
          </w:p>
        </w:tc>
        <w:tc>
          <w:tcPr>
            <w:tcW w:w="1984" w:type="dxa"/>
          </w:tcPr>
          <w:p w14:paraId="78FEBCE5" w14:textId="77777777" w:rsidR="005351D7" w:rsidRPr="00692514" w:rsidRDefault="005351D7" w:rsidP="005351D7">
            <w:pPr>
              <w:rPr>
                <w:color w:val="auto"/>
                <w:sz w:val="22"/>
                <w:szCs w:val="22"/>
                <w:shd w:val="clear" w:color="auto" w:fill="FFFFFF"/>
              </w:rPr>
            </w:pPr>
          </w:p>
        </w:tc>
        <w:tc>
          <w:tcPr>
            <w:tcW w:w="3969" w:type="dxa"/>
          </w:tcPr>
          <w:p w14:paraId="5FA19A8B" w14:textId="77777777" w:rsidR="005351D7" w:rsidRPr="00692514" w:rsidRDefault="005351D7" w:rsidP="005351D7">
            <w:pPr>
              <w:rPr>
                <w:color w:val="auto"/>
                <w:sz w:val="22"/>
                <w:szCs w:val="22"/>
              </w:rPr>
            </w:pPr>
          </w:p>
        </w:tc>
        <w:tc>
          <w:tcPr>
            <w:tcW w:w="3119" w:type="dxa"/>
          </w:tcPr>
          <w:p w14:paraId="55B2C25A" w14:textId="77777777" w:rsidR="005351D7" w:rsidRPr="00692514" w:rsidRDefault="005351D7" w:rsidP="005351D7">
            <w:pPr>
              <w:rPr>
                <w:color w:val="auto"/>
                <w:sz w:val="22"/>
                <w:szCs w:val="22"/>
              </w:rPr>
            </w:pPr>
          </w:p>
        </w:tc>
        <w:tc>
          <w:tcPr>
            <w:tcW w:w="708" w:type="dxa"/>
            <w:gridSpan w:val="2"/>
          </w:tcPr>
          <w:p w14:paraId="45D6DA33" w14:textId="77777777" w:rsidR="005351D7" w:rsidRPr="00692514" w:rsidRDefault="005351D7" w:rsidP="005351D7">
            <w:pPr>
              <w:rPr>
                <w:color w:val="auto"/>
                <w:sz w:val="22"/>
                <w:szCs w:val="22"/>
              </w:rPr>
            </w:pPr>
          </w:p>
        </w:tc>
      </w:tr>
      <w:tr w:rsidR="005351D7" w:rsidRPr="00AD70FC" w14:paraId="3A0A2D6D" w14:textId="77777777" w:rsidTr="009D00C3">
        <w:trPr>
          <w:trHeight w:val="263"/>
        </w:trPr>
        <w:tc>
          <w:tcPr>
            <w:tcW w:w="1696" w:type="dxa"/>
          </w:tcPr>
          <w:p w14:paraId="1825C957" w14:textId="4BAE6D98" w:rsidR="005351D7" w:rsidRPr="00692514" w:rsidRDefault="005351D7" w:rsidP="005351D7">
            <w:pPr>
              <w:rPr>
                <w:b/>
                <w:color w:val="auto"/>
                <w:sz w:val="22"/>
                <w:szCs w:val="22"/>
              </w:rPr>
            </w:pPr>
            <w:r w:rsidRPr="00692514">
              <w:rPr>
                <w:color w:val="auto"/>
                <w:sz w:val="22"/>
                <w:szCs w:val="22"/>
              </w:rPr>
              <w:t>Daley (2017)</w:t>
            </w:r>
            <w:r w:rsidRPr="00692514">
              <w:rPr>
                <w:color w:val="auto"/>
                <w:sz w:val="22"/>
                <w:szCs w:val="22"/>
              </w:rPr>
              <w:fldChar w:fldCharType="begin"/>
            </w:r>
            <w:r>
              <w:rPr>
                <w:color w:val="auto"/>
                <w:sz w:val="22"/>
                <w:szCs w:val="22"/>
              </w:rPr>
              <w:instrText xml:space="preserve"> ADDIN EN.CITE &lt;EndNote&gt;&lt;Cite&gt;&lt;Author&gt;Daley&lt;/Author&gt;&lt;Year&gt;2017&lt;/Year&gt;&lt;RecNum&gt;915&lt;/RecNum&gt;&lt;DisplayText&gt;&lt;style face="superscript"&gt;36&lt;/style&gt;&lt;/DisplayText&gt;&lt;record&gt;&lt;rec-number&gt;915&lt;/rec-number&gt;&lt;foreign-keys&gt;&lt;key app="EN" db-id="9adewzw0swtzxje2ed7pwerwsrawdzzfe0wd" timestamp="1600352843" guid="1f2f5166-1b47-4d98-a952-4ad2c24133ff"&gt;915&lt;/key&gt;&lt;/foreign-keys&gt;&lt;ref-type name="Journal Article"&gt;17&lt;/ref-type&gt;&lt;contributors&gt;&lt;authors&gt;&lt;author&gt;Daley, A.&lt;/author&gt;&lt;/authors&gt;&lt;/contributors&gt;&lt;auth-address&gt;School of Economics, University of Maine, 5782 Winslow Hall, Orono, ME 04469, United States.&lt;/auth-address&gt;&lt;titles&gt;&lt;title&gt;Income and the mental health of Canadian mothers: Evidence from the Universal Child Care Benefit&lt;/title&gt;&lt;secondary-title&gt;SSM Popul Health&lt;/secondary-title&gt;&lt;alt-title&gt;SSM - population health&lt;/alt-title&gt;&lt;/titles&gt;&lt;alt-periodical&gt;&lt;full-title&gt;SSM - Population Health&lt;/full-title&gt;&lt;/alt-periodical&gt;&lt;pages&gt;674-683&lt;/pages&gt;&lt;volume&gt;3&lt;/volume&gt;&lt;edition&gt;2018/01/20&lt;/edition&gt;&lt;keywords&gt;&lt;keyword&gt;Canada&lt;/keyword&gt;&lt;keyword&gt;Health&lt;/keyword&gt;&lt;keyword&gt;Income&lt;/keyword&gt;&lt;keyword&gt;Lone parents&lt;/keyword&gt;&lt;keyword&gt;Mothers&lt;/keyword&gt;&lt;keyword&gt;Well-being&lt;/keyword&gt;&lt;/keywords&gt;&lt;dates&gt;&lt;year&gt;2017&lt;/year&gt;&lt;pub-dates&gt;&lt;date&gt;Dec&lt;/date&gt;&lt;/pub-dates&gt;&lt;/dates&gt;&lt;isbn&gt;2352-8273 (Print)&amp;#xD;2352-8273&lt;/isbn&gt;&lt;accession-num&gt;29349256&lt;/accession-num&gt;&lt;urls&gt;&lt;/urls&gt;&lt;custom2&gt;PMC5769122&lt;/custom2&gt;&lt;electronic-resource-num&gt;10.1016/j.ssmph.2017.08.002&lt;/electronic-resource-num&gt;&lt;remote-database-provider&gt;NLM&lt;/remote-database-provider&gt;&lt;language&gt;eng&lt;/language&gt;&lt;/record&gt;&lt;/Cite&gt;&lt;/EndNote&gt;</w:instrText>
            </w:r>
            <w:r w:rsidRPr="00692514">
              <w:rPr>
                <w:color w:val="auto"/>
                <w:sz w:val="22"/>
                <w:szCs w:val="22"/>
              </w:rPr>
              <w:fldChar w:fldCharType="separate"/>
            </w:r>
            <w:r w:rsidRPr="00B013D7">
              <w:rPr>
                <w:noProof/>
                <w:color w:val="auto"/>
                <w:sz w:val="22"/>
                <w:szCs w:val="22"/>
                <w:vertAlign w:val="superscript"/>
              </w:rPr>
              <w:t>36</w:t>
            </w:r>
            <w:r w:rsidRPr="00692514">
              <w:rPr>
                <w:color w:val="auto"/>
                <w:sz w:val="22"/>
                <w:szCs w:val="22"/>
              </w:rPr>
              <w:fldChar w:fldCharType="end"/>
            </w:r>
          </w:p>
        </w:tc>
        <w:tc>
          <w:tcPr>
            <w:tcW w:w="1560" w:type="dxa"/>
          </w:tcPr>
          <w:p w14:paraId="7CA9C06E" w14:textId="77777777" w:rsidR="005351D7" w:rsidRPr="00692514" w:rsidRDefault="005351D7" w:rsidP="005351D7">
            <w:pPr>
              <w:rPr>
                <w:color w:val="auto"/>
                <w:sz w:val="22"/>
                <w:szCs w:val="22"/>
              </w:rPr>
            </w:pPr>
            <w:r w:rsidRPr="00692514">
              <w:rPr>
                <w:sz w:val="22"/>
                <w:szCs w:val="22"/>
              </w:rPr>
              <w:t>All provinces</w:t>
            </w:r>
          </w:p>
        </w:tc>
        <w:tc>
          <w:tcPr>
            <w:tcW w:w="1984" w:type="dxa"/>
          </w:tcPr>
          <w:p w14:paraId="17483426" w14:textId="77777777" w:rsidR="005351D7" w:rsidRPr="00692514" w:rsidRDefault="005351D7" w:rsidP="005351D7">
            <w:pPr>
              <w:rPr>
                <w:color w:val="444444"/>
                <w:sz w:val="22"/>
                <w:szCs w:val="22"/>
                <w:shd w:val="clear" w:color="auto" w:fill="FFFFFF"/>
              </w:rPr>
            </w:pPr>
            <w:r>
              <w:rPr>
                <w:color w:val="444444"/>
                <w:sz w:val="22"/>
                <w:szCs w:val="22"/>
                <w:shd w:val="clear" w:color="auto" w:fill="FFFFFF"/>
              </w:rPr>
              <w:t xml:space="preserve">Universal </w:t>
            </w:r>
            <w:r w:rsidRPr="00692514">
              <w:rPr>
                <w:color w:val="444444"/>
                <w:sz w:val="22"/>
                <w:szCs w:val="22"/>
                <w:shd w:val="clear" w:color="auto" w:fill="FFFFFF"/>
              </w:rPr>
              <w:t>Child Care Benefit</w:t>
            </w:r>
          </w:p>
          <w:p w14:paraId="480556C4" w14:textId="77777777" w:rsidR="005351D7" w:rsidRPr="00692514" w:rsidRDefault="005351D7" w:rsidP="005351D7">
            <w:pPr>
              <w:rPr>
                <w:color w:val="444444"/>
                <w:sz w:val="22"/>
                <w:szCs w:val="22"/>
                <w:shd w:val="clear" w:color="auto" w:fill="FFFFFF"/>
              </w:rPr>
            </w:pPr>
          </w:p>
          <w:p w14:paraId="0FDE898D"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 xml:space="preserve">Outcome: Parental health </w:t>
            </w:r>
          </w:p>
        </w:tc>
        <w:tc>
          <w:tcPr>
            <w:tcW w:w="3969" w:type="dxa"/>
          </w:tcPr>
          <w:p w14:paraId="674FB2B9" w14:textId="77777777" w:rsidR="005351D7" w:rsidRPr="00692514" w:rsidRDefault="005351D7" w:rsidP="005351D7">
            <w:pPr>
              <w:rPr>
                <w:sz w:val="22"/>
                <w:szCs w:val="22"/>
              </w:rPr>
            </w:pPr>
            <w:r w:rsidRPr="00692514">
              <w:rPr>
                <w:sz w:val="22"/>
                <w:szCs w:val="22"/>
              </w:rPr>
              <w:t xml:space="preserve">Study Design: </w:t>
            </w:r>
            <w:r w:rsidRPr="00692514">
              <w:rPr>
                <w:color w:val="444444"/>
                <w:sz w:val="22"/>
                <w:szCs w:val="22"/>
                <w:shd w:val="clear" w:color="auto" w:fill="FFFFFF"/>
              </w:rPr>
              <w:t xml:space="preserve">Repeated cross-sectional difference-in-differences study comparing mothers with children &lt;6 years (eligible for UCCB) to mothers with children 6-12 years (ineligible). </w:t>
            </w:r>
            <w:r w:rsidRPr="00692514">
              <w:rPr>
                <w:color w:val="000000"/>
                <w:sz w:val="22"/>
                <w:szCs w:val="22"/>
                <w:shd w:val="clear" w:color="auto" w:fill="FFFFFF"/>
              </w:rPr>
              <w:t>26,886 mothers, 6273 of whom were lone parents</w:t>
            </w:r>
          </w:p>
          <w:p w14:paraId="77884E80" w14:textId="77777777" w:rsidR="005351D7" w:rsidRPr="00692514" w:rsidRDefault="005351D7" w:rsidP="005351D7">
            <w:pPr>
              <w:rPr>
                <w:sz w:val="22"/>
                <w:szCs w:val="22"/>
              </w:rPr>
            </w:pPr>
          </w:p>
          <w:p w14:paraId="433888E6" w14:textId="77777777" w:rsidR="005351D7" w:rsidRPr="00692514" w:rsidRDefault="005351D7" w:rsidP="005351D7">
            <w:pPr>
              <w:rPr>
                <w:color w:val="auto"/>
                <w:sz w:val="22"/>
                <w:szCs w:val="22"/>
              </w:rPr>
            </w:pPr>
            <w:r w:rsidRPr="00692514">
              <w:rPr>
                <w:sz w:val="22"/>
                <w:szCs w:val="22"/>
              </w:rPr>
              <w:t>Data sources: M</w:t>
            </w:r>
            <w:r w:rsidRPr="00692514">
              <w:rPr>
                <w:color w:val="000000"/>
                <w:sz w:val="22"/>
                <w:szCs w:val="22"/>
                <w:shd w:val="clear" w:color="auto" w:fill="FFFFFF"/>
              </w:rPr>
              <w:t>icrodata from the Canadian Community Health Survey, 2003 to 2008</w:t>
            </w:r>
          </w:p>
        </w:tc>
        <w:tc>
          <w:tcPr>
            <w:tcW w:w="3119" w:type="dxa"/>
          </w:tcPr>
          <w:p w14:paraId="6AE8B7E5" w14:textId="77777777" w:rsidR="005351D7" w:rsidRPr="00692514" w:rsidRDefault="005351D7" w:rsidP="005351D7">
            <w:pPr>
              <w:rPr>
                <w:b/>
                <w:color w:val="auto"/>
                <w:sz w:val="22"/>
                <w:szCs w:val="22"/>
                <w:shd w:val="clear" w:color="auto" w:fill="FFFFFF"/>
              </w:rPr>
            </w:pPr>
            <w:r w:rsidRPr="00692514">
              <w:rPr>
                <w:b/>
                <w:color w:val="auto"/>
                <w:sz w:val="22"/>
                <w:szCs w:val="22"/>
                <w:shd w:val="clear" w:color="auto" w:fill="FFFFFF"/>
              </w:rPr>
              <w:t>Positive</w:t>
            </w:r>
          </w:p>
          <w:p w14:paraId="7CE3ABF2" w14:textId="77777777" w:rsidR="005351D7" w:rsidRPr="00692514" w:rsidRDefault="005351D7" w:rsidP="005351D7">
            <w:pPr>
              <w:rPr>
                <w:b/>
                <w:color w:val="auto"/>
                <w:sz w:val="22"/>
                <w:szCs w:val="22"/>
                <w:shd w:val="clear" w:color="auto" w:fill="FFFFFF"/>
              </w:rPr>
            </w:pPr>
          </w:p>
          <w:p w14:paraId="45486883" w14:textId="77777777" w:rsidR="005351D7" w:rsidRPr="00692514" w:rsidRDefault="005351D7" w:rsidP="005351D7">
            <w:pPr>
              <w:rPr>
                <w:color w:val="auto"/>
                <w:sz w:val="22"/>
                <w:szCs w:val="22"/>
              </w:rPr>
            </w:pPr>
            <w:r w:rsidRPr="00692514">
              <w:rPr>
                <w:color w:val="auto"/>
                <w:sz w:val="22"/>
                <w:szCs w:val="22"/>
                <w:shd w:val="clear" w:color="auto" w:fill="FFFFFF"/>
              </w:rPr>
              <w:t>Better mental health and lower stress scores for eligible mothers compared to ineligible mothers</w:t>
            </w:r>
            <w:r>
              <w:rPr>
                <w:color w:val="auto"/>
                <w:sz w:val="22"/>
                <w:szCs w:val="22"/>
                <w:shd w:val="clear" w:color="auto" w:fill="FFFFFF"/>
              </w:rPr>
              <w:t>.</w:t>
            </w:r>
          </w:p>
        </w:tc>
        <w:tc>
          <w:tcPr>
            <w:tcW w:w="708" w:type="dxa"/>
            <w:gridSpan w:val="2"/>
          </w:tcPr>
          <w:p w14:paraId="05DE3E56" w14:textId="77777777" w:rsidR="005351D7" w:rsidRPr="00692514" w:rsidRDefault="005351D7" w:rsidP="005351D7">
            <w:pPr>
              <w:rPr>
                <w:color w:val="auto"/>
                <w:sz w:val="22"/>
                <w:szCs w:val="22"/>
              </w:rPr>
            </w:pPr>
            <w:r w:rsidRPr="00692514">
              <w:rPr>
                <w:color w:val="auto"/>
                <w:sz w:val="22"/>
                <w:szCs w:val="22"/>
              </w:rPr>
              <w:t>6</w:t>
            </w:r>
          </w:p>
        </w:tc>
      </w:tr>
      <w:tr w:rsidR="005351D7" w:rsidRPr="00AD70FC" w14:paraId="36C2D7F9" w14:textId="77777777" w:rsidTr="009D00C3">
        <w:trPr>
          <w:trHeight w:val="263"/>
        </w:trPr>
        <w:tc>
          <w:tcPr>
            <w:tcW w:w="1696" w:type="dxa"/>
          </w:tcPr>
          <w:p w14:paraId="337D93AD" w14:textId="556E0D8B" w:rsidR="005351D7" w:rsidRPr="00692514" w:rsidRDefault="005351D7" w:rsidP="005351D7">
            <w:pPr>
              <w:rPr>
                <w:color w:val="auto"/>
                <w:sz w:val="22"/>
                <w:szCs w:val="22"/>
              </w:rPr>
            </w:pPr>
            <w:r w:rsidRPr="00692514">
              <w:rPr>
                <w:color w:val="auto"/>
                <w:sz w:val="22"/>
                <w:szCs w:val="22"/>
              </w:rPr>
              <w:t>Kim (2014)</w:t>
            </w:r>
            <w:r w:rsidRPr="00692514">
              <w:rPr>
                <w:color w:val="auto"/>
                <w:sz w:val="22"/>
                <w:szCs w:val="22"/>
              </w:rPr>
              <w:fldChar w:fldCharType="begin"/>
            </w:r>
            <w:r>
              <w:rPr>
                <w:color w:val="auto"/>
                <w:sz w:val="22"/>
                <w:szCs w:val="22"/>
              </w:rPr>
              <w:instrText xml:space="preserve"> ADDIN EN.CITE &lt;EndNote&gt;&lt;Cite&gt;&lt;Author&gt;Kim&lt;/Author&gt;&lt;Year&gt;2014&lt;/Year&gt;&lt;RecNum&gt;916&lt;/RecNum&gt;&lt;DisplayText&gt;&lt;style face="superscript"&gt;22&lt;/style&gt;&lt;/DisplayText&gt;&lt;record&gt;&lt;rec-number&gt;916&lt;/rec-number&gt;&lt;foreign-keys&gt;&lt;key app="EN" db-id="9adewzw0swtzxje2ed7pwerwsrawdzzfe0wd" timestamp="1600353453" guid="2d6283c9-f931-4b53-a602-0b731b9c02ee"&gt;916&lt;/key&gt;&lt;/foreign-keys&gt;&lt;ref-type name="Journal Article"&gt;17&lt;/ref-type&gt;&lt;contributors&gt;&lt;authors&gt;&lt;author&gt;Kim, Young-Il Robert&lt;/author&gt;&lt;/authors&gt;&lt;/contributors&gt;&lt;titles&gt;&lt;title&gt;Lifetime impact of cash transfer on fertility&lt;/title&gt;&lt;secondary-title&gt;Canadian Studies in Population&lt;/secondary-title&gt;&lt;/titles&gt;&lt;periodical&gt;&lt;full-title&gt;Canadian Studies in Population&lt;/full-title&gt;&lt;/periodical&gt;&lt;volume&gt;41&lt;/volume&gt;&lt;number&gt;1-2&lt;/number&gt;&lt;dates&gt;&lt;year&gt;2014&lt;/year&gt;&lt;/dates&gt;&lt;urls&gt;&lt;/urls&gt;&lt;electronic-resource-num&gt; https://doi.org/10.25336/P64S52&lt;/electronic-resource-num&gt;&lt;/record&gt;&lt;/Cite&gt;&lt;/EndNote&gt;</w:instrText>
            </w:r>
            <w:r w:rsidRPr="00692514">
              <w:rPr>
                <w:color w:val="auto"/>
                <w:sz w:val="22"/>
                <w:szCs w:val="22"/>
              </w:rPr>
              <w:fldChar w:fldCharType="separate"/>
            </w:r>
            <w:r w:rsidRPr="00D207D8">
              <w:rPr>
                <w:noProof/>
                <w:color w:val="auto"/>
                <w:sz w:val="22"/>
                <w:szCs w:val="22"/>
                <w:vertAlign w:val="superscript"/>
              </w:rPr>
              <w:t>22</w:t>
            </w:r>
            <w:r w:rsidRPr="00692514">
              <w:rPr>
                <w:color w:val="auto"/>
                <w:sz w:val="22"/>
                <w:szCs w:val="22"/>
              </w:rPr>
              <w:fldChar w:fldCharType="end"/>
            </w:r>
          </w:p>
        </w:tc>
        <w:tc>
          <w:tcPr>
            <w:tcW w:w="1560" w:type="dxa"/>
          </w:tcPr>
          <w:p w14:paraId="73972EF5" w14:textId="77777777" w:rsidR="005351D7" w:rsidRPr="00692514" w:rsidRDefault="005351D7" w:rsidP="005351D7">
            <w:pPr>
              <w:rPr>
                <w:color w:val="auto"/>
                <w:sz w:val="22"/>
                <w:szCs w:val="22"/>
              </w:rPr>
            </w:pPr>
            <w:r w:rsidRPr="00692514">
              <w:rPr>
                <w:sz w:val="22"/>
                <w:szCs w:val="22"/>
              </w:rPr>
              <w:t>Quebec (compared with rest of Canada)</w:t>
            </w:r>
          </w:p>
        </w:tc>
        <w:tc>
          <w:tcPr>
            <w:tcW w:w="1984" w:type="dxa"/>
          </w:tcPr>
          <w:p w14:paraId="09F1686A"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Allowance for Newborn Children (ANC)</w:t>
            </w:r>
          </w:p>
          <w:p w14:paraId="0D3F6448" w14:textId="77777777" w:rsidR="005351D7" w:rsidRPr="00692514" w:rsidRDefault="005351D7" w:rsidP="005351D7">
            <w:pPr>
              <w:rPr>
                <w:color w:val="444444"/>
                <w:sz w:val="22"/>
                <w:szCs w:val="22"/>
                <w:shd w:val="clear" w:color="auto" w:fill="FFFFFF"/>
              </w:rPr>
            </w:pPr>
          </w:p>
          <w:p w14:paraId="53F6D35B"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Outcome: Fertility</w:t>
            </w:r>
          </w:p>
        </w:tc>
        <w:tc>
          <w:tcPr>
            <w:tcW w:w="3969" w:type="dxa"/>
          </w:tcPr>
          <w:p w14:paraId="3F17228D" w14:textId="77777777" w:rsidR="005351D7" w:rsidRPr="00692514" w:rsidRDefault="005351D7" w:rsidP="005351D7">
            <w:pPr>
              <w:rPr>
                <w:sz w:val="22"/>
                <w:szCs w:val="22"/>
              </w:rPr>
            </w:pPr>
            <w:r w:rsidRPr="00692514">
              <w:rPr>
                <w:sz w:val="22"/>
                <w:szCs w:val="22"/>
              </w:rPr>
              <w:t>Study Design: Empirical analysis using quasi-experimental difference-in-differences design.</w:t>
            </w:r>
            <w:r w:rsidRPr="00692514">
              <w:rPr>
                <w:color w:val="444444"/>
                <w:sz w:val="22"/>
                <w:szCs w:val="22"/>
                <w:shd w:val="clear" w:color="auto" w:fill="FFFFFF"/>
              </w:rPr>
              <w:t xml:space="preserve"> The 1991 and 1996 census files reported 345,351 families and 342,231 families, respectively</w:t>
            </w:r>
          </w:p>
          <w:p w14:paraId="7595428D" w14:textId="77777777" w:rsidR="005351D7" w:rsidRPr="00692514" w:rsidRDefault="005351D7" w:rsidP="005351D7">
            <w:pPr>
              <w:rPr>
                <w:sz w:val="22"/>
                <w:szCs w:val="22"/>
              </w:rPr>
            </w:pPr>
          </w:p>
          <w:p w14:paraId="7A27186D" w14:textId="77777777" w:rsidR="005351D7" w:rsidRPr="00692514" w:rsidRDefault="005351D7" w:rsidP="005351D7">
            <w:pPr>
              <w:rPr>
                <w:color w:val="auto"/>
                <w:sz w:val="22"/>
                <w:szCs w:val="22"/>
              </w:rPr>
            </w:pPr>
            <w:r w:rsidRPr="00692514">
              <w:rPr>
                <w:sz w:val="22"/>
                <w:szCs w:val="22"/>
              </w:rPr>
              <w:t xml:space="preserve">Data sources: Census Public Use Microdata Files from 1991 and 1996 </w:t>
            </w:r>
          </w:p>
        </w:tc>
        <w:tc>
          <w:tcPr>
            <w:tcW w:w="3119" w:type="dxa"/>
          </w:tcPr>
          <w:p w14:paraId="48E0FB84" w14:textId="77777777" w:rsidR="005351D7" w:rsidRPr="00692514" w:rsidRDefault="005351D7" w:rsidP="005351D7">
            <w:pPr>
              <w:rPr>
                <w:b/>
                <w:color w:val="444444"/>
                <w:sz w:val="22"/>
                <w:szCs w:val="22"/>
                <w:shd w:val="clear" w:color="auto" w:fill="FFFFFF"/>
              </w:rPr>
            </w:pPr>
            <w:r w:rsidRPr="00692514">
              <w:rPr>
                <w:b/>
                <w:color w:val="444444"/>
                <w:sz w:val="22"/>
                <w:szCs w:val="22"/>
                <w:shd w:val="clear" w:color="auto" w:fill="FFFFFF"/>
              </w:rPr>
              <w:t>Null</w:t>
            </w:r>
          </w:p>
          <w:p w14:paraId="7A1DE2C6" w14:textId="77777777" w:rsidR="005351D7" w:rsidRPr="00692514" w:rsidRDefault="005351D7" w:rsidP="005351D7">
            <w:pPr>
              <w:rPr>
                <w:b/>
                <w:color w:val="444444"/>
                <w:sz w:val="22"/>
                <w:szCs w:val="22"/>
                <w:shd w:val="clear" w:color="auto" w:fill="FFFFFF"/>
              </w:rPr>
            </w:pPr>
          </w:p>
          <w:p w14:paraId="6791AE61" w14:textId="77777777" w:rsidR="005351D7" w:rsidRPr="00692514" w:rsidRDefault="005351D7" w:rsidP="005351D7">
            <w:pPr>
              <w:rPr>
                <w:b/>
                <w:color w:val="auto"/>
                <w:sz w:val="22"/>
                <w:szCs w:val="22"/>
                <w:shd w:val="clear" w:color="auto" w:fill="FFFFFF"/>
              </w:rPr>
            </w:pPr>
            <w:r w:rsidRPr="00692514">
              <w:rPr>
                <w:color w:val="444444"/>
                <w:sz w:val="22"/>
                <w:szCs w:val="22"/>
                <w:shd w:val="clear" w:color="auto" w:fill="FFFFFF"/>
              </w:rPr>
              <w:t xml:space="preserve">Age-adjusted exposure to </w:t>
            </w:r>
            <w:r>
              <w:rPr>
                <w:color w:val="444444"/>
                <w:sz w:val="22"/>
                <w:szCs w:val="22"/>
                <w:shd w:val="clear" w:color="auto" w:fill="FFFFFF"/>
              </w:rPr>
              <w:t xml:space="preserve">the </w:t>
            </w:r>
            <w:r w:rsidRPr="00692514">
              <w:rPr>
                <w:color w:val="444444"/>
                <w:sz w:val="22"/>
                <w:szCs w:val="22"/>
                <w:shd w:val="clear" w:color="auto" w:fill="FFFFFF"/>
              </w:rPr>
              <w:t>ANC policy was not associated with significantly higher completed fertility among women in Quebec compared with women in the rest of Canada. ANC was associated with higher fertility rate in younger age groups</w:t>
            </w:r>
            <w:r>
              <w:rPr>
                <w:color w:val="444444"/>
                <w:sz w:val="22"/>
                <w:szCs w:val="22"/>
                <w:shd w:val="clear" w:color="auto" w:fill="FFFFFF"/>
              </w:rPr>
              <w:t>.</w:t>
            </w:r>
          </w:p>
        </w:tc>
        <w:tc>
          <w:tcPr>
            <w:tcW w:w="708" w:type="dxa"/>
            <w:gridSpan w:val="2"/>
          </w:tcPr>
          <w:p w14:paraId="5ADBA12B" w14:textId="77777777" w:rsidR="005351D7" w:rsidRPr="00692514" w:rsidRDefault="005351D7" w:rsidP="005351D7">
            <w:pPr>
              <w:rPr>
                <w:color w:val="auto"/>
                <w:sz w:val="22"/>
                <w:szCs w:val="22"/>
              </w:rPr>
            </w:pPr>
            <w:r w:rsidRPr="00692514">
              <w:rPr>
                <w:color w:val="auto"/>
                <w:sz w:val="22"/>
                <w:szCs w:val="22"/>
              </w:rPr>
              <w:t>4</w:t>
            </w:r>
          </w:p>
        </w:tc>
      </w:tr>
      <w:tr w:rsidR="005351D7" w:rsidRPr="00AD70FC" w14:paraId="7AADF465" w14:textId="77777777" w:rsidTr="009D00C3">
        <w:trPr>
          <w:trHeight w:val="263"/>
        </w:trPr>
        <w:tc>
          <w:tcPr>
            <w:tcW w:w="1696" w:type="dxa"/>
          </w:tcPr>
          <w:p w14:paraId="6BE42DC4" w14:textId="2292FDED" w:rsidR="005351D7" w:rsidRPr="00692514" w:rsidRDefault="005351D7" w:rsidP="005351D7">
            <w:pPr>
              <w:rPr>
                <w:color w:val="auto"/>
                <w:sz w:val="22"/>
                <w:szCs w:val="22"/>
              </w:rPr>
            </w:pPr>
            <w:proofErr w:type="spellStart"/>
            <w:r w:rsidRPr="00692514">
              <w:rPr>
                <w:color w:val="auto"/>
                <w:sz w:val="22"/>
                <w:szCs w:val="22"/>
              </w:rPr>
              <w:t>Lebihan</w:t>
            </w:r>
            <w:proofErr w:type="spellEnd"/>
            <w:r w:rsidRPr="00692514">
              <w:rPr>
                <w:sz w:val="22"/>
                <w:szCs w:val="22"/>
              </w:rPr>
              <w:t xml:space="preserve"> and Mao </w:t>
            </w:r>
            <w:proofErr w:type="spellStart"/>
            <w:r w:rsidRPr="00692514">
              <w:rPr>
                <w:sz w:val="22"/>
                <w:szCs w:val="22"/>
              </w:rPr>
              <w:t>Takongmo</w:t>
            </w:r>
            <w:proofErr w:type="spellEnd"/>
            <w:r w:rsidRPr="00692514">
              <w:rPr>
                <w:sz w:val="22"/>
                <w:szCs w:val="22"/>
              </w:rPr>
              <w:t xml:space="preserve"> (2019)</w:t>
            </w:r>
            <w:r w:rsidRPr="00692514">
              <w:rPr>
                <w:color w:val="auto"/>
                <w:sz w:val="22"/>
                <w:szCs w:val="22"/>
              </w:rPr>
              <w:fldChar w:fldCharType="begin">
                <w:fldData xml:space="preserve">PEVuZE5vdGU+PENpdGU+PEF1dGhvcj5MZWJpaGFuPC9BdXRob3I+PFllYXI+MjAxOTwvWWVhcj48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</w:fldData>
              </w:fldChar>
            </w:r>
            <w:r>
              <w:rPr>
                <w:color w:val="auto"/>
                <w:sz w:val="22"/>
                <w:szCs w:val="22"/>
              </w:rPr>
              <w:instrText xml:space="preserve"> ADDIN EN.CITE </w:instrText>
            </w:r>
            <w:r>
              <w:rPr>
                <w:color w:val="auto"/>
                <w:sz w:val="22"/>
                <w:szCs w:val="22"/>
              </w:rPr>
              <w:fldChar w:fldCharType="begin">
                <w:fldData xml:space="preserve">PEVuZE5vdGU+PENpdGU+PEF1dGhvcj5MZWJpaGFuPC9BdXRob3I+PFllYXI+MjAxOTwvWWVhcj48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</w:fldData>
              </w:fldChar>
            </w:r>
            <w:r>
              <w:rPr>
                <w:color w:val="auto"/>
                <w:sz w:val="22"/>
                <w:szCs w:val="22"/>
              </w:rPr>
              <w:instrText xml:space="preserve"> ADDIN EN.CITE.DATA </w:instrText>
            </w:r>
            <w:r>
              <w:rPr>
                <w:color w:val="auto"/>
                <w:sz w:val="22"/>
                <w:szCs w:val="22"/>
              </w:rPr>
            </w:r>
            <w:r>
              <w:rPr>
                <w:color w:val="auto"/>
                <w:sz w:val="22"/>
                <w:szCs w:val="22"/>
              </w:rPr>
              <w:fldChar w:fldCharType="end"/>
            </w:r>
            <w:r w:rsidRPr="00692514">
              <w:rPr>
                <w:color w:val="auto"/>
                <w:sz w:val="22"/>
                <w:szCs w:val="22"/>
              </w:rPr>
            </w:r>
            <w:r w:rsidRPr="00692514">
              <w:rPr>
                <w:color w:val="auto"/>
                <w:sz w:val="22"/>
                <w:szCs w:val="22"/>
              </w:rPr>
              <w:fldChar w:fldCharType="separate"/>
            </w:r>
            <w:r w:rsidRPr="00B013D7">
              <w:rPr>
                <w:noProof/>
                <w:color w:val="auto"/>
                <w:sz w:val="22"/>
                <w:szCs w:val="22"/>
                <w:vertAlign w:val="superscript"/>
              </w:rPr>
              <w:t>35</w:t>
            </w:r>
            <w:r w:rsidRPr="00692514">
              <w:rPr>
                <w:color w:val="auto"/>
                <w:sz w:val="22"/>
                <w:szCs w:val="22"/>
              </w:rPr>
              <w:fldChar w:fldCharType="end"/>
            </w:r>
          </w:p>
        </w:tc>
        <w:tc>
          <w:tcPr>
            <w:tcW w:w="1560" w:type="dxa"/>
          </w:tcPr>
          <w:p w14:paraId="2BBCAEE4" w14:textId="77777777" w:rsidR="005351D7" w:rsidRPr="00692514" w:rsidRDefault="005351D7" w:rsidP="005351D7">
            <w:pPr>
              <w:rPr>
                <w:color w:val="auto"/>
                <w:sz w:val="22"/>
                <w:szCs w:val="22"/>
              </w:rPr>
            </w:pPr>
            <w:r w:rsidRPr="00692514">
              <w:rPr>
                <w:sz w:val="22"/>
                <w:szCs w:val="22"/>
              </w:rPr>
              <w:t>Canadian provinces</w:t>
            </w:r>
          </w:p>
        </w:tc>
        <w:tc>
          <w:tcPr>
            <w:tcW w:w="1984" w:type="dxa"/>
          </w:tcPr>
          <w:p w14:paraId="008E2FE2"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Universal Child Care Benefit (UCCB)</w:t>
            </w:r>
          </w:p>
          <w:p w14:paraId="69CF966A" w14:textId="77777777" w:rsidR="005351D7" w:rsidRPr="00692514" w:rsidRDefault="005351D7" w:rsidP="005351D7">
            <w:pPr>
              <w:rPr>
                <w:color w:val="444444"/>
                <w:sz w:val="22"/>
                <w:szCs w:val="22"/>
                <w:shd w:val="clear" w:color="auto" w:fill="FFFFFF"/>
              </w:rPr>
            </w:pPr>
          </w:p>
          <w:p w14:paraId="5BCA4BE1"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 xml:space="preserve">Outcome: Parental Obesity </w:t>
            </w:r>
          </w:p>
        </w:tc>
        <w:tc>
          <w:tcPr>
            <w:tcW w:w="3969" w:type="dxa"/>
          </w:tcPr>
          <w:p w14:paraId="7ACDE734" w14:textId="77777777" w:rsidR="005351D7" w:rsidRPr="00692514" w:rsidRDefault="005351D7" w:rsidP="005351D7">
            <w:pPr>
              <w:rPr>
                <w:sz w:val="22"/>
                <w:szCs w:val="22"/>
              </w:rPr>
            </w:pPr>
            <w:r w:rsidRPr="00692514">
              <w:rPr>
                <w:sz w:val="22"/>
                <w:szCs w:val="22"/>
              </w:rPr>
              <w:t>Study Design: Difference-in-differences</w:t>
            </w:r>
            <w:r>
              <w:rPr>
                <w:sz w:val="22"/>
                <w:szCs w:val="22"/>
              </w:rPr>
              <w:t xml:space="preserve"> study</w:t>
            </w:r>
            <w:r w:rsidRPr="00692514">
              <w:rPr>
                <w:sz w:val="22"/>
                <w:szCs w:val="22"/>
              </w:rPr>
              <w:t xml:space="preserve"> comparing mothers and fathers</w:t>
            </w:r>
            <w:r w:rsidRPr="00692514">
              <w:rPr>
                <w:color w:val="444444"/>
                <w:sz w:val="22"/>
                <w:szCs w:val="22"/>
                <w:shd w:val="clear" w:color="auto" w:fill="FFFFFF"/>
              </w:rPr>
              <w:t xml:space="preserve"> with children &lt;6 years (eligible for UCCB) to mothers with children 6-12 years (ineligible)</w:t>
            </w:r>
          </w:p>
          <w:p w14:paraId="482BA862" w14:textId="77777777" w:rsidR="005351D7" w:rsidRPr="00692514" w:rsidRDefault="005351D7" w:rsidP="005351D7">
            <w:pPr>
              <w:rPr>
                <w:sz w:val="22"/>
                <w:szCs w:val="22"/>
              </w:rPr>
            </w:pPr>
          </w:p>
          <w:p w14:paraId="4DE7800F" w14:textId="77777777" w:rsidR="005351D7" w:rsidRPr="00692514" w:rsidRDefault="005351D7" w:rsidP="005351D7">
            <w:pPr>
              <w:rPr>
                <w:color w:val="auto"/>
                <w:sz w:val="22"/>
                <w:szCs w:val="22"/>
              </w:rPr>
            </w:pPr>
            <w:r w:rsidRPr="00692514">
              <w:rPr>
                <w:sz w:val="22"/>
                <w:szCs w:val="22"/>
              </w:rPr>
              <w:t>Data sources:</w:t>
            </w:r>
            <w:r>
              <w:rPr>
                <w:sz w:val="22"/>
                <w:szCs w:val="22"/>
              </w:rPr>
              <w:t xml:space="preserve"> </w:t>
            </w:r>
            <w:r w:rsidRPr="00692514">
              <w:rPr>
                <w:sz w:val="22"/>
                <w:szCs w:val="22"/>
              </w:rPr>
              <w:t>Confidential micro-data files from the CCHS 2001-2014</w:t>
            </w:r>
          </w:p>
        </w:tc>
        <w:tc>
          <w:tcPr>
            <w:tcW w:w="3119" w:type="dxa"/>
          </w:tcPr>
          <w:p w14:paraId="45288BBA" w14:textId="77777777" w:rsidR="005351D7" w:rsidRPr="00692514" w:rsidRDefault="005351D7" w:rsidP="005351D7">
            <w:pPr>
              <w:rPr>
                <w:b/>
                <w:sz w:val="22"/>
                <w:szCs w:val="22"/>
              </w:rPr>
            </w:pPr>
            <w:r w:rsidRPr="00692514">
              <w:rPr>
                <w:b/>
                <w:sz w:val="22"/>
                <w:szCs w:val="22"/>
              </w:rPr>
              <w:t>Positive</w:t>
            </w:r>
          </w:p>
          <w:p w14:paraId="3F8534F7" w14:textId="77777777" w:rsidR="005351D7" w:rsidRPr="00692514" w:rsidRDefault="005351D7" w:rsidP="005351D7">
            <w:pPr>
              <w:rPr>
                <w:b/>
                <w:sz w:val="22"/>
                <w:szCs w:val="22"/>
              </w:rPr>
            </w:pPr>
          </w:p>
          <w:p w14:paraId="744DABC3" w14:textId="77777777" w:rsidR="005351D7" w:rsidRPr="00692514" w:rsidRDefault="005351D7" w:rsidP="005351D7">
            <w:pPr>
              <w:rPr>
                <w:b/>
                <w:color w:val="auto"/>
                <w:sz w:val="22"/>
                <w:szCs w:val="22"/>
                <w:shd w:val="clear" w:color="auto" w:fill="FFFFFF"/>
              </w:rPr>
            </w:pPr>
            <w:r>
              <w:rPr>
                <w:sz w:val="22"/>
                <w:szCs w:val="22"/>
              </w:rPr>
              <w:t>U</w:t>
            </w:r>
            <w:r w:rsidRPr="00692514">
              <w:rPr>
                <w:sz w:val="22"/>
                <w:szCs w:val="22"/>
              </w:rPr>
              <w:t xml:space="preserve">CCB </w:t>
            </w:r>
            <w:r>
              <w:rPr>
                <w:sz w:val="22"/>
                <w:szCs w:val="22"/>
              </w:rPr>
              <w:t>associated with</w:t>
            </w:r>
            <w:r w:rsidRPr="00692514">
              <w:rPr>
                <w:sz w:val="22"/>
                <w:szCs w:val="22"/>
              </w:rPr>
              <w:t xml:space="preserve"> decreases in BMI and the prevalence of overweight and obesity in mothers with young children. No impact on fathers. </w:t>
            </w:r>
          </w:p>
        </w:tc>
        <w:tc>
          <w:tcPr>
            <w:tcW w:w="708" w:type="dxa"/>
            <w:gridSpan w:val="2"/>
          </w:tcPr>
          <w:p w14:paraId="62C35558" w14:textId="77777777" w:rsidR="005351D7" w:rsidRPr="00692514" w:rsidRDefault="005351D7" w:rsidP="005351D7">
            <w:pPr>
              <w:rPr>
                <w:color w:val="auto"/>
                <w:sz w:val="22"/>
                <w:szCs w:val="22"/>
              </w:rPr>
            </w:pPr>
            <w:r w:rsidRPr="00692514">
              <w:rPr>
                <w:color w:val="auto"/>
                <w:sz w:val="22"/>
                <w:szCs w:val="22"/>
              </w:rPr>
              <w:t>5-6</w:t>
            </w:r>
          </w:p>
        </w:tc>
      </w:tr>
      <w:tr w:rsidR="005351D7" w:rsidRPr="00AD70FC" w14:paraId="1BE1142A" w14:textId="77777777" w:rsidTr="009D00C3">
        <w:trPr>
          <w:trHeight w:val="263"/>
        </w:trPr>
        <w:tc>
          <w:tcPr>
            <w:tcW w:w="1696" w:type="dxa"/>
          </w:tcPr>
          <w:p w14:paraId="7E85C850" w14:textId="79AC9A88" w:rsidR="005351D7" w:rsidRPr="00692514" w:rsidRDefault="005351D7" w:rsidP="005351D7">
            <w:pPr>
              <w:rPr>
                <w:color w:val="auto"/>
                <w:sz w:val="22"/>
                <w:szCs w:val="22"/>
              </w:rPr>
            </w:pPr>
            <w:r w:rsidRPr="00692514">
              <w:rPr>
                <w:color w:val="auto"/>
                <w:sz w:val="22"/>
                <w:szCs w:val="22"/>
              </w:rPr>
              <w:lastRenderedPageBreak/>
              <w:t>Milligan (2005)</w:t>
            </w:r>
            <w:r w:rsidRPr="00692514">
              <w:rPr>
                <w:color w:val="auto"/>
                <w:sz w:val="22"/>
                <w:szCs w:val="22"/>
              </w:rPr>
              <w:fldChar w:fldCharType="begin"/>
            </w:r>
            <w:r>
              <w:rPr>
                <w:color w:val="auto"/>
                <w:sz w:val="22"/>
                <w:szCs w:val="22"/>
              </w:rPr>
              <w:instrText xml:space="preserve"> ADDIN EN.CITE &lt;EndNote&gt;&lt;Cite&gt;&lt;Author&gt;Milligan&lt;/Author&gt;&lt;Year&gt;2005&lt;/Year&gt;&lt;RecNum&gt;922&lt;/RecNum&gt;&lt;DisplayText&gt;&lt;style face="superscript"&gt;23&lt;/style&gt;&lt;/DisplayText&gt;&lt;record&gt;&lt;rec-number&gt;922&lt;/rec-number&gt;&lt;foreign-keys&gt;&lt;key app="EN" db-id="9adewzw0swtzxje2ed7pwerwsrawdzzfe0wd" timestamp="1600354930" guid="71d527a2-a351-4040-aede-3249d8e9586c"&gt;922&lt;/key&gt;&lt;/foreign-keys&gt;&lt;ref-type name="Journal Article"&gt;17&lt;/ref-type&gt;&lt;contributors&gt;&lt;authors&gt;&lt;author&gt;Milligan, Kevin&lt;/author&gt;&lt;/authors&gt;&lt;/contributors&gt;&lt;titles&gt;&lt;title&gt;Subsidizing the Stork: New Evidence on Tax Incentives and Fertility&lt;/title&gt;&lt;secondary-title&gt;The Review of Economics and Statistics&lt;/secondary-title&gt;&lt;/titles&gt;&lt;periodical&gt;&lt;full-title&gt;The Review of Economics and Statistics&lt;/full-title&gt;&lt;/periodical&gt;&lt;pages&gt;539-555&lt;/pages&gt;&lt;volume&gt;87&lt;/volume&gt;&lt;number&gt;3&lt;/number&gt;&lt;dates&gt;&lt;year&gt;2005&lt;/year&gt;&lt;/dates&gt;&lt;publisher&gt;The MIT Press&lt;/publisher&gt;&lt;isbn&gt;00346535, 15309142&lt;/isbn&gt;&lt;urls&gt;&lt;related-urls&gt;&lt;url&gt;http://www.jstor.org/stable/40042947&lt;/url&gt;&lt;/related-urls&gt;&lt;/urls&gt;&lt;custom1&gt;Full publication date: Aug., 2005&lt;/custom1&gt;&lt;remote-database-name&gt;JSTOR&lt;/remote-database-name&gt;&lt;access-date&gt;2020/09/17/&lt;/access-date&gt;&lt;/record&gt;&lt;/Cite&gt;&lt;/EndNote&gt;</w:instrText>
            </w:r>
            <w:r w:rsidRPr="00692514">
              <w:rPr>
                <w:color w:val="auto"/>
                <w:sz w:val="22"/>
                <w:szCs w:val="22"/>
              </w:rPr>
              <w:fldChar w:fldCharType="separate"/>
            </w:r>
            <w:r w:rsidRPr="00D207D8">
              <w:rPr>
                <w:noProof/>
                <w:color w:val="auto"/>
                <w:sz w:val="22"/>
                <w:szCs w:val="22"/>
                <w:vertAlign w:val="superscript"/>
              </w:rPr>
              <w:t>23</w:t>
            </w:r>
            <w:r w:rsidRPr="00692514">
              <w:rPr>
                <w:color w:val="auto"/>
                <w:sz w:val="22"/>
                <w:szCs w:val="22"/>
              </w:rPr>
              <w:fldChar w:fldCharType="end"/>
            </w:r>
          </w:p>
        </w:tc>
        <w:tc>
          <w:tcPr>
            <w:tcW w:w="1560" w:type="dxa"/>
          </w:tcPr>
          <w:p w14:paraId="6D62AE8E" w14:textId="77777777" w:rsidR="005351D7" w:rsidRPr="00692514" w:rsidRDefault="005351D7" w:rsidP="005351D7">
            <w:pPr>
              <w:rPr>
                <w:color w:val="auto"/>
                <w:sz w:val="22"/>
                <w:szCs w:val="22"/>
              </w:rPr>
            </w:pPr>
            <w:r w:rsidRPr="00692514">
              <w:rPr>
                <w:color w:val="auto"/>
                <w:sz w:val="22"/>
                <w:szCs w:val="22"/>
              </w:rPr>
              <w:t xml:space="preserve">Quebec (compared with </w:t>
            </w:r>
            <w:r>
              <w:rPr>
                <w:color w:val="auto"/>
                <w:sz w:val="22"/>
                <w:szCs w:val="22"/>
              </w:rPr>
              <w:t>rest of Canada</w:t>
            </w:r>
            <w:r w:rsidRPr="00692514">
              <w:rPr>
                <w:color w:val="auto"/>
                <w:sz w:val="22"/>
                <w:szCs w:val="22"/>
              </w:rPr>
              <w:t>)</w:t>
            </w:r>
          </w:p>
        </w:tc>
        <w:tc>
          <w:tcPr>
            <w:tcW w:w="1984" w:type="dxa"/>
          </w:tcPr>
          <w:p w14:paraId="7DCF6369" w14:textId="77777777" w:rsidR="005351D7" w:rsidRPr="00692514" w:rsidRDefault="005351D7" w:rsidP="005351D7">
            <w:pPr>
              <w:rPr>
                <w:color w:val="auto"/>
                <w:sz w:val="22"/>
                <w:szCs w:val="22"/>
                <w:shd w:val="clear" w:color="auto" w:fill="FFFFFF"/>
              </w:rPr>
            </w:pPr>
            <w:r w:rsidRPr="00692514">
              <w:rPr>
                <w:color w:val="auto"/>
                <w:sz w:val="22"/>
                <w:szCs w:val="22"/>
                <w:shd w:val="clear" w:color="auto" w:fill="FFFFFF"/>
              </w:rPr>
              <w:t>The Allowance for Newborn Children (ANC)</w:t>
            </w:r>
          </w:p>
          <w:p w14:paraId="1825ADA8" w14:textId="77777777" w:rsidR="005351D7" w:rsidRPr="00692514" w:rsidRDefault="005351D7" w:rsidP="005351D7">
            <w:pPr>
              <w:rPr>
                <w:color w:val="auto"/>
                <w:sz w:val="22"/>
                <w:szCs w:val="22"/>
                <w:shd w:val="clear" w:color="auto" w:fill="FFFFFF"/>
              </w:rPr>
            </w:pPr>
          </w:p>
          <w:p w14:paraId="7883B8E8" w14:textId="77777777" w:rsidR="005351D7" w:rsidRPr="00692514" w:rsidRDefault="005351D7" w:rsidP="005351D7">
            <w:pPr>
              <w:rPr>
                <w:color w:val="auto"/>
                <w:sz w:val="22"/>
                <w:szCs w:val="22"/>
                <w:shd w:val="clear" w:color="auto" w:fill="FFFFFF"/>
              </w:rPr>
            </w:pPr>
            <w:r w:rsidRPr="00692514">
              <w:rPr>
                <w:color w:val="auto"/>
                <w:sz w:val="22"/>
                <w:szCs w:val="22"/>
                <w:shd w:val="clear" w:color="auto" w:fill="FFFFFF"/>
              </w:rPr>
              <w:t xml:space="preserve">Outcome: Fertility </w:t>
            </w:r>
          </w:p>
        </w:tc>
        <w:tc>
          <w:tcPr>
            <w:tcW w:w="3969" w:type="dxa"/>
          </w:tcPr>
          <w:p w14:paraId="705982EE" w14:textId="77777777" w:rsidR="005351D7" w:rsidRPr="00692514" w:rsidRDefault="005351D7" w:rsidP="005351D7">
            <w:pPr>
              <w:rPr>
                <w:color w:val="auto"/>
                <w:sz w:val="22"/>
                <w:szCs w:val="22"/>
              </w:rPr>
            </w:pPr>
            <w:r w:rsidRPr="00692514">
              <w:rPr>
                <w:color w:val="auto"/>
                <w:sz w:val="22"/>
                <w:szCs w:val="22"/>
              </w:rPr>
              <w:t>Study Design: Quasi-experimental difference-in-differences study</w:t>
            </w:r>
            <w:r>
              <w:rPr>
                <w:color w:val="auto"/>
                <w:sz w:val="22"/>
                <w:szCs w:val="22"/>
              </w:rPr>
              <w:t>.</w:t>
            </w:r>
            <w:r w:rsidRPr="00692514">
              <w:rPr>
                <w:color w:val="auto"/>
                <w:sz w:val="22"/>
                <w:szCs w:val="22"/>
              </w:rPr>
              <w:t xml:space="preserve"> The difference in the fertility of women in Quebec before and after the introduction of the ANC compared with the difference in fertility of women outside Quebec during the same period</w:t>
            </w:r>
          </w:p>
          <w:p w14:paraId="3500DEF8" w14:textId="77777777" w:rsidR="005351D7" w:rsidRPr="00692514" w:rsidRDefault="005351D7" w:rsidP="005351D7">
            <w:pPr>
              <w:rPr>
                <w:color w:val="auto"/>
                <w:sz w:val="22"/>
                <w:szCs w:val="22"/>
              </w:rPr>
            </w:pPr>
          </w:p>
          <w:p w14:paraId="7D76A954" w14:textId="77777777" w:rsidR="005351D7" w:rsidRPr="00692514" w:rsidRDefault="005351D7" w:rsidP="005351D7">
            <w:pPr>
              <w:rPr>
                <w:color w:val="auto"/>
                <w:sz w:val="22"/>
                <w:szCs w:val="22"/>
              </w:rPr>
            </w:pPr>
            <w:r w:rsidRPr="00692514">
              <w:rPr>
                <w:color w:val="auto"/>
                <w:sz w:val="22"/>
                <w:szCs w:val="22"/>
              </w:rPr>
              <w:t>Data source</w:t>
            </w:r>
            <w:r>
              <w:rPr>
                <w:color w:val="auto"/>
                <w:sz w:val="22"/>
                <w:szCs w:val="22"/>
              </w:rPr>
              <w:t>s</w:t>
            </w:r>
            <w:r w:rsidRPr="00692514">
              <w:rPr>
                <w:color w:val="auto"/>
                <w:sz w:val="22"/>
                <w:szCs w:val="22"/>
              </w:rPr>
              <w:t>: Canadian 1991 and 1996 Census Public Use Microdata Files on Families</w:t>
            </w:r>
          </w:p>
        </w:tc>
        <w:tc>
          <w:tcPr>
            <w:tcW w:w="3119" w:type="dxa"/>
          </w:tcPr>
          <w:p w14:paraId="4C4B0888" w14:textId="77777777" w:rsidR="005351D7" w:rsidRPr="00692514" w:rsidRDefault="005351D7" w:rsidP="005351D7">
            <w:pPr>
              <w:rPr>
                <w:b/>
                <w:color w:val="auto"/>
                <w:sz w:val="22"/>
                <w:szCs w:val="22"/>
                <w:shd w:val="clear" w:color="auto" w:fill="FFFFFF"/>
              </w:rPr>
            </w:pPr>
            <w:r w:rsidRPr="00692514">
              <w:rPr>
                <w:b/>
                <w:color w:val="auto"/>
                <w:sz w:val="22"/>
                <w:szCs w:val="22"/>
                <w:shd w:val="clear" w:color="auto" w:fill="FFFFFF"/>
              </w:rPr>
              <w:t xml:space="preserve">Positive </w:t>
            </w:r>
          </w:p>
          <w:p w14:paraId="75931D8C" w14:textId="77777777" w:rsidR="005351D7" w:rsidRPr="00692514" w:rsidRDefault="005351D7" w:rsidP="005351D7">
            <w:pPr>
              <w:rPr>
                <w:b/>
                <w:color w:val="auto"/>
                <w:sz w:val="22"/>
                <w:szCs w:val="22"/>
                <w:shd w:val="clear" w:color="auto" w:fill="FFFFFF"/>
              </w:rPr>
            </w:pPr>
          </w:p>
          <w:p w14:paraId="27E18364" w14:textId="77777777" w:rsidR="005351D7" w:rsidRPr="00692514" w:rsidRDefault="005351D7" w:rsidP="005351D7">
            <w:pPr>
              <w:rPr>
                <w:b/>
                <w:color w:val="auto"/>
                <w:sz w:val="22"/>
                <w:szCs w:val="22"/>
                <w:shd w:val="clear" w:color="auto" w:fill="FFFFFF"/>
              </w:rPr>
            </w:pPr>
            <w:r w:rsidRPr="00692514">
              <w:rPr>
                <w:color w:val="auto"/>
                <w:sz w:val="22"/>
                <w:szCs w:val="22"/>
                <w:shd w:val="clear" w:color="auto" w:fill="FFFFFF"/>
              </w:rPr>
              <w:t>The responsiveness of fertility to a birth subsidy is estimated to be large - up to a 25% increase in fertility for families eligible for the full amount. A $1,000 increase in first-year benefits is estimated to increase the probability of having a child by 16.9%.</w:t>
            </w:r>
          </w:p>
        </w:tc>
        <w:tc>
          <w:tcPr>
            <w:tcW w:w="708" w:type="dxa"/>
            <w:gridSpan w:val="2"/>
          </w:tcPr>
          <w:p w14:paraId="117A4CCD" w14:textId="77777777" w:rsidR="005351D7" w:rsidRPr="00692514" w:rsidRDefault="005351D7" w:rsidP="005351D7">
            <w:pPr>
              <w:rPr>
                <w:color w:val="auto"/>
                <w:sz w:val="22"/>
                <w:szCs w:val="22"/>
              </w:rPr>
            </w:pPr>
            <w:r w:rsidRPr="00692514">
              <w:rPr>
                <w:color w:val="auto"/>
                <w:sz w:val="22"/>
                <w:szCs w:val="22"/>
              </w:rPr>
              <w:t>5-6</w:t>
            </w:r>
          </w:p>
        </w:tc>
      </w:tr>
      <w:tr w:rsidR="005351D7" w:rsidRPr="00AD70FC" w14:paraId="0B3B8627" w14:textId="77777777" w:rsidTr="009D00C3">
        <w:trPr>
          <w:trHeight w:val="263"/>
        </w:trPr>
        <w:tc>
          <w:tcPr>
            <w:tcW w:w="1696" w:type="dxa"/>
          </w:tcPr>
          <w:p w14:paraId="24CF51DF" w14:textId="09567426" w:rsidR="005351D7" w:rsidRPr="00692514" w:rsidRDefault="005351D7" w:rsidP="005351D7">
            <w:pPr>
              <w:rPr>
                <w:color w:val="auto"/>
                <w:sz w:val="22"/>
                <w:szCs w:val="22"/>
              </w:rPr>
            </w:pPr>
            <w:r w:rsidRPr="00692514">
              <w:rPr>
                <w:color w:val="auto"/>
                <w:sz w:val="22"/>
                <w:szCs w:val="22"/>
              </w:rPr>
              <w:t>Parent</w:t>
            </w:r>
            <w:r w:rsidRPr="00692514">
              <w:rPr>
                <w:sz w:val="22"/>
                <w:szCs w:val="22"/>
              </w:rPr>
              <w:t xml:space="preserve"> and Wang (2007)</w:t>
            </w:r>
            <w:r w:rsidRPr="00692514">
              <w:rPr>
                <w:color w:val="auto"/>
                <w:sz w:val="22"/>
                <w:szCs w:val="22"/>
              </w:rPr>
              <w:fldChar w:fldCharType="begin"/>
            </w:r>
            <w:r>
              <w:rPr>
                <w:color w:val="auto"/>
                <w:sz w:val="22"/>
                <w:szCs w:val="22"/>
              </w:rPr>
              <w:instrText xml:space="preserve"> ADDIN EN.CITE &lt;EndNote&gt;&lt;Cite&gt;&lt;Author&gt;Parent&lt;/Author&gt;&lt;Year&gt;2007&lt;/Year&gt;&lt;RecNum&gt;924&lt;/RecNum&gt;&lt;DisplayText&gt;&lt;style face="superscript"&gt;24&lt;/style&gt;&lt;/DisplayText&gt;&lt;record&gt;&lt;rec-number&gt;924&lt;/rec-number&gt;&lt;foreign-keys&gt;&lt;key app="EN" db-id="9adewzw0swtzxje2ed7pwerwsrawdzzfe0wd" timestamp="1600355335" guid="aa3a5b2f-c610-48df-888e-368925947c9c"&gt;924&lt;/key&gt;&lt;/foreign-keys&gt;&lt;ref-type name="Journal Article"&gt;17&lt;/ref-type&gt;&lt;contributors&gt;&lt;authors&gt;&lt;author&gt;Parent, Daniel&lt;/author&gt;&lt;author&gt;Wang, Ling&lt;/author&gt;&lt;/authors&gt;&lt;/contributors&gt;&lt;titles&gt;&lt;title&gt;Tax Incentives and Fertility in Canada: Quantum vs Tempo Effects (Incitations fiscales et fécondité au Canada: Quantum vs Tempo)&lt;/title&gt;&lt;secondary-title&gt;The Canadian Journal of Economics / Revue canadienne d&amp;apos;Economique&lt;/secondary-title&gt;&lt;/titles&gt;&lt;periodical&gt;&lt;full-title&gt;The Canadian Journal of Economics / Revue canadienne d&amp;apos;Economique&lt;/full-title&gt;&lt;/periodical&gt;&lt;pages&gt;371-400&lt;/pages&gt;&lt;volume&gt;40&lt;/volume&gt;&lt;number&gt;2&lt;/number&gt;&lt;dates&gt;&lt;year&gt;2007&lt;/year&gt;&lt;/dates&gt;&lt;publisher&gt;[Wiley, Canadian Economics Association]&lt;/publisher&gt;&lt;isbn&gt;00084085, 15405982&lt;/isbn&gt;&lt;urls&gt;&lt;related-urls&gt;&lt;url&gt;http://www.jstor.org/stable/4620612&lt;/url&gt;&lt;/related-urls&gt;&lt;/urls&gt;&lt;custom1&gt;Full publication date: May, 2007&lt;/custom1&gt;&lt;remote-database-name&gt;JSTOR&lt;/remote-database-name&gt;&lt;access-date&gt;2020/09/17/&lt;/access-date&gt;&lt;/record&gt;&lt;/Cite&gt;&lt;/EndNote&gt;</w:instrText>
            </w:r>
            <w:r w:rsidRPr="00692514">
              <w:rPr>
                <w:color w:val="auto"/>
                <w:sz w:val="22"/>
                <w:szCs w:val="22"/>
              </w:rPr>
              <w:fldChar w:fldCharType="separate"/>
            </w:r>
            <w:r w:rsidRPr="00D207D8">
              <w:rPr>
                <w:noProof/>
                <w:color w:val="auto"/>
                <w:sz w:val="22"/>
                <w:szCs w:val="22"/>
                <w:vertAlign w:val="superscript"/>
              </w:rPr>
              <w:t>24</w:t>
            </w:r>
            <w:r w:rsidRPr="00692514">
              <w:rPr>
                <w:color w:val="auto"/>
                <w:sz w:val="22"/>
                <w:szCs w:val="22"/>
              </w:rPr>
              <w:fldChar w:fldCharType="end"/>
            </w:r>
          </w:p>
        </w:tc>
        <w:tc>
          <w:tcPr>
            <w:tcW w:w="1560" w:type="dxa"/>
          </w:tcPr>
          <w:p w14:paraId="40849DD8" w14:textId="77777777" w:rsidR="005351D7" w:rsidRPr="00692514" w:rsidRDefault="005351D7" w:rsidP="005351D7">
            <w:pPr>
              <w:rPr>
                <w:color w:val="auto"/>
                <w:sz w:val="22"/>
                <w:szCs w:val="22"/>
              </w:rPr>
            </w:pPr>
            <w:r w:rsidRPr="00692514">
              <w:rPr>
                <w:sz w:val="22"/>
                <w:szCs w:val="22"/>
              </w:rPr>
              <w:t>Quebec, Ontario, compared with rest of Canada</w:t>
            </w:r>
          </w:p>
        </w:tc>
        <w:tc>
          <w:tcPr>
            <w:tcW w:w="1984" w:type="dxa"/>
          </w:tcPr>
          <w:p w14:paraId="3AA84C66"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Family Allowance Program</w:t>
            </w:r>
          </w:p>
          <w:p w14:paraId="6587B23B" w14:textId="77777777" w:rsidR="005351D7" w:rsidRPr="00692514" w:rsidRDefault="005351D7" w:rsidP="005351D7">
            <w:pPr>
              <w:rPr>
                <w:color w:val="444444"/>
                <w:sz w:val="22"/>
                <w:szCs w:val="22"/>
                <w:shd w:val="clear" w:color="auto" w:fill="FFFFFF"/>
              </w:rPr>
            </w:pPr>
          </w:p>
          <w:p w14:paraId="21CD5EB9"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 xml:space="preserve">Outcome: Fertility </w:t>
            </w:r>
          </w:p>
        </w:tc>
        <w:tc>
          <w:tcPr>
            <w:tcW w:w="3969" w:type="dxa"/>
          </w:tcPr>
          <w:p w14:paraId="5EB79827" w14:textId="77777777" w:rsidR="005351D7" w:rsidRPr="00692514" w:rsidRDefault="005351D7" w:rsidP="005351D7">
            <w:pPr>
              <w:rPr>
                <w:sz w:val="22"/>
                <w:szCs w:val="22"/>
              </w:rPr>
            </w:pPr>
            <w:r w:rsidRPr="00692514">
              <w:rPr>
                <w:sz w:val="22"/>
                <w:szCs w:val="22"/>
              </w:rPr>
              <w:t>Study Design: Difference-in-</w:t>
            </w:r>
            <w:proofErr w:type="gramStart"/>
            <w:r w:rsidRPr="00692514">
              <w:rPr>
                <w:sz w:val="22"/>
                <w:szCs w:val="22"/>
              </w:rPr>
              <w:t xml:space="preserve">differences </w:t>
            </w:r>
            <w:r>
              <w:rPr>
                <w:sz w:val="22"/>
                <w:szCs w:val="22"/>
              </w:rPr>
              <w:t xml:space="preserve"> study</w:t>
            </w:r>
            <w:proofErr w:type="gramEnd"/>
          </w:p>
          <w:p w14:paraId="4454EBCE" w14:textId="77777777" w:rsidR="005351D7" w:rsidRPr="00692514" w:rsidRDefault="005351D7" w:rsidP="005351D7">
            <w:pPr>
              <w:rPr>
                <w:sz w:val="22"/>
                <w:szCs w:val="22"/>
              </w:rPr>
            </w:pPr>
          </w:p>
          <w:p w14:paraId="08E71D4C" w14:textId="77777777" w:rsidR="005351D7" w:rsidRPr="00692514" w:rsidRDefault="005351D7" w:rsidP="005351D7">
            <w:pPr>
              <w:rPr>
                <w:color w:val="auto"/>
                <w:sz w:val="22"/>
                <w:szCs w:val="22"/>
              </w:rPr>
            </w:pPr>
            <w:r w:rsidRPr="00692514">
              <w:rPr>
                <w:sz w:val="22"/>
                <w:szCs w:val="22"/>
              </w:rPr>
              <w:t>Data source</w:t>
            </w:r>
            <w:r>
              <w:rPr>
                <w:sz w:val="22"/>
                <w:szCs w:val="22"/>
              </w:rPr>
              <w:t>s</w:t>
            </w:r>
            <w:r w:rsidRPr="00692514">
              <w:rPr>
                <w:sz w:val="22"/>
                <w:szCs w:val="22"/>
              </w:rPr>
              <w:t>: Canadian Census. The main data sets used come from the 1976, 1981, 1986, and 1991</w:t>
            </w:r>
            <w:r>
              <w:rPr>
                <w:sz w:val="22"/>
                <w:szCs w:val="22"/>
              </w:rPr>
              <w:t xml:space="preserve"> </w:t>
            </w:r>
            <w:r w:rsidRPr="00692514">
              <w:rPr>
                <w:sz w:val="22"/>
                <w:szCs w:val="22"/>
              </w:rPr>
              <w:t xml:space="preserve">Public Use Microdata Files on Families </w:t>
            </w:r>
            <w:r>
              <w:rPr>
                <w:sz w:val="22"/>
                <w:szCs w:val="22"/>
              </w:rPr>
              <w:t xml:space="preserve">and the </w:t>
            </w:r>
            <w:r w:rsidRPr="00692514">
              <w:rPr>
                <w:sz w:val="22"/>
                <w:szCs w:val="22"/>
              </w:rPr>
              <w:t xml:space="preserve">1971, 1981, and 1991 Census Public Use Microdata Files on Individuals </w:t>
            </w:r>
          </w:p>
        </w:tc>
        <w:tc>
          <w:tcPr>
            <w:tcW w:w="3119" w:type="dxa"/>
          </w:tcPr>
          <w:p w14:paraId="255BAFD2" w14:textId="77777777" w:rsidR="005351D7" w:rsidRPr="00692514" w:rsidRDefault="005351D7" w:rsidP="005351D7">
            <w:pPr>
              <w:rPr>
                <w:b/>
                <w:color w:val="444444"/>
                <w:sz w:val="22"/>
                <w:szCs w:val="22"/>
                <w:shd w:val="clear" w:color="auto" w:fill="FFFFFF"/>
              </w:rPr>
            </w:pPr>
            <w:r w:rsidRPr="00692514">
              <w:rPr>
                <w:b/>
                <w:color w:val="444444"/>
                <w:sz w:val="22"/>
                <w:szCs w:val="22"/>
                <w:shd w:val="clear" w:color="auto" w:fill="FFFFFF"/>
              </w:rPr>
              <w:t>Overall null</w:t>
            </w:r>
          </w:p>
          <w:p w14:paraId="4974E281" w14:textId="77777777" w:rsidR="005351D7" w:rsidRPr="00692514" w:rsidRDefault="005351D7" w:rsidP="005351D7">
            <w:pPr>
              <w:rPr>
                <w:b/>
                <w:color w:val="444444"/>
                <w:sz w:val="22"/>
                <w:szCs w:val="22"/>
                <w:shd w:val="clear" w:color="auto" w:fill="FFFFFF"/>
              </w:rPr>
            </w:pPr>
          </w:p>
          <w:p w14:paraId="24225930" w14:textId="77777777" w:rsidR="005351D7" w:rsidRPr="00692514" w:rsidRDefault="005351D7" w:rsidP="005351D7">
            <w:pPr>
              <w:rPr>
                <w:b/>
                <w:color w:val="auto"/>
                <w:sz w:val="22"/>
                <w:szCs w:val="22"/>
                <w:shd w:val="clear" w:color="auto" w:fill="FFFFFF"/>
              </w:rPr>
            </w:pPr>
            <w:r w:rsidRPr="00692514">
              <w:rPr>
                <w:color w:val="444444"/>
                <w:sz w:val="22"/>
                <w:szCs w:val="22"/>
                <w:shd w:val="clear" w:color="auto" w:fill="FFFFFF"/>
              </w:rPr>
              <w:t xml:space="preserve">Short term increase in fertility following introduction of program, ultimately offset by reduced fertility later in life. </w:t>
            </w:r>
          </w:p>
        </w:tc>
        <w:tc>
          <w:tcPr>
            <w:tcW w:w="708" w:type="dxa"/>
            <w:gridSpan w:val="2"/>
          </w:tcPr>
          <w:p w14:paraId="54C4569C" w14:textId="77777777" w:rsidR="005351D7" w:rsidRPr="00692514" w:rsidRDefault="005351D7" w:rsidP="005351D7">
            <w:pPr>
              <w:rPr>
                <w:color w:val="auto"/>
                <w:sz w:val="22"/>
                <w:szCs w:val="22"/>
              </w:rPr>
            </w:pPr>
            <w:r w:rsidRPr="00692514">
              <w:rPr>
                <w:color w:val="auto"/>
                <w:sz w:val="22"/>
                <w:szCs w:val="22"/>
              </w:rPr>
              <w:t>5-6</w:t>
            </w:r>
          </w:p>
        </w:tc>
      </w:tr>
      <w:tr w:rsidR="005351D7" w:rsidRPr="00AD70FC" w14:paraId="3F927B1B" w14:textId="77777777" w:rsidTr="009D00C3">
        <w:trPr>
          <w:trHeight w:val="263"/>
        </w:trPr>
        <w:tc>
          <w:tcPr>
            <w:tcW w:w="1696" w:type="dxa"/>
          </w:tcPr>
          <w:p w14:paraId="059633BA" w14:textId="62A3B52A" w:rsidR="005351D7" w:rsidRPr="00692514" w:rsidRDefault="005351D7" w:rsidP="005351D7">
            <w:pPr>
              <w:rPr>
                <w:b/>
                <w:bCs/>
                <w:color w:val="auto"/>
                <w:sz w:val="22"/>
                <w:szCs w:val="22"/>
              </w:rPr>
            </w:pPr>
            <w:proofErr w:type="spellStart"/>
            <w:r w:rsidRPr="00692514">
              <w:rPr>
                <w:color w:val="auto"/>
                <w:sz w:val="22"/>
                <w:szCs w:val="22"/>
              </w:rPr>
              <w:t>Redelmeier</w:t>
            </w:r>
            <w:proofErr w:type="spellEnd"/>
            <w:r w:rsidRPr="00692514">
              <w:rPr>
                <w:color w:val="auto"/>
                <w:sz w:val="22"/>
                <w:szCs w:val="22"/>
              </w:rPr>
              <w:t xml:space="preserve"> </w:t>
            </w:r>
            <w:r w:rsidRPr="00692514">
              <w:rPr>
                <w:sz w:val="22"/>
                <w:szCs w:val="22"/>
              </w:rPr>
              <w:t>et al. (2012)</w:t>
            </w:r>
            <w:r w:rsidRPr="00692514">
              <w:rPr>
                <w:color w:val="auto"/>
                <w:sz w:val="22"/>
                <w:szCs w:val="22"/>
              </w:rPr>
              <w:fldChar w:fldCharType="begin">
                <w:fldData xml:space="preserve">PEVuZE5vdGU+PENpdGU+PEF1dGhvcj5SZWRlbG1laWVyPC9BdXRob3I+PFllYXI+MjAxMjwvWWVh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</w:fldData>
              </w:fldChar>
            </w:r>
            <w:r>
              <w:rPr>
                <w:color w:val="auto"/>
                <w:sz w:val="22"/>
                <w:szCs w:val="22"/>
              </w:rPr>
              <w:instrText xml:space="preserve"> ADDIN EN.CITE </w:instrText>
            </w:r>
            <w:r>
              <w:rPr>
                <w:color w:val="auto"/>
                <w:sz w:val="22"/>
                <w:szCs w:val="22"/>
              </w:rPr>
              <w:fldChar w:fldCharType="begin">
                <w:fldData xml:space="preserve">PEVuZE5vdGU+PENpdGU+PEF1dGhvcj5SZWRlbG1laWVyPC9BdXRob3I+PFllYXI+MjAxMjwvWWVh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</w:fldData>
              </w:fldChar>
            </w:r>
            <w:r>
              <w:rPr>
                <w:color w:val="auto"/>
                <w:sz w:val="22"/>
                <w:szCs w:val="22"/>
              </w:rPr>
              <w:instrText xml:space="preserve"> ADDIN EN.CITE.DATA </w:instrText>
            </w:r>
            <w:r>
              <w:rPr>
                <w:color w:val="auto"/>
                <w:sz w:val="22"/>
                <w:szCs w:val="22"/>
              </w:rPr>
            </w:r>
            <w:r>
              <w:rPr>
                <w:color w:val="auto"/>
                <w:sz w:val="22"/>
                <w:szCs w:val="22"/>
              </w:rPr>
              <w:fldChar w:fldCharType="end"/>
            </w:r>
            <w:r w:rsidRPr="00692514">
              <w:rPr>
                <w:color w:val="auto"/>
                <w:sz w:val="22"/>
                <w:szCs w:val="22"/>
              </w:rPr>
            </w:r>
            <w:r w:rsidRPr="00692514">
              <w:rPr>
                <w:color w:val="auto"/>
                <w:sz w:val="22"/>
                <w:szCs w:val="22"/>
              </w:rPr>
              <w:fldChar w:fldCharType="separate"/>
            </w:r>
            <w:r w:rsidRPr="00D207D8">
              <w:rPr>
                <w:noProof/>
                <w:color w:val="auto"/>
                <w:sz w:val="22"/>
                <w:szCs w:val="22"/>
                <w:vertAlign w:val="superscript"/>
              </w:rPr>
              <w:t>25</w:t>
            </w:r>
            <w:r w:rsidRPr="00692514">
              <w:rPr>
                <w:color w:val="auto"/>
                <w:sz w:val="22"/>
                <w:szCs w:val="22"/>
              </w:rPr>
              <w:fldChar w:fldCharType="end"/>
            </w:r>
          </w:p>
        </w:tc>
        <w:tc>
          <w:tcPr>
            <w:tcW w:w="1560" w:type="dxa"/>
          </w:tcPr>
          <w:p w14:paraId="6E4B2AD4" w14:textId="77777777" w:rsidR="005351D7" w:rsidRPr="00692514" w:rsidRDefault="005351D7" w:rsidP="005351D7">
            <w:pPr>
              <w:rPr>
                <w:color w:val="auto"/>
                <w:sz w:val="22"/>
                <w:szCs w:val="22"/>
              </w:rPr>
            </w:pPr>
            <w:r w:rsidRPr="00692514">
              <w:rPr>
                <w:sz w:val="22"/>
                <w:szCs w:val="22"/>
              </w:rPr>
              <w:t>Ontario</w:t>
            </w:r>
          </w:p>
        </w:tc>
        <w:tc>
          <w:tcPr>
            <w:tcW w:w="1984" w:type="dxa"/>
          </w:tcPr>
          <w:p w14:paraId="54B6F310"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 xml:space="preserve">Ontario Child Benefit </w:t>
            </w:r>
          </w:p>
          <w:p w14:paraId="099783F5" w14:textId="77777777" w:rsidR="005351D7" w:rsidRPr="00692514" w:rsidRDefault="005351D7" w:rsidP="005351D7">
            <w:pPr>
              <w:rPr>
                <w:color w:val="444444"/>
                <w:sz w:val="22"/>
                <w:szCs w:val="22"/>
                <w:shd w:val="clear" w:color="auto" w:fill="FFFFFF"/>
              </w:rPr>
            </w:pPr>
          </w:p>
          <w:p w14:paraId="14AE0B00"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Outcome: Parental injury</w:t>
            </w:r>
          </w:p>
        </w:tc>
        <w:tc>
          <w:tcPr>
            <w:tcW w:w="3969" w:type="dxa"/>
          </w:tcPr>
          <w:p w14:paraId="73E8ACEE" w14:textId="77777777" w:rsidR="005351D7" w:rsidRPr="00692514" w:rsidRDefault="005351D7" w:rsidP="005351D7">
            <w:pPr>
              <w:rPr>
                <w:sz w:val="22"/>
                <w:szCs w:val="22"/>
              </w:rPr>
            </w:pPr>
            <w:r w:rsidRPr="00692514">
              <w:rPr>
                <w:sz w:val="22"/>
                <w:szCs w:val="22"/>
              </w:rPr>
              <w:t xml:space="preserve">Study </w:t>
            </w:r>
            <w:r>
              <w:rPr>
                <w:sz w:val="22"/>
                <w:szCs w:val="22"/>
              </w:rPr>
              <w:t>D</w:t>
            </w:r>
            <w:r w:rsidRPr="00692514">
              <w:rPr>
                <w:sz w:val="22"/>
                <w:szCs w:val="22"/>
              </w:rPr>
              <w:t>esign: Repeated cross-sectional study, including total of 153,377 emergency department visits. Used universal health care databases to evaluate emergency department visits during specific days on which social benefit payments were made (child benefit distribution) relative to visits on control days over a 7-year interval (1 April 2003 to 31 March 2010</w:t>
            </w:r>
          </w:p>
          <w:p w14:paraId="403F0D90" w14:textId="77777777" w:rsidR="005351D7" w:rsidRPr="00692514" w:rsidRDefault="005351D7" w:rsidP="005351D7">
            <w:pPr>
              <w:rPr>
                <w:sz w:val="22"/>
                <w:szCs w:val="22"/>
              </w:rPr>
            </w:pPr>
          </w:p>
          <w:p w14:paraId="4DF824C1" w14:textId="77777777" w:rsidR="005351D7" w:rsidRPr="00692514" w:rsidRDefault="005351D7" w:rsidP="005351D7">
            <w:pPr>
              <w:rPr>
                <w:color w:val="auto"/>
                <w:sz w:val="22"/>
                <w:szCs w:val="22"/>
              </w:rPr>
            </w:pPr>
            <w:r w:rsidRPr="00692514">
              <w:rPr>
                <w:sz w:val="22"/>
                <w:szCs w:val="22"/>
              </w:rPr>
              <w:t>Data source</w:t>
            </w:r>
            <w:r>
              <w:rPr>
                <w:sz w:val="22"/>
                <w:szCs w:val="22"/>
              </w:rPr>
              <w:t>s</w:t>
            </w:r>
            <w:r w:rsidRPr="00692514">
              <w:rPr>
                <w:sz w:val="22"/>
                <w:szCs w:val="22"/>
              </w:rPr>
              <w:t>: Ontario health administrative data</w:t>
            </w:r>
          </w:p>
        </w:tc>
        <w:tc>
          <w:tcPr>
            <w:tcW w:w="3119" w:type="dxa"/>
          </w:tcPr>
          <w:p w14:paraId="43A6D8FA" w14:textId="77777777" w:rsidR="005351D7" w:rsidRPr="00692514" w:rsidRDefault="005351D7" w:rsidP="005351D7">
            <w:pPr>
              <w:rPr>
                <w:b/>
                <w:color w:val="444444"/>
                <w:sz w:val="22"/>
                <w:szCs w:val="22"/>
                <w:shd w:val="clear" w:color="auto" w:fill="FFFFFF"/>
              </w:rPr>
            </w:pPr>
            <w:r w:rsidRPr="00692514">
              <w:rPr>
                <w:b/>
                <w:color w:val="444444"/>
                <w:sz w:val="22"/>
                <w:szCs w:val="22"/>
                <w:shd w:val="clear" w:color="auto" w:fill="FFFFFF"/>
              </w:rPr>
              <w:t>Positive</w:t>
            </w:r>
          </w:p>
          <w:p w14:paraId="72DED8FE" w14:textId="77777777" w:rsidR="005351D7" w:rsidRPr="00692514" w:rsidRDefault="005351D7" w:rsidP="005351D7">
            <w:pPr>
              <w:rPr>
                <w:b/>
                <w:color w:val="444444"/>
                <w:sz w:val="22"/>
                <w:szCs w:val="22"/>
                <w:shd w:val="clear" w:color="auto" w:fill="FFFFFF"/>
              </w:rPr>
            </w:pPr>
          </w:p>
          <w:p w14:paraId="6A3770DF" w14:textId="77777777" w:rsidR="005351D7" w:rsidRPr="00692514" w:rsidRDefault="005351D7" w:rsidP="005351D7">
            <w:pPr>
              <w:rPr>
                <w:b/>
                <w:color w:val="auto"/>
                <w:sz w:val="22"/>
                <w:szCs w:val="22"/>
                <w:shd w:val="clear" w:color="auto" w:fill="FFFFFF"/>
              </w:rPr>
            </w:pPr>
            <w:r w:rsidRPr="00692514">
              <w:rPr>
                <w:color w:val="444444"/>
                <w:sz w:val="22"/>
                <w:szCs w:val="22"/>
                <w:shd w:val="clear" w:color="auto" w:fill="FFFFFF"/>
              </w:rPr>
              <w:t>Fewer emergency department visits per day on child benefit payment days than on control days. No significant differences were observed</w:t>
            </w:r>
            <w:r>
              <w:rPr>
                <w:color w:val="444444"/>
                <w:sz w:val="22"/>
                <w:szCs w:val="22"/>
                <w:shd w:val="clear" w:color="auto" w:fill="FFFFFF"/>
              </w:rPr>
              <w:t xml:space="preserve"> </w:t>
            </w:r>
            <w:r w:rsidRPr="00692514">
              <w:rPr>
                <w:color w:val="444444"/>
                <w:sz w:val="22"/>
                <w:szCs w:val="22"/>
                <w:shd w:val="clear" w:color="auto" w:fill="FFFFFF"/>
              </w:rPr>
              <w:t>for the 7 days immediately before or the 7 days immediately after the child benefit payment.</w:t>
            </w:r>
          </w:p>
        </w:tc>
        <w:tc>
          <w:tcPr>
            <w:tcW w:w="708" w:type="dxa"/>
            <w:gridSpan w:val="2"/>
          </w:tcPr>
          <w:p w14:paraId="6BF20ABA" w14:textId="77777777" w:rsidR="005351D7" w:rsidRPr="00692514" w:rsidRDefault="005351D7" w:rsidP="005351D7">
            <w:pPr>
              <w:rPr>
                <w:color w:val="auto"/>
                <w:sz w:val="22"/>
                <w:szCs w:val="22"/>
              </w:rPr>
            </w:pPr>
            <w:r w:rsidRPr="00692514">
              <w:rPr>
                <w:color w:val="auto"/>
                <w:sz w:val="22"/>
                <w:szCs w:val="22"/>
              </w:rPr>
              <w:t>5</w:t>
            </w:r>
          </w:p>
        </w:tc>
      </w:tr>
      <w:tr w:rsidR="005351D7" w:rsidRPr="00AD70FC" w14:paraId="2785D152" w14:textId="77777777" w:rsidTr="009D00C3">
        <w:trPr>
          <w:trHeight w:val="263"/>
        </w:trPr>
        <w:tc>
          <w:tcPr>
            <w:tcW w:w="1696" w:type="dxa"/>
          </w:tcPr>
          <w:p w14:paraId="71898642" w14:textId="77777777" w:rsidR="005351D7" w:rsidRPr="00692514" w:rsidRDefault="005351D7" w:rsidP="005351D7">
            <w:pPr>
              <w:rPr>
                <w:b/>
                <w:color w:val="auto"/>
                <w:sz w:val="22"/>
                <w:szCs w:val="22"/>
                <w:shd w:val="clear" w:color="auto" w:fill="FFFFFF"/>
              </w:rPr>
            </w:pPr>
            <w:bookmarkStart w:id="2" w:name="_Hlk89425034"/>
            <w:r w:rsidRPr="00692514">
              <w:rPr>
                <w:b/>
                <w:color w:val="auto"/>
                <w:sz w:val="22"/>
                <w:szCs w:val="22"/>
                <w:shd w:val="clear" w:color="auto" w:fill="FFFFFF"/>
              </w:rPr>
              <w:t>Economic Outcomes Only</w:t>
            </w:r>
          </w:p>
        </w:tc>
        <w:tc>
          <w:tcPr>
            <w:tcW w:w="1560" w:type="dxa"/>
          </w:tcPr>
          <w:p w14:paraId="43F08ECF" w14:textId="77777777" w:rsidR="005351D7" w:rsidRPr="00692514" w:rsidRDefault="005351D7" w:rsidP="005351D7">
            <w:pPr>
              <w:rPr>
                <w:color w:val="auto"/>
                <w:sz w:val="22"/>
                <w:szCs w:val="22"/>
                <w:shd w:val="clear" w:color="auto" w:fill="FFFFFF"/>
              </w:rPr>
            </w:pPr>
          </w:p>
        </w:tc>
        <w:tc>
          <w:tcPr>
            <w:tcW w:w="1984" w:type="dxa"/>
          </w:tcPr>
          <w:p w14:paraId="7EA36659" w14:textId="77777777" w:rsidR="005351D7" w:rsidRPr="00692514" w:rsidRDefault="005351D7" w:rsidP="005351D7">
            <w:pPr>
              <w:rPr>
                <w:color w:val="auto"/>
                <w:sz w:val="22"/>
                <w:szCs w:val="22"/>
              </w:rPr>
            </w:pPr>
          </w:p>
        </w:tc>
        <w:tc>
          <w:tcPr>
            <w:tcW w:w="3969" w:type="dxa"/>
          </w:tcPr>
          <w:p w14:paraId="5D9A6BA7" w14:textId="77777777" w:rsidR="005351D7" w:rsidRPr="00692514" w:rsidRDefault="005351D7" w:rsidP="005351D7">
            <w:pPr>
              <w:rPr>
                <w:color w:val="auto"/>
                <w:sz w:val="22"/>
                <w:szCs w:val="22"/>
              </w:rPr>
            </w:pPr>
          </w:p>
        </w:tc>
        <w:tc>
          <w:tcPr>
            <w:tcW w:w="3119" w:type="dxa"/>
          </w:tcPr>
          <w:p w14:paraId="0820C14F" w14:textId="77777777" w:rsidR="005351D7" w:rsidRPr="00692514" w:rsidRDefault="005351D7" w:rsidP="005351D7">
            <w:pPr>
              <w:rPr>
                <w:rFonts w:eastAsia="Times New Roman"/>
                <w:b/>
                <w:color w:val="auto"/>
                <w:sz w:val="22"/>
                <w:szCs w:val="22"/>
                <w:shd w:val="clear" w:color="auto" w:fill="FFFFFF"/>
                <w:lang w:eastAsia="en-CA"/>
              </w:rPr>
            </w:pPr>
          </w:p>
        </w:tc>
        <w:tc>
          <w:tcPr>
            <w:tcW w:w="708" w:type="dxa"/>
            <w:gridSpan w:val="2"/>
          </w:tcPr>
          <w:p w14:paraId="6BA4ACCB" w14:textId="77777777" w:rsidR="005351D7" w:rsidRPr="00692514" w:rsidRDefault="005351D7" w:rsidP="005351D7">
            <w:pPr>
              <w:rPr>
                <w:color w:val="auto"/>
                <w:sz w:val="22"/>
                <w:szCs w:val="22"/>
              </w:rPr>
            </w:pPr>
          </w:p>
        </w:tc>
      </w:tr>
      <w:bookmarkEnd w:id="2"/>
      <w:tr w:rsidR="005351D7" w:rsidRPr="00AD70FC" w14:paraId="138E0AB0" w14:textId="77777777" w:rsidTr="009D00C3">
        <w:trPr>
          <w:trHeight w:val="263"/>
        </w:trPr>
        <w:tc>
          <w:tcPr>
            <w:tcW w:w="1696" w:type="dxa"/>
          </w:tcPr>
          <w:p w14:paraId="12E06118" w14:textId="77080245" w:rsidR="005351D7" w:rsidRPr="00692514" w:rsidRDefault="005351D7" w:rsidP="005351D7">
            <w:pPr>
              <w:rPr>
                <w:b/>
                <w:color w:val="auto"/>
                <w:sz w:val="22"/>
                <w:szCs w:val="22"/>
                <w:shd w:val="clear" w:color="auto" w:fill="FFFFFF"/>
              </w:rPr>
            </w:pPr>
            <w:r>
              <w:rPr>
                <w:color w:val="auto"/>
                <w:sz w:val="22"/>
                <w:szCs w:val="22"/>
                <w:shd w:val="clear" w:color="auto" w:fill="FFFFFF"/>
              </w:rPr>
              <w:lastRenderedPageBreak/>
              <w:t>Baker et al (2021)</w:t>
            </w:r>
            <w:r>
              <w:rPr>
                <w:color w:val="auto"/>
                <w:sz w:val="22"/>
                <w:szCs w:val="22"/>
                <w:shd w:val="clear" w:color="auto" w:fill="FFFFFF"/>
              </w:rPr>
              <w:fldChar w:fldCharType="begin"/>
            </w:r>
            <w:r>
              <w:rPr>
                <w:color w:val="auto"/>
                <w:sz w:val="22"/>
                <w:szCs w:val="22"/>
                <w:shd w:val="clear" w:color="auto" w:fill="FFFFFF"/>
              </w:rPr>
              <w:instrText xml:space="preserve"> ADDIN EN.CITE &lt;EndNote&gt;&lt;Cite&gt;&lt;Author&gt;Baker&lt;/Author&gt;&lt;Year&gt;2021&lt;/Year&gt;&lt;RecNum&gt;11819&lt;/RecNum&gt;&lt;DisplayText&gt;&lt;style face="superscript"&gt;40&lt;/style&gt;&lt;/DisplayText&gt;&lt;record&gt;&lt;rec-number&gt;11819&lt;/rec-number&gt;&lt;foreign-keys&gt;&lt;key app="EN" db-id="9adewzw0swtzxje2ed7pwerwsrawdzzfe0wd" timestamp="1637700120" guid="33610cef-2980-4d60-b086-4a062fdfc681"&gt;11819&lt;/key&gt;&lt;/foreign-keys&gt;&lt;ref-type name="Unpublished Work"&gt;34&lt;/ref-type&gt;&lt;contributors&gt;&lt;authors&gt;&lt;author&gt;Baker, Michael&lt;/author&gt;&lt;author&gt;Messacar, Derek&lt;/author&gt;&lt;author&gt;Stabile, Mark&lt;/author&gt;&lt;/authors&gt;&lt;/contributors&gt;&lt;auth-address&gt;Unlisted&lt;/auth-address&gt;&lt;titles&gt;&lt;title&gt;The Effects of Child Tax Benefits on Poverty and Labor Supply: Evidence from the Canada Child Benefit and Universal Child Care Benefit&lt;/title&gt;&lt;/titles&gt;&lt;keywords&gt;&lt;keyword&gt;Taxation, Subsidies, and Revenues: Other Sources of Revenue H27&lt;/keyword&gt;&lt;keyword&gt;Fertility&lt;/keyword&gt;&lt;keyword&gt;Family Planning&lt;/keyword&gt;&lt;keyword&gt;Child Care&lt;/keyword&gt;&lt;keyword&gt;Children&lt;/keyword&gt;&lt;keyword&gt;Youth J13&lt;/keyword&gt;&lt;keyword&gt;Labor Force and Employment, Size, and Structure J21&lt;/keyword&gt;&lt;keyword&gt;Wages, Compensation, and Labor Costs: General J30&lt;/keyword&gt;&lt;/keywords&gt;&lt;dates&gt;&lt;year&gt;2021&lt;/year&gt;&lt;/dates&gt;&lt;publisher&gt;National Bureau of Economic Research, Inc, NBER Working Papers: 28556&lt;/publisher&gt;&lt;urls&gt;&lt;related-urls&gt;&lt;url&gt;https://search.ebscohost.com/login.aspx?direct=true&amp;amp;db=ecn&amp;amp;AN=1906224&amp;amp;site=ehost-live&lt;/url&gt;&lt;url&gt;http://www.nber.org/papers/w28556.pdf&lt;/url&gt;&lt;/related-urls&gt;&lt;/urls&gt;&lt;electronic-resource-num&gt;http://www.nber.org/papers/w28556.pdf&lt;/electronic-resource-num&gt;&lt;remote-database-name&gt;EconLit&lt;/remote-database-name&gt;&lt;remote-database-provider&gt;EBSCOhost&lt;/remote-database-provider&gt;&lt;/record&gt;&lt;/Cite&gt;&lt;/EndNote&gt;</w:instrText>
            </w:r>
            <w:r>
              <w:rPr>
                <w:color w:val="auto"/>
                <w:sz w:val="22"/>
                <w:szCs w:val="22"/>
                <w:shd w:val="clear" w:color="auto" w:fill="FFFFFF"/>
              </w:rPr>
              <w:fldChar w:fldCharType="separate"/>
            </w:r>
            <w:r w:rsidRPr="005351D7">
              <w:rPr>
                <w:noProof/>
                <w:color w:val="auto"/>
                <w:sz w:val="22"/>
                <w:szCs w:val="22"/>
                <w:shd w:val="clear" w:color="auto" w:fill="FFFFFF"/>
                <w:vertAlign w:val="superscript"/>
              </w:rPr>
              <w:t>40</w:t>
            </w:r>
            <w:r>
              <w:rPr>
                <w:color w:val="auto"/>
                <w:sz w:val="22"/>
                <w:szCs w:val="22"/>
                <w:shd w:val="clear" w:color="auto" w:fill="FFFFFF"/>
              </w:rPr>
              <w:fldChar w:fldCharType="end"/>
            </w:r>
          </w:p>
        </w:tc>
        <w:tc>
          <w:tcPr>
            <w:tcW w:w="1560" w:type="dxa"/>
          </w:tcPr>
          <w:p w14:paraId="44F98346" w14:textId="1AC833B4" w:rsidR="005351D7" w:rsidRPr="00692514" w:rsidRDefault="005351D7" w:rsidP="005351D7">
            <w:pPr>
              <w:rPr>
                <w:color w:val="auto"/>
                <w:sz w:val="22"/>
                <w:szCs w:val="22"/>
                <w:shd w:val="clear" w:color="auto" w:fill="FFFFFF"/>
              </w:rPr>
            </w:pPr>
            <w:r>
              <w:rPr>
                <w:color w:val="auto"/>
                <w:sz w:val="22"/>
                <w:szCs w:val="22"/>
                <w:shd w:val="clear" w:color="auto" w:fill="FFFFFF"/>
              </w:rPr>
              <w:t>Canada</w:t>
            </w:r>
          </w:p>
        </w:tc>
        <w:tc>
          <w:tcPr>
            <w:tcW w:w="1984" w:type="dxa"/>
          </w:tcPr>
          <w:p w14:paraId="0D74410F" w14:textId="77777777" w:rsidR="005351D7" w:rsidRDefault="005351D7" w:rsidP="005351D7">
            <w:pPr>
              <w:rPr>
                <w:color w:val="auto"/>
                <w:sz w:val="22"/>
                <w:szCs w:val="22"/>
              </w:rPr>
            </w:pPr>
            <w:r>
              <w:rPr>
                <w:color w:val="auto"/>
                <w:sz w:val="22"/>
                <w:szCs w:val="22"/>
              </w:rPr>
              <w:t>Universal Child Care Benefit (UCCB) and Canada Child Benefit (CCB)</w:t>
            </w:r>
          </w:p>
          <w:p w14:paraId="3FF0868F" w14:textId="77777777" w:rsidR="005351D7" w:rsidRDefault="005351D7" w:rsidP="005351D7">
            <w:pPr>
              <w:rPr>
                <w:color w:val="auto"/>
                <w:sz w:val="22"/>
                <w:szCs w:val="22"/>
              </w:rPr>
            </w:pPr>
          </w:p>
          <w:p w14:paraId="332DFF0E" w14:textId="0966F8F0" w:rsidR="005351D7" w:rsidRPr="00692514" w:rsidRDefault="005351D7" w:rsidP="005351D7">
            <w:pPr>
              <w:rPr>
                <w:color w:val="auto"/>
                <w:sz w:val="22"/>
                <w:szCs w:val="22"/>
              </w:rPr>
            </w:pPr>
            <w:r>
              <w:rPr>
                <w:color w:val="auto"/>
                <w:sz w:val="22"/>
                <w:szCs w:val="22"/>
              </w:rPr>
              <w:t xml:space="preserve">Outcome: Household poverty, maternal labour force participation </w:t>
            </w:r>
          </w:p>
        </w:tc>
        <w:tc>
          <w:tcPr>
            <w:tcW w:w="3969" w:type="dxa"/>
          </w:tcPr>
          <w:p w14:paraId="4E68D29F" w14:textId="77777777" w:rsidR="005351D7" w:rsidRDefault="005351D7" w:rsidP="005351D7">
            <w:pPr>
              <w:rPr>
                <w:color w:val="auto"/>
                <w:sz w:val="22"/>
                <w:szCs w:val="22"/>
              </w:rPr>
            </w:pPr>
            <w:r>
              <w:rPr>
                <w:color w:val="auto"/>
                <w:sz w:val="22"/>
                <w:szCs w:val="22"/>
              </w:rPr>
              <w:t>Study Design: Difference-in-differences study comparing single mothers (exposed) to single women without children (unexposed)</w:t>
            </w:r>
          </w:p>
          <w:p w14:paraId="266509E3" w14:textId="77777777" w:rsidR="005351D7" w:rsidRDefault="005351D7" w:rsidP="005351D7">
            <w:pPr>
              <w:rPr>
                <w:color w:val="auto"/>
                <w:sz w:val="22"/>
                <w:szCs w:val="22"/>
              </w:rPr>
            </w:pPr>
          </w:p>
          <w:p w14:paraId="069E81C6" w14:textId="0D390111" w:rsidR="005351D7" w:rsidRPr="00692514" w:rsidRDefault="005351D7" w:rsidP="005351D7">
            <w:pPr>
              <w:rPr>
                <w:color w:val="auto"/>
                <w:sz w:val="22"/>
                <w:szCs w:val="22"/>
              </w:rPr>
            </w:pPr>
            <w:r>
              <w:rPr>
                <w:color w:val="auto"/>
                <w:sz w:val="22"/>
                <w:szCs w:val="22"/>
              </w:rPr>
              <w:br/>
              <w:t>Data sources: Canadian Income Survey (2012-2017); Longitudinal Administrative Databank (2007-2018); Labour Force Survey (2012-2019)</w:t>
            </w:r>
          </w:p>
        </w:tc>
        <w:tc>
          <w:tcPr>
            <w:tcW w:w="3119" w:type="dxa"/>
          </w:tcPr>
          <w:p w14:paraId="5EEA941C" w14:textId="77777777" w:rsidR="005351D7" w:rsidRDefault="005351D7" w:rsidP="005351D7">
            <w:pPr>
              <w:rPr>
                <w:rFonts w:eastAsia="Times New Roman"/>
                <w:b/>
                <w:color w:val="auto"/>
                <w:sz w:val="22"/>
                <w:szCs w:val="22"/>
                <w:shd w:val="clear" w:color="auto" w:fill="FFFFFF"/>
                <w:lang w:eastAsia="en-CA"/>
              </w:rPr>
            </w:pPr>
            <w:r>
              <w:rPr>
                <w:rFonts w:eastAsia="Times New Roman"/>
                <w:b/>
                <w:color w:val="auto"/>
                <w:sz w:val="22"/>
                <w:szCs w:val="22"/>
                <w:shd w:val="clear" w:color="auto" w:fill="FFFFFF"/>
                <w:lang w:eastAsia="en-CA"/>
              </w:rPr>
              <w:t>Positive to null</w:t>
            </w:r>
          </w:p>
          <w:p w14:paraId="6840D315" w14:textId="77777777" w:rsidR="005351D7" w:rsidRDefault="005351D7" w:rsidP="005351D7">
            <w:pPr>
              <w:rPr>
                <w:rFonts w:eastAsia="Times New Roman"/>
                <w:b/>
                <w:color w:val="auto"/>
                <w:sz w:val="22"/>
                <w:szCs w:val="22"/>
                <w:shd w:val="clear" w:color="auto" w:fill="FFFFFF"/>
                <w:lang w:eastAsia="en-CA"/>
              </w:rPr>
            </w:pPr>
          </w:p>
          <w:p w14:paraId="09E53990" w14:textId="19EEAF76" w:rsidR="005351D7" w:rsidRPr="00692514" w:rsidRDefault="005351D7" w:rsidP="005351D7">
            <w:pPr>
              <w:rPr>
                <w:rFonts w:eastAsia="Times New Roman"/>
                <w:b/>
                <w:color w:val="auto"/>
                <w:sz w:val="22"/>
                <w:szCs w:val="22"/>
                <w:shd w:val="clear" w:color="auto" w:fill="FFFFFF"/>
                <w:lang w:eastAsia="en-CA"/>
              </w:rPr>
            </w:pPr>
            <w:r w:rsidRPr="00767BCB">
              <w:rPr>
                <w:rFonts w:eastAsia="Times New Roman"/>
                <w:color w:val="auto"/>
                <w:sz w:val="22"/>
                <w:szCs w:val="22"/>
                <w:shd w:val="clear" w:color="auto" w:fill="FFFFFF"/>
                <w:lang w:eastAsia="en-CA"/>
              </w:rPr>
              <w:t>After introduction of child benefit</w:t>
            </w:r>
            <w:r>
              <w:rPr>
                <w:rFonts w:eastAsia="Times New Roman"/>
                <w:color w:val="auto"/>
                <w:sz w:val="22"/>
                <w:szCs w:val="22"/>
                <w:shd w:val="clear" w:color="auto" w:fill="FFFFFF"/>
                <w:lang w:eastAsia="en-CA"/>
              </w:rPr>
              <w:t xml:space="preserve"> programs (UCCB and CCB)</w:t>
            </w:r>
            <w:r w:rsidRPr="00767BCB">
              <w:rPr>
                <w:rFonts w:eastAsia="Times New Roman"/>
                <w:color w:val="auto"/>
                <w:sz w:val="22"/>
                <w:szCs w:val="22"/>
                <w:shd w:val="clear" w:color="auto" w:fill="FFFFFF"/>
                <w:lang w:eastAsia="en-CA"/>
              </w:rPr>
              <w:t xml:space="preserve">, poverty </w:t>
            </w:r>
            <w:proofErr w:type="gramStart"/>
            <w:r w:rsidRPr="00767BCB">
              <w:rPr>
                <w:rFonts w:eastAsia="Times New Roman"/>
                <w:color w:val="auto"/>
                <w:sz w:val="22"/>
                <w:szCs w:val="22"/>
                <w:shd w:val="clear" w:color="auto" w:fill="FFFFFF"/>
                <w:lang w:eastAsia="en-CA"/>
              </w:rPr>
              <w:t>decreased</w:t>
            </w:r>
            <w:proofErr w:type="gramEnd"/>
            <w:r w:rsidRPr="00767BCB">
              <w:rPr>
                <w:rFonts w:eastAsia="Times New Roman"/>
                <w:color w:val="auto"/>
                <w:sz w:val="22"/>
                <w:szCs w:val="22"/>
                <w:shd w:val="clear" w:color="auto" w:fill="FFFFFF"/>
                <w:lang w:eastAsia="en-CA"/>
              </w:rPr>
              <w:t xml:space="preserve"> and after-tax income increased for the exposed </w:t>
            </w:r>
            <w:r>
              <w:rPr>
                <w:rFonts w:eastAsia="Times New Roman"/>
                <w:color w:val="auto"/>
                <w:sz w:val="22"/>
                <w:szCs w:val="22"/>
                <w:shd w:val="clear" w:color="auto" w:fill="FFFFFF"/>
                <w:lang w:eastAsia="en-CA"/>
              </w:rPr>
              <w:t xml:space="preserve">group </w:t>
            </w:r>
            <w:r w:rsidRPr="00767BCB">
              <w:rPr>
                <w:rFonts w:eastAsia="Times New Roman"/>
                <w:color w:val="auto"/>
                <w:sz w:val="22"/>
                <w:szCs w:val="22"/>
                <w:shd w:val="clear" w:color="auto" w:fill="FFFFFF"/>
                <w:lang w:eastAsia="en-CA"/>
              </w:rPr>
              <w:t xml:space="preserve">compared to unexposed group. However, no association between receipt of child benefits and labour force participation.  </w:t>
            </w:r>
          </w:p>
        </w:tc>
        <w:tc>
          <w:tcPr>
            <w:tcW w:w="708" w:type="dxa"/>
            <w:gridSpan w:val="2"/>
          </w:tcPr>
          <w:p w14:paraId="39DDF85E" w14:textId="74CE0BBE" w:rsidR="005351D7" w:rsidRPr="00692514" w:rsidRDefault="005351D7" w:rsidP="005351D7">
            <w:pPr>
              <w:rPr>
                <w:color w:val="auto"/>
                <w:sz w:val="22"/>
                <w:szCs w:val="22"/>
              </w:rPr>
            </w:pPr>
            <w:r>
              <w:rPr>
                <w:color w:val="auto"/>
                <w:sz w:val="22"/>
                <w:szCs w:val="22"/>
              </w:rPr>
              <w:t>5-6</w:t>
            </w:r>
          </w:p>
        </w:tc>
      </w:tr>
      <w:tr w:rsidR="005351D7" w:rsidRPr="00AD70FC" w14:paraId="187590A7" w14:textId="77777777" w:rsidTr="009D00C3">
        <w:trPr>
          <w:trHeight w:val="263"/>
        </w:trPr>
        <w:tc>
          <w:tcPr>
            <w:tcW w:w="1696" w:type="dxa"/>
          </w:tcPr>
          <w:p w14:paraId="2FC54849" w14:textId="1E1D2AD7" w:rsidR="005351D7" w:rsidRDefault="005351D7" w:rsidP="005351D7">
            <w:pPr>
              <w:rPr>
                <w:color w:val="auto"/>
                <w:sz w:val="22"/>
                <w:szCs w:val="22"/>
                <w:shd w:val="clear" w:color="auto" w:fill="FFFFFF"/>
              </w:rPr>
            </w:pPr>
            <w:r>
              <w:rPr>
                <w:color w:val="auto"/>
                <w:sz w:val="22"/>
                <w:szCs w:val="22"/>
                <w:shd w:val="clear" w:color="auto" w:fill="FFFFFF"/>
              </w:rPr>
              <w:t xml:space="preserve">Brown and </w:t>
            </w:r>
            <w:proofErr w:type="spellStart"/>
            <w:r>
              <w:rPr>
                <w:color w:val="auto"/>
                <w:sz w:val="22"/>
                <w:szCs w:val="22"/>
                <w:shd w:val="clear" w:color="auto" w:fill="FFFFFF"/>
              </w:rPr>
              <w:t>Tarasuk</w:t>
            </w:r>
            <w:proofErr w:type="spellEnd"/>
            <w:r>
              <w:rPr>
                <w:color w:val="auto"/>
                <w:sz w:val="22"/>
                <w:szCs w:val="22"/>
                <w:shd w:val="clear" w:color="auto" w:fill="FFFFFF"/>
              </w:rPr>
              <w:t xml:space="preserve"> (2019)</w:t>
            </w:r>
            <w:r>
              <w:rPr>
                <w:color w:val="auto"/>
                <w:sz w:val="22"/>
                <w:szCs w:val="22"/>
                <w:shd w:val="clear" w:color="auto" w:fill="FFFFFF"/>
              </w:rPr>
              <w:fldChar w:fldCharType="begin">
                <w:fldData xml:space="preserve">PEVuZE5vdGU+PENpdGU+PEF1dGhvcj5Ccm93bjwvQXV0aG9yPjxZZWFyPjIwMTk8L1llYXI+PFJl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</w:fldData>
              </w:fldChar>
            </w:r>
            <w:r>
              <w:rPr>
                <w:color w:val="auto"/>
                <w:sz w:val="22"/>
                <w:szCs w:val="22"/>
                <w:shd w:val="clear" w:color="auto" w:fill="FFFFFF"/>
              </w:rPr>
              <w:instrText xml:space="preserve"> ADDIN EN.CITE </w:instrText>
            </w:r>
            <w:r>
              <w:rPr>
                <w:color w:val="auto"/>
                <w:sz w:val="22"/>
                <w:szCs w:val="22"/>
                <w:shd w:val="clear" w:color="auto" w:fill="FFFFFF"/>
              </w:rPr>
              <w:fldChar w:fldCharType="begin">
                <w:fldData xml:space="preserve">PEVuZE5vdGU+PENpdGU+PEF1dGhvcj5Ccm93bjwvQXV0aG9yPjxZZWFyPjIwMTk8L1llYXI+PFJl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</w:fldData>
              </w:fldChar>
            </w:r>
            <w:r>
              <w:rPr>
                <w:color w:val="auto"/>
                <w:sz w:val="22"/>
                <w:szCs w:val="22"/>
                <w:shd w:val="clear" w:color="auto" w:fill="FFFFFF"/>
              </w:rPr>
              <w:instrText xml:space="preserve"> ADDIN EN.CITE.DATA </w:instrText>
            </w:r>
            <w:r>
              <w:rPr>
                <w:color w:val="auto"/>
                <w:sz w:val="22"/>
                <w:szCs w:val="22"/>
                <w:shd w:val="clear" w:color="auto" w:fill="FFFFFF"/>
              </w:rPr>
            </w:r>
            <w:r>
              <w:rPr>
                <w:color w:val="auto"/>
                <w:sz w:val="22"/>
                <w:szCs w:val="22"/>
                <w:shd w:val="clear" w:color="auto" w:fill="FFFFFF"/>
              </w:rPr>
              <w:fldChar w:fldCharType="end"/>
            </w:r>
            <w:r>
              <w:rPr>
                <w:color w:val="auto"/>
                <w:sz w:val="22"/>
                <w:szCs w:val="22"/>
                <w:shd w:val="clear" w:color="auto" w:fill="FFFFFF"/>
              </w:rPr>
            </w:r>
            <w:r>
              <w:rPr>
                <w:color w:val="auto"/>
                <w:sz w:val="22"/>
                <w:szCs w:val="22"/>
                <w:shd w:val="clear" w:color="auto" w:fill="FFFFFF"/>
              </w:rPr>
              <w:fldChar w:fldCharType="separate"/>
            </w:r>
            <w:r w:rsidRPr="005351D7">
              <w:rPr>
                <w:noProof/>
                <w:color w:val="auto"/>
                <w:sz w:val="22"/>
                <w:szCs w:val="22"/>
                <w:shd w:val="clear" w:color="auto" w:fill="FFFFFF"/>
                <w:vertAlign w:val="superscript"/>
              </w:rPr>
              <w:t>37</w:t>
            </w:r>
            <w:r>
              <w:rPr>
                <w:color w:val="auto"/>
                <w:sz w:val="22"/>
                <w:szCs w:val="22"/>
                <w:shd w:val="clear" w:color="auto" w:fill="FFFFFF"/>
              </w:rPr>
              <w:fldChar w:fldCharType="end"/>
            </w:r>
          </w:p>
        </w:tc>
        <w:tc>
          <w:tcPr>
            <w:tcW w:w="1560" w:type="dxa"/>
          </w:tcPr>
          <w:p w14:paraId="3E72DAC2" w14:textId="670984C8" w:rsidR="005351D7" w:rsidRDefault="005351D7" w:rsidP="005351D7">
            <w:pPr>
              <w:rPr>
                <w:color w:val="auto"/>
                <w:sz w:val="22"/>
                <w:szCs w:val="22"/>
                <w:shd w:val="clear" w:color="auto" w:fill="FFFFFF"/>
              </w:rPr>
            </w:pPr>
            <w:r>
              <w:rPr>
                <w:color w:val="auto"/>
                <w:sz w:val="22"/>
                <w:szCs w:val="22"/>
                <w:shd w:val="clear" w:color="auto" w:fill="FFFFFF"/>
              </w:rPr>
              <w:t>Canada</w:t>
            </w:r>
          </w:p>
        </w:tc>
        <w:tc>
          <w:tcPr>
            <w:tcW w:w="1984" w:type="dxa"/>
          </w:tcPr>
          <w:p w14:paraId="7337D999" w14:textId="77777777" w:rsidR="005351D7" w:rsidRDefault="005351D7" w:rsidP="005351D7">
            <w:pPr>
              <w:rPr>
                <w:color w:val="auto"/>
                <w:sz w:val="22"/>
                <w:szCs w:val="22"/>
              </w:rPr>
            </w:pPr>
            <w:r>
              <w:rPr>
                <w:color w:val="auto"/>
                <w:sz w:val="22"/>
                <w:szCs w:val="22"/>
              </w:rPr>
              <w:t>Canada Child Benefit (CCB)</w:t>
            </w:r>
          </w:p>
          <w:p w14:paraId="40A3C6D5" w14:textId="77777777" w:rsidR="005351D7" w:rsidRDefault="005351D7" w:rsidP="005351D7">
            <w:pPr>
              <w:rPr>
                <w:color w:val="auto"/>
                <w:sz w:val="22"/>
                <w:szCs w:val="22"/>
              </w:rPr>
            </w:pPr>
          </w:p>
          <w:p w14:paraId="573F0DD5" w14:textId="660FA3C8" w:rsidR="005351D7" w:rsidRDefault="005351D7" w:rsidP="005351D7">
            <w:pPr>
              <w:rPr>
                <w:color w:val="auto"/>
                <w:sz w:val="22"/>
                <w:szCs w:val="22"/>
              </w:rPr>
            </w:pPr>
            <w:r>
              <w:rPr>
                <w:color w:val="auto"/>
                <w:sz w:val="22"/>
                <w:szCs w:val="22"/>
              </w:rPr>
              <w:t>Outcome: Food Insecurity</w:t>
            </w:r>
          </w:p>
        </w:tc>
        <w:tc>
          <w:tcPr>
            <w:tcW w:w="3969" w:type="dxa"/>
          </w:tcPr>
          <w:p w14:paraId="010B17A9" w14:textId="77777777" w:rsidR="005351D7" w:rsidRDefault="005351D7" w:rsidP="005351D7">
            <w:pPr>
              <w:rPr>
                <w:color w:val="auto"/>
                <w:sz w:val="22"/>
                <w:szCs w:val="22"/>
              </w:rPr>
            </w:pPr>
            <w:r>
              <w:rPr>
                <w:color w:val="auto"/>
                <w:sz w:val="22"/>
                <w:szCs w:val="22"/>
              </w:rPr>
              <w:t>Study Design: Difference-in-differences study comparing families with children (exposed) and families without children (unexposed); associations between receipt of CCB and food insecurity measured for three groups: any income (n=41,455), income less than median (n=18,191), and income less than low-income measure (n=7579)</w:t>
            </w:r>
          </w:p>
          <w:p w14:paraId="2197665E" w14:textId="77777777" w:rsidR="005351D7" w:rsidRDefault="005351D7" w:rsidP="005351D7">
            <w:pPr>
              <w:rPr>
                <w:color w:val="auto"/>
                <w:sz w:val="22"/>
                <w:szCs w:val="22"/>
              </w:rPr>
            </w:pPr>
          </w:p>
          <w:p w14:paraId="2902778D" w14:textId="483EF1ED" w:rsidR="005351D7" w:rsidRDefault="005351D7" w:rsidP="005351D7">
            <w:pPr>
              <w:rPr>
                <w:color w:val="auto"/>
                <w:sz w:val="22"/>
                <w:szCs w:val="22"/>
              </w:rPr>
            </w:pPr>
            <w:r>
              <w:rPr>
                <w:color w:val="auto"/>
                <w:sz w:val="22"/>
                <w:szCs w:val="22"/>
              </w:rPr>
              <w:t>Data sources: 2015-2018 cycles of the Canadian Community Health Survey</w:t>
            </w:r>
          </w:p>
        </w:tc>
        <w:tc>
          <w:tcPr>
            <w:tcW w:w="3119" w:type="dxa"/>
          </w:tcPr>
          <w:p w14:paraId="31D3E4E8" w14:textId="77777777" w:rsidR="005351D7" w:rsidRPr="008977E7" w:rsidRDefault="005351D7" w:rsidP="005351D7">
            <w:pPr>
              <w:rPr>
                <w:rFonts w:eastAsia="Times New Roman"/>
                <w:b/>
                <w:color w:val="auto"/>
                <w:sz w:val="22"/>
                <w:szCs w:val="22"/>
                <w:shd w:val="clear" w:color="auto" w:fill="FFFFFF"/>
                <w:lang w:eastAsia="en-CA"/>
              </w:rPr>
            </w:pPr>
            <w:r>
              <w:rPr>
                <w:rFonts w:eastAsia="Times New Roman"/>
                <w:b/>
                <w:color w:val="auto"/>
                <w:sz w:val="22"/>
                <w:szCs w:val="22"/>
                <w:shd w:val="clear" w:color="auto" w:fill="FFFFFF"/>
                <w:lang w:eastAsia="en-CA"/>
              </w:rPr>
              <w:t xml:space="preserve">Positive </w:t>
            </w:r>
          </w:p>
          <w:p w14:paraId="2901654F" w14:textId="77777777" w:rsidR="005351D7" w:rsidRDefault="005351D7" w:rsidP="005351D7">
            <w:pPr>
              <w:tabs>
                <w:tab w:val="left" w:pos="950"/>
              </w:tabs>
              <w:rPr>
                <w:rFonts w:eastAsia="Times New Roman"/>
                <w:sz w:val="22"/>
                <w:szCs w:val="22"/>
                <w:lang w:eastAsia="en-CA"/>
              </w:rPr>
            </w:pPr>
          </w:p>
          <w:p w14:paraId="5EB12786" w14:textId="3598570D" w:rsidR="005351D7" w:rsidRDefault="005351D7" w:rsidP="005351D7">
            <w:pPr>
              <w:rPr>
                <w:rFonts w:eastAsia="Times New Roman"/>
                <w:b/>
                <w:color w:val="auto"/>
                <w:sz w:val="22"/>
                <w:szCs w:val="22"/>
                <w:shd w:val="clear" w:color="auto" w:fill="FFFFFF"/>
                <w:lang w:eastAsia="en-CA"/>
              </w:rPr>
            </w:pPr>
            <w:r>
              <w:rPr>
                <w:rFonts w:eastAsia="Times New Roman"/>
                <w:sz w:val="22"/>
                <w:szCs w:val="22"/>
                <w:lang w:eastAsia="en-CA"/>
              </w:rPr>
              <w:t>Receipt of CCB was associated with lower food insecurity, with the largest decrease among the group with low-income</w:t>
            </w:r>
          </w:p>
        </w:tc>
        <w:tc>
          <w:tcPr>
            <w:tcW w:w="708" w:type="dxa"/>
            <w:gridSpan w:val="2"/>
          </w:tcPr>
          <w:p w14:paraId="30504EE9" w14:textId="77777777" w:rsidR="005351D7" w:rsidRDefault="005351D7" w:rsidP="005351D7">
            <w:pPr>
              <w:rPr>
                <w:color w:val="auto"/>
                <w:sz w:val="22"/>
                <w:szCs w:val="22"/>
              </w:rPr>
            </w:pPr>
            <w:r>
              <w:rPr>
                <w:color w:val="auto"/>
                <w:sz w:val="22"/>
                <w:szCs w:val="22"/>
              </w:rPr>
              <w:t>5</w:t>
            </w:r>
          </w:p>
          <w:p w14:paraId="4D462E93" w14:textId="77777777" w:rsidR="005351D7" w:rsidRDefault="005351D7" w:rsidP="005351D7">
            <w:pPr>
              <w:rPr>
                <w:color w:val="auto"/>
                <w:sz w:val="22"/>
                <w:szCs w:val="22"/>
              </w:rPr>
            </w:pPr>
          </w:p>
        </w:tc>
      </w:tr>
      <w:tr w:rsidR="005351D7" w:rsidRPr="00AD70FC" w14:paraId="50B72C08" w14:textId="77777777" w:rsidTr="009D00C3">
        <w:trPr>
          <w:trHeight w:val="263"/>
        </w:trPr>
        <w:tc>
          <w:tcPr>
            <w:tcW w:w="1696" w:type="dxa"/>
          </w:tcPr>
          <w:p w14:paraId="53BC0E14" w14:textId="667CE407" w:rsidR="005351D7" w:rsidRPr="00692514" w:rsidRDefault="005351D7" w:rsidP="005351D7">
            <w:pPr>
              <w:rPr>
                <w:b/>
                <w:color w:val="auto"/>
                <w:sz w:val="22"/>
                <w:szCs w:val="22"/>
                <w:shd w:val="clear" w:color="auto" w:fill="FFFFFF"/>
              </w:rPr>
            </w:pPr>
            <w:r w:rsidRPr="00692514">
              <w:rPr>
                <w:color w:val="auto"/>
                <w:sz w:val="22"/>
                <w:szCs w:val="22"/>
              </w:rPr>
              <w:t>Hanratty</w:t>
            </w:r>
            <w:r w:rsidRPr="00692514">
              <w:rPr>
                <w:sz w:val="22"/>
                <w:szCs w:val="22"/>
              </w:rPr>
              <w:t xml:space="preserve"> and </w:t>
            </w:r>
            <w:proofErr w:type="spellStart"/>
            <w:r w:rsidRPr="00692514">
              <w:rPr>
                <w:sz w:val="22"/>
                <w:szCs w:val="22"/>
              </w:rPr>
              <w:t>Trzcinski</w:t>
            </w:r>
            <w:proofErr w:type="spellEnd"/>
            <w:r w:rsidRPr="00692514">
              <w:rPr>
                <w:sz w:val="22"/>
                <w:szCs w:val="22"/>
              </w:rPr>
              <w:t xml:space="preserve"> (2009)</w:t>
            </w:r>
            <w:r w:rsidRPr="00692514">
              <w:rPr>
                <w:color w:val="auto"/>
                <w:sz w:val="22"/>
                <w:szCs w:val="22"/>
              </w:rPr>
              <w:fldChar w:fldCharType="begin"/>
            </w:r>
            <w:r>
              <w:rPr>
                <w:color w:val="auto"/>
                <w:sz w:val="22"/>
                <w:szCs w:val="22"/>
              </w:rPr>
              <w:instrText xml:space="preserve"> ADDIN EN.CITE &lt;EndNote&gt;&lt;Cite&gt;&lt;Author&gt;Hanratty&lt;/Author&gt;&lt;Year&gt;2009&lt;/Year&gt;&lt;RecNum&gt;933&lt;/RecNum&gt;&lt;DisplayText&gt;&lt;style face="superscript"&gt;31&lt;/style&gt;&lt;/DisplayText&gt;&lt;record&gt;&lt;rec-number&gt;933&lt;/rec-number&gt;&lt;foreign-keys&gt;&lt;key app="EN" db-id="9adewzw0swtzxje2ed7pwerwsrawdzzfe0wd" timestamp="1600359187" guid="dcdf945d-9799-453b-baa8-1d97807a029f"&gt;933&lt;/key&gt;&lt;/foreign-keys&gt;&lt;ref-type name="Journal Article"&gt;17&lt;/ref-type&gt;&lt;contributors&gt;&lt;authors&gt;&lt;author&gt;Hanratty, Maria&lt;/author&gt;&lt;author&gt;Trzcinski, Eileen&lt;/author&gt;&lt;/authors&gt;&lt;/contributors&gt;&lt;titles&gt;&lt;title&gt;Who benefits from paid family leave? Impact of expansions in Canadian paid family leave on maternal employment and transfer income&lt;/title&gt;&lt;secondary-title&gt;Journal of Population Economics&lt;/secondary-title&gt;&lt;/titles&gt;&lt;periodical&gt;&lt;full-title&gt;Journal of Population Economics&lt;/full-title&gt;&lt;/periodical&gt;&lt;pages&gt;693-711&lt;/pages&gt;&lt;volume&gt;22&lt;/volume&gt;&lt;number&gt;3&lt;/number&gt;&lt;dates&gt;&lt;year&gt;2009&lt;/year&gt;&lt;pub-dates&gt;&lt;date&gt;2009/07/01&lt;/date&gt;&lt;/pub-dates&gt;&lt;/dates&gt;&lt;isbn&gt;1432-1475&lt;/isbn&gt;&lt;urls&gt;&lt;related-urls&gt;&lt;url&gt;https://doi.org/10.1007/s00148-008-0211-x&lt;/url&gt;&lt;/related-urls&gt;&lt;/urls&gt;&lt;electronic-resource-num&gt;10.1007/s00148-008-0211-x&lt;/electronic-resource-num&gt;&lt;/record&gt;&lt;/Cite&gt;&lt;/EndNote&gt;</w:instrText>
            </w:r>
            <w:r w:rsidRPr="00692514">
              <w:rPr>
                <w:color w:val="auto"/>
                <w:sz w:val="22"/>
                <w:szCs w:val="22"/>
              </w:rPr>
              <w:fldChar w:fldCharType="separate"/>
            </w:r>
            <w:r w:rsidRPr="00B013D7">
              <w:rPr>
                <w:noProof/>
                <w:color w:val="auto"/>
                <w:sz w:val="22"/>
                <w:szCs w:val="22"/>
                <w:vertAlign w:val="superscript"/>
              </w:rPr>
              <w:t>31</w:t>
            </w:r>
            <w:r w:rsidRPr="00692514">
              <w:rPr>
                <w:color w:val="auto"/>
                <w:sz w:val="22"/>
                <w:szCs w:val="22"/>
              </w:rPr>
              <w:fldChar w:fldCharType="end"/>
            </w:r>
          </w:p>
        </w:tc>
        <w:tc>
          <w:tcPr>
            <w:tcW w:w="1560" w:type="dxa"/>
          </w:tcPr>
          <w:p w14:paraId="7075068E" w14:textId="77777777" w:rsidR="005351D7" w:rsidRPr="00692514" w:rsidRDefault="005351D7" w:rsidP="005351D7">
            <w:pPr>
              <w:rPr>
                <w:color w:val="auto"/>
                <w:sz w:val="22"/>
                <w:szCs w:val="22"/>
                <w:shd w:val="clear" w:color="auto" w:fill="FFFFFF"/>
              </w:rPr>
            </w:pPr>
            <w:r w:rsidRPr="00692514">
              <w:rPr>
                <w:sz w:val="22"/>
                <w:szCs w:val="22"/>
              </w:rPr>
              <w:t>Canada</w:t>
            </w:r>
          </w:p>
        </w:tc>
        <w:tc>
          <w:tcPr>
            <w:tcW w:w="1984" w:type="dxa"/>
          </w:tcPr>
          <w:p w14:paraId="54896800"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 xml:space="preserve">Extension of Canadian paid Family leave </w:t>
            </w:r>
          </w:p>
          <w:p w14:paraId="3667AFED" w14:textId="77777777" w:rsidR="005351D7" w:rsidRPr="00692514" w:rsidRDefault="005351D7" w:rsidP="005351D7">
            <w:pPr>
              <w:rPr>
                <w:color w:val="444444"/>
                <w:sz w:val="22"/>
                <w:szCs w:val="22"/>
                <w:shd w:val="clear" w:color="auto" w:fill="FFFFFF"/>
              </w:rPr>
            </w:pPr>
          </w:p>
          <w:p w14:paraId="42D4EE77" w14:textId="77777777" w:rsidR="005351D7" w:rsidRPr="00692514" w:rsidRDefault="005351D7" w:rsidP="005351D7">
            <w:pPr>
              <w:rPr>
                <w:color w:val="auto"/>
                <w:sz w:val="22"/>
                <w:szCs w:val="22"/>
              </w:rPr>
            </w:pPr>
            <w:r w:rsidRPr="00692514">
              <w:rPr>
                <w:color w:val="444444"/>
                <w:sz w:val="22"/>
                <w:szCs w:val="22"/>
                <w:shd w:val="clear" w:color="auto" w:fill="FFFFFF"/>
              </w:rPr>
              <w:t>Outcome: Labour for</w:t>
            </w:r>
            <w:r>
              <w:rPr>
                <w:color w:val="444444"/>
                <w:sz w:val="22"/>
                <w:szCs w:val="22"/>
                <w:shd w:val="clear" w:color="auto" w:fill="FFFFFF"/>
              </w:rPr>
              <w:t>ce</w:t>
            </w:r>
            <w:r w:rsidRPr="00692514">
              <w:rPr>
                <w:color w:val="444444"/>
                <w:sz w:val="22"/>
                <w:szCs w:val="22"/>
                <w:shd w:val="clear" w:color="auto" w:fill="FFFFFF"/>
              </w:rPr>
              <w:t xml:space="preserve"> participation</w:t>
            </w:r>
          </w:p>
        </w:tc>
        <w:tc>
          <w:tcPr>
            <w:tcW w:w="3969" w:type="dxa"/>
          </w:tcPr>
          <w:p w14:paraId="7DCD1D20" w14:textId="77777777" w:rsidR="005351D7" w:rsidRPr="00692514" w:rsidRDefault="005351D7" w:rsidP="005351D7">
            <w:pPr>
              <w:rPr>
                <w:sz w:val="22"/>
                <w:szCs w:val="22"/>
              </w:rPr>
            </w:pPr>
            <w:r w:rsidRPr="00692514">
              <w:rPr>
                <w:sz w:val="22"/>
                <w:szCs w:val="22"/>
              </w:rPr>
              <w:t>Study Design: Difference-in-differences</w:t>
            </w:r>
            <w:r>
              <w:rPr>
                <w:sz w:val="22"/>
                <w:szCs w:val="22"/>
              </w:rPr>
              <w:t xml:space="preserve"> study</w:t>
            </w:r>
            <w:r w:rsidRPr="00692514">
              <w:rPr>
                <w:sz w:val="22"/>
                <w:szCs w:val="22"/>
              </w:rPr>
              <w:t xml:space="preserve"> examining before and after implementation of extension</w:t>
            </w:r>
          </w:p>
          <w:p w14:paraId="40E342EB" w14:textId="77777777" w:rsidR="005351D7" w:rsidRPr="00692514" w:rsidRDefault="005351D7" w:rsidP="005351D7">
            <w:pPr>
              <w:rPr>
                <w:sz w:val="22"/>
                <w:szCs w:val="22"/>
              </w:rPr>
            </w:pPr>
          </w:p>
          <w:p w14:paraId="698B1998" w14:textId="77777777" w:rsidR="005351D7" w:rsidRPr="00692514" w:rsidRDefault="005351D7" w:rsidP="005351D7">
            <w:pPr>
              <w:rPr>
                <w:color w:val="auto"/>
                <w:sz w:val="22"/>
                <w:szCs w:val="22"/>
              </w:rPr>
            </w:pPr>
            <w:r w:rsidRPr="00692514">
              <w:rPr>
                <w:sz w:val="22"/>
                <w:szCs w:val="22"/>
              </w:rPr>
              <w:t>Data sources: National Longitudinal Survey of Children and Youth from 1998-1999, 2000- 2001, and 2002-2003</w:t>
            </w:r>
          </w:p>
        </w:tc>
        <w:tc>
          <w:tcPr>
            <w:tcW w:w="3119" w:type="dxa"/>
          </w:tcPr>
          <w:p w14:paraId="1861CF76" w14:textId="77777777" w:rsidR="005351D7" w:rsidRPr="00692514" w:rsidRDefault="005351D7" w:rsidP="005351D7">
            <w:pPr>
              <w:rPr>
                <w:b/>
                <w:sz w:val="22"/>
                <w:szCs w:val="22"/>
              </w:rPr>
            </w:pPr>
            <w:r w:rsidRPr="00692514">
              <w:rPr>
                <w:b/>
                <w:sz w:val="22"/>
                <w:szCs w:val="22"/>
              </w:rPr>
              <w:t>Generally positive</w:t>
            </w:r>
          </w:p>
          <w:p w14:paraId="7B60A347" w14:textId="77777777" w:rsidR="005351D7" w:rsidRPr="00692514" w:rsidRDefault="005351D7" w:rsidP="005351D7">
            <w:pPr>
              <w:rPr>
                <w:b/>
                <w:sz w:val="22"/>
                <w:szCs w:val="22"/>
              </w:rPr>
            </w:pPr>
          </w:p>
          <w:p w14:paraId="4564CA96" w14:textId="77777777" w:rsidR="005351D7" w:rsidRPr="00692514" w:rsidRDefault="005351D7" w:rsidP="005351D7">
            <w:pPr>
              <w:rPr>
                <w:rFonts w:eastAsia="Times New Roman"/>
                <w:b/>
                <w:color w:val="auto"/>
                <w:sz w:val="22"/>
                <w:szCs w:val="22"/>
                <w:shd w:val="clear" w:color="auto" w:fill="FFFFFF"/>
                <w:lang w:eastAsia="en-CA"/>
              </w:rPr>
            </w:pPr>
            <w:r w:rsidRPr="00692514">
              <w:rPr>
                <w:sz w:val="22"/>
                <w:szCs w:val="22"/>
              </w:rPr>
              <w:t>Extension was associated with a notable</w:t>
            </w:r>
            <w:r>
              <w:rPr>
                <w:sz w:val="22"/>
                <w:szCs w:val="22"/>
              </w:rPr>
              <w:t xml:space="preserve"> increase i</w:t>
            </w:r>
            <w:r w:rsidRPr="00692514">
              <w:rPr>
                <w:sz w:val="22"/>
                <w:szCs w:val="22"/>
              </w:rPr>
              <w:t xml:space="preserve">n the proportion of mothers returning to work within 1 year after birth. Returns to work reverted to earlier levels once paid leave eligibility expired. Women with children </w:t>
            </w:r>
            <w:r>
              <w:rPr>
                <w:sz w:val="22"/>
                <w:szCs w:val="22"/>
              </w:rPr>
              <w:t xml:space="preserve">of the </w:t>
            </w:r>
            <w:r w:rsidRPr="00692514">
              <w:rPr>
                <w:sz w:val="22"/>
                <w:szCs w:val="22"/>
              </w:rPr>
              <w:t xml:space="preserve">age </w:t>
            </w:r>
            <w:r>
              <w:rPr>
                <w:sz w:val="22"/>
                <w:szCs w:val="22"/>
              </w:rPr>
              <w:t xml:space="preserve">of </w:t>
            </w:r>
            <w:r w:rsidRPr="00692514">
              <w:rPr>
                <w:sz w:val="22"/>
                <w:szCs w:val="22"/>
              </w:rPr>
              <w:t xml:space="preserve">one did not demonstrate a decrease in relative employment rates </w:t>
            </w:r>
            <w:r w:rsidRPr="00692514">
              <w:rPr>
                <w:sz w:val="22"/>
                <w:szCs w:val="22"/>
              </w:rPr>
              <w:lastRenderedPageBreak/>
              <w:t>compared to those with children age</w:t>
            </w:r>
            <w:r>
              <w:rPr>
                <w:sz w:val="22"/>
                <w:szCs w:val="22"/>
              </w:rPr>
              <w:t>s</w:t>
            </w:r>
            <w:r w:rsidRPr="00692514">
              <w:rPr>
                <w:sz w:val="22"/>
                <w:szCs w:val="22"/>
              </w:rPr>
              <w:t xml:space="preserve"> three to four.</w:t>
            </w:r>
          </w:p>
        </w:tc>
        <w:tc>
          <w:tcPr>
            <w:tcW w:w="708" w:type="dxa"/>
            <w:gridSpan w:val="2"/>
          </w:tcPr>
          <w:p w14:paraId="46BCB6A1" w14:textId="77777777" w:rsidR="005351D7" w:rsidRPr="00692514" w:rsidRDefault="005351D7" w:rsidP="005351D7">
            <w:pPr>
              <w:rPr>
                <w:color w:val="auto"/>
                <w:sz w:val="22"/>
                <w:szCs w:val="22"/>
              </w:rPr>
            </w:pPr>
            <w:r w:rsidRPr="00692514">
              <w:rPr>
                <w:color w:val="auto"/>
                <w:sz w:val="22"/>
                <w:szCs w:val="22"/>
              </w:rPr>
              <w:lastRenderedPageBreak/>
              <w:t>5-6</w:t>
            </w:r>
          </w:p>
        </w:tc>
      </w:tr>
      <w:tr w:rsidR="005351D7" w:rsidRPr="00AD70FC" w14:paraId="5232C906" w14:textId="77777777" w:rsidTr="009D00C3">
        <w:trPr>
          <w:trHeight w:val="263"/>
        </w:trPr>
        <w:tc>
          <w:tcPr>
            <w:tcW w:w="1696" w:type="dxa"/>
          </w:tcPr>
          <w:p w14:paraId="1E211E2D" w14:textId="54B331F7" w:rsidR="005351D7" w:rsidRPr="00692514" w:rsidRDefault="005351D7" w:rsidP="005351D7">
            <w:pPr>
              <w:rPr>
                <w:b/>
                <w:color w:val="auto"/>
                <w:sz w:val="22"/>
                <w:szCs w:val="22"/>
                <w:shd w:val="clear" w:color="auto" w:fill="FFFFFF"/>
              </w:rPr>
            </w:pPr>
            <w:r w:rsidRPr="00692514">
              <w:rPr>
                <w:color w:val="auto"/>
                <w:sz w:val="22"/>
                <w:szCs w:val="22"/>
                <w:shd w:val="clear" w:color="auto" w:fill="FFFFFF"/>
              </w:rPr>
              <w:t>Ionescu-</w:t>
            </w:r>
            <w:proofErr w:type="spellStart"/>
            <w:r w:rsidRPr="00692514">
              <w:rPr>
                <w:color w:val="auto"/>
                <w:sz w:val="22"/>
                <w:szCs w:val="22"/>
                <w:shd w:val="clear" w:color="auto" w:fill="FFFFFF"/>
              </w:rPr>
              <w:t>Ittu</w:t>
            </w:r>
            <w:proofErr w:type="spellEnd"/>
            <w:r w:rsidRPr="00692514">
              <w:rPr>
                <w:color w:val="auto"/>
                <w:sz w:val="22"/>
                <w:szCs w:val="22"/>
                <w:shd w:val="clear" w:color="auto" w:fill="FFFFFF"/>
              </w:rPr>
              <w:t xml:space="preserve"> et al. (2015)</w:t>
            </w:r>
            <w:r w:rsidRPr="00692514">
              <w:rPr>
                <w:color w:val="auto"/>
                <w:sz w:val="22"/>
                <w:szCs w:val="22"/>
                <w:shd w:val="clear" w:color="auto" w:fill="FFFFFF"/>
              </w:rPr>
              <w:fldChar w:fldCharType="begin">
                <w:fldData xml:space="preserve">PEVuZE5vdGU+PENpdGU+PEF1dGhvcj5Jb25lc2N1LUl0dHU8L0F1dGhvcj48WWVhcj4yMDE1PC9Z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</w:fldData>
              </w:fldChar>
            </w:r>
            <w:r>
              <w:rPr>
                <w:color w:val="auto"/>
                <w:sz w:val="22"/>
                <w:szCs w:val="22"/>
                <w:shd w:val="clear" w:color="auto" w:fill="FFFFFF"/>
              </w:rPr>
              <w:instrText xml:space="preserve"> ADDIN EN.CITE </w:instrText>
            </w:r>
            <w:r>
              <w:rPr>
                <w:color w:val="auto"/>
                <w:sz w:val="22"/>
                <w:szCs w:val="22"/>
                <w:shd w:val="clear" w:color="auto" w:fill="FFFFFF"/>
              </w:rPr>
              <w:fldChar w:fldCharType="begin">
                <w:fldData xml:space="preserve">PEVuZE5vdGU+PENpdGU+PEF1dGhvcj5Jb25lc2N1LUl0dHU8L0F1dGhvcj48WWVhcj4yMDE1PC9Z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</w:fldData>
              </w:fldChar>
            </w:r>
            <w:r>
              <w:rPr>
                <w:color w:val="auto"/>
                <w:sz w:val="22"/>
                <w:szCs w:val="22"/>
                <w:shd w:val="clear" w:color="auto" w:fill="FFFFFF"/>
              </w:rPr>
              <w:instrText xml:space="preserve"> ADDIN EN.CITE.DATA </w:instrText>
            </w:r>
            <w:r>
              <w:rPr>
                <w:color w:val="auto"/>
                <w:sz w:val="22"/>
                <w:szCs w:val="22"/>
                <w:shd w:val="clear" w:color="auto" w:fill="FFFFFF"/>
              </w:rPr>
            </w:r>
            <w:r>
              <w:rPr>
                <w:color w:val="auto"/>
                <w:sz w:val="22"/>
                <w:szCs w:val="22"/>
                <w:shd w:val="clear" w:color="auto" w:fill="FFFFFF"/>
              </w:rPr>
              <w:fldChar w:fldCharType="end"/>
            </w:r>
            <w:r w:rsidRPr="00692514">
              <w:rPr>
                <w:color w:val="auto"/>
                <w:sz w:val="22"/>
                <w:szCs w:val="22"/>
                <w:shd w:val="clear" w:color="auto" w:fill="FFFFFF"/>
              </w:rPr>
            </w:r>
            <w:r w:rsidRPr="00692514">
              <w:rPr>
                <w:color w:val="auto"/>
                <w:sz w:val="22"/>
                <w:szCs w:val="22"/>
                <w:shd w:val="clear" w:color="auto" w:fill="FFFFFF"/>
              </w:rPr>
              <w:fldChar w:fldCharType="separate"/>
            </w:r>
            <w:r w:rsidRPr="00B013D7">
              <w:rPr>
                <w:noProof/>
                <w:color w:val="auto"/>
                <w:sz w:val="22"/>
                <w:szCs w:val="22"/>
                <w:shd w:val="clear" w:color="auto" w:fill="FFFFFF"/>
                <w:vertAlign w:val="superscript"/>
              </w:rPr>
              <w:t>34</w:t>
            </w:r>
            <w:r w:rsidRPr="00692514">
              <w:rPr>
                <w:color w:val="auto"/>
                <w:sz w:val="22"/>
                <w:szCs w:val="22"/>
                <w:shd w:val="clear" w:color="auto" w:fill="FFFFFF"/>
              </w:rPr>
              <w:fldChar w:fldCharType="end"/>
            </w:r>
          </w:p>
        </w:tc>
        <w:tc>
          <w:tcPr>
            <w:tcW w:w="1560" w:type="dxa"/>
          </w:tcPr>
          <w:p w14:paraId="778F7411" w14:textId="77777777" w:rsidR="005351D7" w:rsidRPr="00692514" w:rsidRDefault="005351D7" w:rsidP="005351D7">
            <w:pPr>
              <w:rPr>
                <w:color w:val="auto"/>
                <w:sz w:val="22"/>
                <w:szCs w:val="22"/>
                <w:shd w:val="clear" w:color="auto" w:fill="FFFFFF"/>
              </w:rPr>
            </w:pPr>
            <w:r w:rsidRPr="00692514">
              <w:rPr>
                <w:color w:val="000000"/>
                <w:sz w:val="22"/>
                <w:szCs w:val="22"/>
                <w:shd w:val="clear" w:color="auto" w:fill="FFFFFF"/>
              </w:rPr>
              <w:t xml:space="preserve">Nova Scotia, Quebec, Alberta, British Columbia, Northwest </w:t>
            </w:r>
            <w:proofErr w:type="gramStart"/>
            <w:r w:rsidRPr="00692514">
              <w:rPr>
                <w:color w:val="000000"/>
                <w:sz w:val="22"/>
                <w:szCs w:val="22"/>
                <w:shd w:val="clear" w:color="auto" w:fill="FFFFFF"/>
              </w:rPr>
              <w:t>territories</w:t>
            </w:r>
            <w:proofErr w:type="gramEnd"/>
            <w:r w:rsidRPr="00692514">
              <w:rPr>
                <w:color w:val="000000"/>
                <w:sz w:val="22"/>
                <w:szCs w:val="22"/>
                <w:shd w:val="clear" w:color="auto" w:fill="FFFFFF"/>
              </w:rPr>
              <w:t xml:space="preserve"> and Nunavut</w:t>
            </w:r>
          </w:p>
        </w:tc>
        <w:tc>
          <w:tcPr>
            <w:tcW w:w="1984" w:type="dxa"/>
          </w:tcPr>
          <w:p w14:paraId="5564BA91" w14:textId="77777777" w:rsidR="005351D7" w:rsidRPr="00692514" w:rsidRDefault="005351D7" w:rsidP="005351D7">
            <w:pPr>
              <w:rPr>
                <w:sz w:val="22"/>
                <w:szCs w:val="22"/>
              </w:rPr>
            </w:pPr>
            <w:r w:rsidRPr="00692514">
              <w:rPr>
                <w:sz w:val="22"/>
                <w:szCs w:val="22"/>
              </w:rPr>
              <w:t xml:space="preserve">Universal </w:t>
            </w:r>
            <w:proofErr w:type="gramStart"/>
            <w:r w:rsidRPr="00692514">
              <w:rPr>
                <w:sz w:val="22"/>
                <w:szCs w:val="22"/>
              </w:rPr>
              <w:t>child care</w:t>
            </w:r>
            <w:proofErr w:type="gramEnd"/>
            <w:r w:rsidRPr="00692514">
              <w:rPr>
                <w:sz w:val="22"/>
                <w:szCs w:val="22"/>
              </w:rPr>
              <w:t xml:space="preserve"> benefit (UCCB)</w:t>
            </w:r>
          </w:p>
          <w:p w14:paraId="14563966" w14:textId="77777777" w:rsidR="005351D7" w:rsidRPr="00692514" w:rsidRDefault="005351D7" w:rsidP="005351D7">
            <w:pPr>
              <w:rPr>
                <w:sz w:val="22"/>
                <w:szCs w:val="22"/>
              </w:rPr>
            </w:pPr>
          </w:p>
          <w:p w14:paraId="4AE4C709" w14:textId="77777777" w:rsidR="005351D7" w:rsidRPr="00692514" w:rsidRDefault="005351D7" w:rsidP="005351D7">
            <w:pPr>
              <w:rPr>
                <w:color w:val="auto"/>
                <w:sz w:val="22"/>
                <w:szCs w:val="22"/>
              </w:rPr>
            </w:pPr>
            <w:r w:rsidRPr="00692514">
              <w:rPr>
                <w:sz w:val="22"/>
                <w:szCs w:val="22"/>
              </w:rPr>
              <w:t>Outcome: Food insecurity</w:t>
            </w:r>
          </w:p>
        </w:tc>
        <w:tc>
          <w:tcPr>
            <w:tcW w:w="3969" w:type="dxa"/>
          </w:tcPr>
          <w:p w14:paraId="45B47AF6" w14:textId="77777777" w:rsidR="005351D7" w:rsidRPr="00692514" w:rsidRDefault="005351D7" w:rsidP="005351D7">
            <w:pPr>
              <w:rPr>
                <w:sz w:val="22"/>
                <w:szCs w:val="22"/>
              </w:rPr>
            </w:pPr>
            <w:r>
              <w:rPr>
                <w:sz w:val="22"/>
                <w:szCs w:val="22"/>
              </w:rPr>
              <w:t xml:space="preserve">Study </w:t>
            </w:r>
            <w:r w:rsidRPr="00692514">
              <w:rPr>
                <w:sz w:val="22"/>
                <w:szCs w:val="22"/>
              </w:rPr>
              <w:t>Design: Difference-in-difference study comparing families with children &lt;6 years (eligible for UCCB) to families with children &gt; 6 years</w:t>
            </w:r>
          </w:p>
          <w:p w14:paraId="37DE0F47" w14:textId="77777777" w:rsidR="005351D7" w:rsidRDefault="005351D7" w:rsidP="005351D7">
            <w:pPr>
              <w:rPr>
                <w:sz w:val="22"/>
                <w:szCs w:val="22"/>
              </w:rPr>
            </w:pPr>
          </w:p>
          <w:p w14:paraId="5CFCDD73" w14:textId="77777777" w:rsidR="005351D7" w:rsidRPr="00692514" w:rsidRDefault="005351D7" w:rsidP="005351D7">
            <w:pPr>
              <w:rPr>
                <w:color w:val="auto"/>
                <w:sz w:val="22"/>
                <w:szCs w:val="22"/>
              </w:rPr>
            </w:pPr>
            <w:r w:rsidRPr="00692514">
              <w:rPr>
                <w:sz w:val="22"/>
                <w:szCs w:val="22"/>
              </w:rPr>
              <w:t>Data source</w:t>
            </w:r>
            <w:r>
              <w:rPr>
                <w:sz w:val="22"/>
                <w:szCs w:val="22"/>
              </w:rPr>
              <w:t>s</w:t>
            </w:r>
            <w:r w:rsidRPr="00692514">
              <w:rPr>
                <w:sz w:val="22"/>
                <w:szCs w:val="22"/>
              </w:rPr>
              <w:t>: Canadian Community Health Survey 2001-2009</w:t>
            </w:r>
          </w:p>
        </w:tc>
        <w:tc>
          <w:tcPr>
            <w:tcW w:w="3119" w:type="dxa"/>
          </w:tcPr>
          <w:p w14:paraId="6BC869A1" w14:textId="77777777" w:rsidR="005351D7" w:rsidRPr="00692514" w:rsidRDefault="005351D7" w:rsidP="005351D7">
            <w:pPr>
              <w:rPr>
                <w:rFonts w:eastAsia="Times New Roman"/>
                <w:b/>
                <w:color w:val="auto"/>
                <w:sz w:val="22"/>
                <w:szCs w:val="22"/>
                <w:shd w:val="clear" w:color="auto" w:fill="FFFFFF"/>
                <w:lang w:eastAsia="en-CA"/>
              </w:rPr>
            </w:pPr>
            <w:r w:rsidRPr="00692514">
              <w:rPr>
                <w:rFonts w:eastAsia="Times New Roman"/>
                <w:b/>
                <w:color w:val="auto"/>
                <w:sz w:val="22"/>
                <w:szCs w:val="22"/>
                <w:shd w:val="clear" w:color="auto" w:fill="FFFFFF"/>
                <w:lang w:eastAsia="en-CA"/>
              </w:rPr>
              <w:t>Positive</w:t>
            </w:r>
          </w:p>
          <w:p w14:paraId="02893210" w14:textId="77777777" w:rsidR="005351D7" w:rsidRPr="00692514" w:rsidRDefault="005351D7" w:rsidP="005351D7">
            <w:pPr>
              <w:rPr>
                <w:rFonts w:eastAsia="Times New Roman"/>
                <w:b/>
                <w:color w:val="auto"/>
                <w:sz w:val="22"/>
                <w:szCs w:val="22"/>
                <w:shd w:val="clear" w:color="auto" w:fill="FFFFFF"/>
                <w:lang w:eastAsia="en-CA"/>
              </w:rPr>
            </w:pPr>
          </w:p>
          <w:p w14:paraId="64524AEE" w14:textId="77777777" w:rsidR="005351D7" w:rsidRPr="00692514" w:rsidRDefault="005351D7" w:rsidP="005351D7">
            <w:pPr>
              <w:rPr>
                <w:rFonts w:eastAsia="Times New Roman"/>
                <w:color w:val="auto"/>
                <w:sz w:val="22"/>
                <w:szCs w:val="22"/>
                <w:shd w:val="clear" w:color="auto" w:fill="FFFFFF"/>
                <w:lang w:eastAsia="en-CA"/>
              </w:rPr>
            </w:pPr>
            <w:r w:rsidRPr="00692514">
              <w:rPr>
                <w:rFonts w:eastAsia="Times New Roman"/>
                <w:color w:val="auto"/>
                <w:sz w:val="22"/>
                <w:szCs w:val="22"/>
                <w:shd w:val="clear" w:color="auto" w:fill="FFFFFF"/>
                <w:lang w:eastAsia="en-CA"/>
              </w:rPr>
              <w:t>Families receiving UCCB were less likely to report food insecurity.</w:t>
            </w:r>
          </w:p>
          <w:p w14:paraId="4411725E" w14:textId="77777777" w:rsidR="005351D7" w:rsidRPr="00692514" w:rsidRDefault="005351D7" w:rsidP="005351D7">
            <w:pPr>
              <w:rPr>
                <w:rFonts w:eastAsia="Times New Roman"/>
                <w:b/>
                <w:color w:val="auto"/>
                <w:sz w:val="22"/>
                <w:szCs w:val="22"/>
                <w:shd w:val="clear" w:color="auto" w:fill="FFFFFF"/>
                <w:lang w:eastAsia="en-CA"/>
              </w:rPr>
            </w:pPr>
          </w:p>
        </w:tc>
        <w:tc>
          <w:tcPr>
            <w:tcW w:w="708" w:type="dxa"/>
            <w:gridSpan w:val="2"/>
          </w:tcPr>
          <w:p w14:paraId="6C5D4BD3" w14:textId="77777777" w:rsidR="005351D7" w:rsidRPr="00692514" w:rsidRDefault="005351D7" w:rsidP="005351D7">
            <w:pPr>
              <w:rPr>
                <w:color w:val="auto"/>
                <w:sz w:val="22"/>
                <w:szCs w:val="22"/>
              </w:rPr>
            </w:pPr>
            <w:r w:rsidRPr="00692514">
              <w:rPr>
                <w:color w:val="auto"/>
                <w:sz w:val="22"/>
                <w:szCs w:val="22"/>
              </w:rPr>
              <w:t>5-6</w:t>
            </w:r>
          </w:p>
        </w:tc>
      </w:tr>
      <w:tr w:rsidR="005351D7" w:rsidRPr="00AD70FC" w14:paraId="58387C40" w14:textId="77777777" w:rsidTr="009D00C3">
        <w:trPr>
          <w:trHeight w:val="263"/>
        </w:trPr>
        <w:tc>
          <w:tcPr>
            <w:tcW w:w="1696" w:type="dxa"/>
          </w:tcPr>
          <w:p w14:paraId="0156D043" w14:textId="6078A6B2" w:rsidR="005351D7" w:rsidRPr="00692514" w:rsidRDefault="005351D7" w:rsidP="005351D7">
            <w:pPr>
              <w:rPr>
                <w:color w:val="auto"/>
                <w:sz w:val="22"/>
                <w:szCs w:val="22"/>
              </w:rPr>
            </w:pPr>
            <w:r w:rsidRPr="00692514">
              <w:rPr>
                <w:color w:val="auto"/>
                <w:sz w:val="22"/>
                <w:szCs w:val="22"/>
              </w:rPr>
              <w:t>Milligan</w:t>
            </w:r>
            <w:r w:rsidRPr="00692514">
              <w:rPr>
                <w:sz w:val="22"/>
                <w:szCs w:val="22"/>
              </w:rPr>
              <w:t xml:space="preserve"> and Stabile (2007)</w:t>
            </w:r>
            <w:r w:rsidRPr="00692514">
              <w:rPr>
                <w:color w:val="auto"/>
                <w:sz w:val="22"/>
                <w:szCs w:val="22"/>
              </w:rPr>
              <w:fldChar w:fldCharType="begin"/>
            </w:r>
            <w:r>
              <w:rPr>
                <w:color w:val="auto"/>
                <w:sz w:val="22"/>
                <w:szCs w:val="22"/>
              </w:rPr>
              <w:instrText xml:space="preserve"> ADDIN EN.CITE &lt;EndNote&gt;&lt;Cite&gt;&lt;Author&gt;Milligan&lt;/Author&gt;&lt;Year&gt;2007&lt;/Year&gt;&lt;RecNum&gt;926&lt;/RecNum&gt;&lt;DisplayText&gt;&lt;style face="superscript"&gt;38&lt;/style&gt;&lt;/DisplayText&gt;&lt;record&gt;&lt;rec-number&gt;926&lt;/rec-number&gt;&lt;foreign-keys&gt;&lt;key app="EN" db-id="9adewzw0swtzxje2ed7pwerwsrawdzzfe0wd" timestamp="1600356554" guid="b9d251b6-0ab3-4c3b-9e19-3ee27efe6d2c"&gt;926&lt;/key&gt;&lt;/foreign-keys&gt;&lt;ref-type name="Journal Article"&gt;17&lt;/ref-type&gt;&lt;contributors&gt;&lt;authors&gt;&lt;author&gt;Milligan, Kevin&lt;/author&gt;&lt;author&gt;Stabile, Mark&lt;/author&gt;&lt;/authors&gt;&lt;/contributors&gt;&lt;titles&gt;&lt;title&gt;The integration of child tax credits and welfare: Evidence from the Canadian National Child Benefit program&lt;/title&gt;&lt;secondary-title&gt;Journal of Public Economics&lt;/secondary-title&gt;&lt;/titles&gt;&lt;periodical&gt;&lt;full-title&gt;Journal of Public Economics&lt;/full-title&gt;&lt;/periodical&gt;&lt;pages&gt;305-326&lt;/pages&gt;&lt;volume&gt;91&lt;/volume&gt;&lt;number&gt;1&lt;/number&gt;&lt;keywords&gt;&lt;keyword&gt;Tax credits&lt;/keyword&gt;&lt;keyword&gt;National child benefit&lt;/keyword&gt;&lt;keyword&gt;Welfare&lt;/keyword&gt;&lt;keyword&gt;Maternal employment&lt;/keyword&gt;&lt;keyword&gt;Child benefits&lt;/keyword&gt;&lt;/keywords&gt;&lt;dates&gt;&lt;year&gt;2007&lt;/year&gt;&lt;pub-dates&gt;&lt;date&gt;2007/02/01/&lt;/date&gt;&lt;/pub-dates&gt;&lt;/dates&gt;&lt;isbn&gt;0047-2727&lt;/isbn&gt;&lt;urls&gt;&lt;related-urls&gt;&lt;url&gt;http://www.sciencedirect.com/science/article/pii/S0047272706000661&lt;/url&gt;&lt;/related-urls&gt;&lt;/urls&gt;&lt;electronic-resource-num&gt;https://doi.org/10.1016/j.jpubeco.2006.05.008&lt;/electronic-resource-num&gt;&lt;/record&gt;&lt;/Cite&gt;&lt;/EndNote&gt;</w:instrText>
            </w:r>
            <w:r w:rsidRPr="00692514">
              <w:rPr>
                <w:color w:val="auto"/>
                <w:sz w:val="22"/>
                <w:szCs w:val="22"/>
              </w:rPr>
              <w:fldChar w:fldCharType="separate"/>
            </w:r>
            <w:r w:rsidRPr="00B013D7">
              <w:rPr>
                <w:noProof/>
                <w:color w:val="auto"/>
                <w:sz w:val="22"/>
                <w:szCs w:val="22"/>
                <w:vertAlign w:val="superscript"/>
              </w:rPr>
              <w:t>38</w:t>
            </w:r>
            <w:r w:rsidRPr="00692514">
              <w:rPr>
                <w:color w:val="auto"/>
                <w:sz w:val="22"/>
                <w:szCs w:val="22"/>
              </w:rPr>
              <w:fldChar w:fldCharType="end"/>
            </w:r>
          </w:p>
          <w:p w14:paraId="7A804F16" w14:textId="77777777" w:rsidR="005351D7" w:rsidRPr="00692514" w:rsidRDefault="005351D7" w:rsidP="005351D7">
            <w:pPr>
              <w:rPr>
                <w:color w:val="auto"/>
                <w:sz w:val="22"/>
                <w:szCs w:val="22"/>
              </w:rPr>
            </w:pPr>
          </w:p>
          <w:p w14:paraId="2766FA67" w14:textId="77777777" w:rsidR="005351D7" w:rsidRPr="00692514" w:rsidRDefault="005351D7" w:rsidP="005351D7">
            <w:pPr>
              <w:rPr>
                <w:color w:val="auto"/>
                <w:sz w:val="22"/>
                <w:szCs w:val="22"/>
                <w:shd w:val="clear" w:color="auto" w:fill="FFFFFF"/>
              </w:rPr>
            </w:pPr>
          </w:p>
        </w:tc>
        <w:tc>
          <w:tcPr>
            <w:tcW w:w="1560" w:type="dxa"/>
          </w:tcPr>
          <w:p w14:paraId="34A106BA" w14:textId="77777777" w:rsidR="005351D7" w:rsidRPr="00692514" w:rsidRDefault="005351D7" w:rsidP="005351D7">
            <w:pPr>
              <w:rPr>
                <w:color w:val="auto"/>
                <w:sz w:val="22"/>
                <w:szCs w:val="22"/>
                <w:shd w:val="clear" w:color="auto" w:fill="FFFFFF"/>
              </w:rPr>
            </w:pPr>
            <w:r w:rsidRPr="00692514">
              <w:rPr>
                <w:sz w:val="22"/>
                <w:szCs w:val="22"/>
              </w:rPr>
              <w:t>Canadian provinces</w:t>
            </w:r>
          </w:p>
        </w:tc>
        <w:tc>
          <w:tcPr>
            <w:tcW w:w="1984" w:type="dxa"/>
          </w:tcPr>
          <w:p w14:paraId="208BE816"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National Child Benefit (NCB)</w:t>
            </w:r>
          </w:p>
          <w:p w14:paraId="325357A7"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w:t>
            </w:r>
            <w:proofErr w:type="gramStart"/>
            <w:r w:rsidRPr="00692514">
              <w:rPr>
                <w:color w:val="444444"/>
                <w:sz w:val="22"/>
                <w:szCs w:val="22"/>
                <w:shd w:val="clear" w:color="auto" w:fill="FFFFFF"/>
              </w:rPr>
              <w:t>including</w:t>
            </w:r>
            <w:proofErr w:type="gramEnd"/>
            <w:r w:rsidRPr="00692514">
              <w:rPr>
                <w:color w:val="444444"/>
                <w:sz w:val="22"/>
                <w:szCs w:val="22"/>
                <w:shd w:val="clear" w:color="auto" w:fill="FFFFFF"/>
              </w:rPr>
              <w:t xml:space="preserve"> integration of child benefits with social assistance payments)</w:t>
            </w:r>
          </w:p>
          <w:p w14:paraId="42567C55" w14:textId="77777777" w:rsidR="005351D7" w:rsidRPr="00692514" w:rsidRDefault="005351D7" w:rsidP="005351D7">
            <w:pPr>
              <w:rPr>
                <w:color w:val="444444"/>
                <w:sz w:val="22"/>
                <w:szCs w:val="22"/>
                <w:shd w:val="clear" w:color="auto" w:fill="FFFFFF"/>
              </w:rPr>
            </w:pPr>
          </w:p>
          <w:p w14:paraId="0AEC9A7B" w14:textId="77777777" w:rsidR="005351D7" w:rsidRPr="00692514" w:rsidRDefault="005351D7" w:rsidP="005351D7">
            <w:pPr>
              <w:rPr>
                <w:color w:val="auto"/>
                <w:sz w:val="22"/>
                <w:szCs w:val="22"/>
              </w:rPr>
            </w:pPr>
            <w:r w:rsidRPr="00692514">
              <w:rPr>
                <w:color w:val="444444"/>
                <w:sz w:val="22"/>
                <w:szCs w:val="22"/>
                <w:shd w:val="clear" w:color="auto" w:fill="FFFFFF"/>
              </w:rPr>
              <w:t>Outcome: Labour force participation</w:t>
            </w:r>
          </w:p>
        </w:tc>
        <w:tc>
          <w:tcPr>
            <w:tcW w:w="3969" w:type="dxa"/>
          </w:tcPr>
          <w:p w14:paraId="31EF0CBE" w14:textId="77777777" w:rsidR="005351D7" w:rsidRPr="00692514" w:rsidRDefault="005351D7" w:rsidP="005351D7">
            <w:pPr>
              <w:rPr>
                <w:sz w:val="22"/>
                <w:szCs w:val="22"/>
              </w:rPr>
            </w:pPr>
            <w:r w:rsidRPr="00692514">
              <w:rPr>
                <w:sz w:val="22"/>
                <w:szCs w:val="22"/>
              </w:rPr>
              <w:t xml:space="preserve">Study Design: Difference-in-differences </w:t>
            </w:r>
            <w:r>
              <w:rPr>
                <w:sz w:val="22"/>
                <w:szCs w:val="22"/>
              </w:rPr>
              <w:t xml:space="preserve">study </w:t>
            </w:r>
            <w:r w:rsidRPr="00692514">
              <w:rPr>
                <w:sz w:val="22"/>
                <w:szCs w:val="22"/>
              </w:rPr>
              <w:t>comparing receipt and non-receipt of benefits. Using administrative data, the authors calculate</w:t>
            </w:r>
            <w:r>
              <w:rPr>
                <w:sz w:val="22"/>
                <w:szCs w:val="22"/>
              </w:rPr>
              <w:t>d</w:t>
            </w:r>
            <w:r w:rsidRPr="00692514">
              <w:rPr>
                <w:sz w:val="22"/>
                <w:szCs w:val="22"/>
              </w:rPr>
              <w:t xml:space="preserve"> the federal and provincial benefits available to each family in the data using a detailed tax and benefit simulator for the Canadian tax system. </w:t>
            </w:r>
          </w:p>
          <w:p w14:paraId="3AC8A75F" w14:textId="77777777" w:rsidR="005351D7" w:rsidRPr="00692514" w:rsidRDefault="005351D7" w:rsidP="005351D7">
            <w:pPr>
              <w:rPr>
                <w:sz w:val="22"/>
                <w:szCs w:val="22"/>
              </w:rPr>
            </w:pPr>
          </w:p>
          <w:p w14:paraId="3EC9B2E4" w14:textId="77777777" w:rsidR="005351D7" w:rsidRPr="00692514" w:rsidRDefault="005351D7" w:rsidP="005351D7">
            <w:pPr>
              <w:rPr>
                <w:color w:val="auto"/>
                <w:sz w:val="22"/>
                <w:szCs w:val="22"/>
              </w:rPr>
            </w:pPr>
            <w:r w:rsidRPr="00692514">
              <w:rPr>
                <w:sz w:val="22"/>
                <w:szCs w:val="22"/>
              </w:rPr>
              <w:t>Data sources: The Census Family and the Person files of the Survey of Labour and Income Dynamics (SLID) for the years 1996-2000</w:t>
            </w:r>
          </w:p>
        </w:tc>
        <w:tc>
          <w:tcPr>
            <w:tcW w:w="3119" w:type="dxa"/>
          </w:tcPr>
          <w:p w14:paraId="5AE0A453" w14:textId="77777777" w:rsidR="005351D7" w:rsidRPr="00692514" w:rsidRDefault="005351D7" w:rsidP="005351D7">
            <w:pPr>
              <w:rPr>
                <w:b/>
                <w:sz w:val="22"/>
                <w:szCs w:val="22"/>
              </w:rPr>
            </w:pPr>
            <w:r w:rsidRPr="00692514">
              <w:rPr>
                <w:b/>
                <w:sz w:val="22"/>
                <w:szCs w:val="22"/>
              </w:rPr>
              <w:t>Positive</w:t>
            </w:r>
          </w:p>
          <w:p w14:paraId="770CF9A3" w14:textId="77777777" w:rsidR="005351D7" w:rsidRPr="00692514" w:rsidRDefault="005351D7" w:rsidP="005351D7">
            <w:pPr>
              <w:rPr>
                <w:b/>
                <w:sz w:val="22"/>
                <w:szCs w:val="22"/>
              </w:rPr>
            </w:pPr>
          </w:p>
          <w:p w14:paraId="47D1DB39" w14:textId="77777777" w:rsidR="005351D7" w:rsidRPr="00692514" w:rsidRDefault="005351D7" w:rsidP="005351D7">
            <w:pPr>
              <w:rPr>
                <w:rFonts w:eastAsia="Times New Roman"/>
                <w:color w:val="auto"/>
                <w:sz w:val="22"/>
                <w:szCs w:val="22"/>
                <w:shd w:val="clear" w:color="auto" w:fill="FFFFFF"/>
                <w:lang w:eastAsia="en-CA"/>
              </w:rPr>
            </w:pPr>
            <w:r w:rsidRPr="00692514">
              <w:rPr>
                <w:sz w:val="22"/>
                <w:szCs w:val="22"/>
              </w:rPr>
              <w:t>Integration of benefits led to higher labour force participation among exposed participants.</w:t>
            </w:r>
          </w:p>
        </w:tc>
        <w:tc>
          <w:tcPr>
            <w:tcW w:w="708" w:type="dxa"/>
            <w:gridSpan w:val="2"/>
          </w:tcPr>
          <w:p w14:paraId="58D40108" w14:textId="77777777" w:rsidR="005351D7" w:rsidRPr="00692514" w:rsidRDefault="005351D7" w:rsidP="005351D7">
            <w:pPr>
              <w:rPr>
                <w:color w:val="auto"/>
                <w:sz w:val="22"/>
                <w:szCs w:val="22"/>
              </w:rPr>
            </w:pPr>
            <w:r w:rsidRPr="00692514">
              <w:rPr>
                <w:color w:val="auto"/>
                <w:sz w:val="22"/>
                <w:szCs w:val="22"/>
              </w:rPr>
              <w:t>5-6</w:t>
            </w:r>
          </w:p>
        </w:tc>
      </w:tr>
      <w:tr w:rsidR="005351D7" w:rsidRPr="00AD70FC" w14:paraId="397ECFF3" w14:textId="77777777" w:rsidTr="009D00C3">
        <w:trPr>
          <w:trHeight w:val="263"/>
        </w:trPr>
        <w:tc>
          <w:tcPr>
            <w:tcW w:w="1696" w:type="dxa"/>
          </w:tcPr>
          <w:p w14:paraId="0A03961E" w14:textId="3F64CC10" w:rsidR="005351D7" w:rsidRPr="00692514" w:rsidRDefault="005351D7" w:rsidP="005351D7">
            <w:pPr>
              <w:rPr>
                <w:color w:val="auto"/>
                <w:sz w:val="22"/>
                <w:szCs w:val="22"/>
              </w:rPr>
            </w:pPr>
            <w:proofErr w:type="spellStart"/>
            <w:r w:rsidRPr="00692514">
              <w:rPr>
                <w:color w:val="auto"/>
                <w:sz w:val="22"/>
                <w:szCs w:val="22"/>
              </w:rPr>
              <w:t>Tarasuk</w:t>
            </w:r>
            <w:proofErr w:type="spellEnd"/>
            <w:r w:rsidRPr="00692514">
              <w:rPr>
                <w:color w:val="auto"/>
                <w:sz w:val="22"/>
                <w:szCs w:val="22"/>
              </w:rPr>
              <w:t xml:space="preserve"> </w:t>
            </w:r>
            <w:r w:rsidRPr="00692514">
              <w:rPr>
                <w:sz w:val="22"/>
                <w:szCs w:val="22"/>
              </w:rPr>
              <w:t>et al (2019)</w:t>
            </w:r>
            <w:r w:rsidRPr="00692514">
              <w:rPr>
                <w:color w:val="auto"/>
                <w:sz w:val="22"/>
                <w:szCs w:val="22"/>
              </w:rPr>
              <w:fldChar w:fldCharType="begin"/>
            </w:r>
            <w:r>
              <w:rPr>
                <w:color w:val="auto"/>
                <w:sz w:val="22"/>
                <w:szCs w:val="22"/>
              </w:rPr>
              <w:instrText xml:space="preserve"> ADDIN EN.CITE &lt;EndNote&gt;&lt;Cite&gt;&lt;Author&gt;Tarasuk&lt;/Author&gt;&lt;Year&gt;2019&lt;/Year&gt;&lt;RecNum&gt;914&lt;/RecNum&gt;&lt;DisplayText&gt;&lt;style face="superscript"&gt;33&lt;/style&gt;&lt;/DisplayText&gt;&lt;record&gt;&lt;rec-number&gt;914&lt;/rec-number&gt;&lt;foreign-keys&gt;&lt;key app="EN" db-id="9adewzw0swtzxje2ed7pwerwsrawdzzfe0wd" timestamp="1600352467" guid="d0c13a63-d3be-4a48-9a06-ce2bcd34a7c7"&gt;914&lt;/key&gt;&lt;/foreign-keys&gt;&lt;ref-type name="Journal Article"&gt;17&lt;/ref-type&gt;&lt;contributors&gt;&lt;authors&gt;&lt;author&gt;Tarasuk, V.&lt;/author&gt;&lt;author&gt;Li, Valerie&lt;/author&gt;&lt;author&gt;Dachner, Valerie Na Naomi Andrew&lt;/author&gt;&lt;author&gt;Mitchell, V.&lt;/author&gt;&lt;/authors&gt;&lt;/contributors&gt;&lt;titles&gt;&lt;title&gt;Household Food Insecurity in Ontario during a Period of Poverty Reduction, 200U 2014&lt;/title&gt;&lt;secondary-title&gt;Canadian Public Policy&lt;/secondary-title&gt;&lt;/titles&gt;&lt;periodical&gt;&lt;full-title&gt;Canadian Public Policy&lt;/full-title&gt;&lt;/periodical&gt;&lt;pages&gt;104 - 93&lt;/pages&gt;&lt;volume&gt;45&lt;/volume&gt;&lt;dates&gt;&lt;year&gt;2019&lt;/year&gt;&lt;/dates&gt;&lt;urls&gt;&lt;/urls&gt;&lt;/record&gt;&lt;/Cite&gt;&lt;/EndNote&gt;</w:instrText>
            </w:r>
            <w:r w:rsidRPr="00692514">
              <w:rPr>
                <w:color w:val="auto"/>
                <w:sz w:val="22"/>
                <w:szCs w:val="22"/>
              </w:rPr>
              <w:fldChar w:fldCharType="separate"/>
            </w:r>
            <w:r w:rsidRPr="00B013D7">
              <w:rPr>
                <w:noProof/>
                <w:color w:val="auto"/>
                <w:sz w:val="22"/>
                <w:szCs w:val="22"/>
                <w:vertAlign w:val="superscript"/>
              </w:rPr>
              <w:t>33</w:t>
            </w:r>
            <w:r w:rsidRPr="00692514">
              <w:rPr>
                <w:color w:val="auto"/>
                <w:sz w:val="22"/>
                <w:szCs w:val="22"/>
              </w:rPr>
              <w:fldChar w:fldCharType="end"/>
            </w:r>
          </w:p>
        </w:tc>
        <w:tc>
          <w:tcPr>
            <w:tcW w:w="1560" w:type="dxa"/>
          </w:tcPr>
          <w:p w14:paraId="46A2C1D5" w14:textId="77777777" w:rsidR="005351D7" w:rsidRPr="00692514" w:rsidRDefault="005351D7" w:rsidP="005351D7">
            <w:pPr>
              <w:rPr>
                <w:color w:val="auto"/>
                <w:sz w:val="22"/>
                <w:szCs w:val="22"/>
              </w:rPr>
            </w:pPr>
            <w:r w:rsidRPr="00692514">
              <w:rPr>
                <w:sz w:val="22"/>
                <w:szCs w:val="22"/>
              </w:rPr>
              <w:t>Ontario</w:t>
            </w:r>
          </w:p>
        </w:tc>
        <w:tc>
          <w:tcPr>
            <w:tcW w:w="1984" w:type="dxa"/>
          </w:tcPr>
          <w:p w14:paraId="6CF2E669"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Eligibility for Ontario Child Benefit (OCB) based on calculated after-tax income</w:t>
            </w:r>
          </w:p>
          <w:p w14:paraId="3D7E48C6" w14:textId="77777777" w:rsidR="005351D7" w:rsidRPr="00692514" w:rsidRDefault="005351D7" w:rsidP="005351D7">
            <w:pPr>
              <w:rPr>
                <w:color w:val="444444"/>
                <w:sz w:val="22"/>
                <w:szCs w:val="22"/>
                <w:shd w:val="clear" w:color="auto" w:fill="FFFFFF"/>
              </w:rPr>
            </w:pPr>
          </w:p>
          <w:p w14:paraId="30BAACDF"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Outcome: Food insecurity</w:t>
            </w:r>
          </w:p>
        </w:tc>
        <w:tc>
          <w:tcPr>
            <w:tcW w:w="3969" w:type="dxa"/>
          </w:tcPr>
          <w:p w14:paraId="0486B1CB" w14:textId="77777777" w:rsidR="005351D7" w:rsidRPr="00692514" w:rsidRDefault="005351D7" w:rsidP="005351D7">
            <w:pPr>
              <w:rPr>
                <w:color w:val="000000"/>
                <w:sz w:val="22"/>
                <w:szCs w:val="22"/>
                <w:shd w:val="clear" w:color="auto" w:fill="FFFFFF"/>
              </w:rPr>
            </w:pPr>
            <w:r w:rsidRPr="00692514">
              <w:rPr>
                <w:sz w:val="22"/>
                <w:szCs w:val="22"/>
              </w:rPr>
              <w:t xml:space="preserve">Study Design: </w:t>
            </w:r>
            <w:r w:rsidRPr="00692514">
              <w:rPr>
                <w:color w:val="000000"/>
                <w:sz w:val="22"/>
                <w:szCs w:val="22"/>
                <w:shd w:val="clear" w:color="auto" w:fill="FFFFFF"/>
              </w:rPr>
              <w:t>Repeat</w:t>
            </w:r>
            <w:r>
              <w:rPr>
                <w:color w:val="000000"/>
                <w:sz w:val="22"/>
                <w:szCs w:val="22"/>
                <w:shd w:val="clear" w:color="auto" w:fill="FFFFFF"/>
              </w:rPr>
              <w:t>ed</w:t>
            </w:r>
            <w:r w:rsidRPr="00692514">
              <w:rPr>
                <w:color w:val="000000"/>
                <w:sz w:val="22"/>
                <w:szCs w:val="22"/>
                <w:shd w:val="clear" w:color="auto" w:fill="FFFFFF"/>
              </w:rPr>
              <w:t xml:space="preserve"> cross-sectional study to measure changes in household food insecurity in Ontario after the introduction of the 2007 Ontario Child Benefit and the 2008 implementation of the province’s poverty reduction strategy.</w:t>
            </w:r>
          </w:p>
          <w:p w14:paraId="3E5F76DD" w14:textId="77777777" w:rsidR="005351D7" w:rsidRPr="00692514" w:rsidRDefault="005351D7" w:rsidP="005351D7">
            <w:pPr>
              <w:rPr>
                <w:sz w:val="22"/>
                <w:szCs w:val="22"/>
              </w:rPr>
            </w:pPr>
          </w:p>
          <w:p w14:paraId="6F5FC603" w14:textId="77777777" w:rsidR="005351D7" w:rsidRPr="00692514" w:rsidRDefault="005351D7" w:rsidP="005351D7">
            <w:pPr>
              <w:rPr>
                <w:color w:val="auto"/>
                <w:sz w:val="22"/>
                <w:szCs w:val="22"/>
              </w:rPr>
            </w:pPr>
            <w:r w:rsidRPr="00692514">
              <w:rPr>
                <w:sz w:val="22"/>
                <w:szCs w:val="22"/>
              </w:rPr>
              <w:t>Data sources: F</w:t>
            </w:r>
            <w:r w:rsidRPr="00692514">
              <w:rPr>
                <w:color w:val="000000"/>
                <w:sz w:val="22"/>
                <w:szCs w:val="22"/>
                <w:shd w:val="clear" w:color="auto" w:fill="FFFFFF"/>
              </w:rPr>
              <w:t>ive cycles of the Canadian Community Health Survey 2005 to 2014; Master files of the Canadian Community Health Survey (CCHS)</w:t>
            </w:r>
          </w:p>
        </w:tc>
        <w:tc>
          <w:tcPr>
            <w:tcW w:w="3119" w:type="dxa"/>
          </w:tcPr>
          <w:p w14:paraId="483C571A" w14:textId="77777777" w:rsidR="005351D7" w:rsidRPr="00692514" w:rsidRDefault="005351D7" w:rsidP="005351D7">
            <w:pPr>
              <w:rPr>
                <w:b/>
                <w:color w:val="auto"/>
                <w:sz w:val="22"/>
                <w:szCs w:val="22"/>
                <w:shd w:val="clear" w:color="auto" w:fill="FFFFFF"/>
              </w:rPr>
            </w:pPr>
            <w:r w:rsidRPr="00692514">
              <w:rPr>
                <w:b/>
                <w:color w:val="auto"/>
                <w:sz w:val="22"/>
                <w:szCs w:val="22"/>
                <w:shd w:val="clear" w:color="auto" w:fill="FFFFFF"/>
              </w:rPr>
              <w:t>Positive</w:t>
            </w:r>
          </w:p>
          <w:p w14:paraId="4DE65D95" w14:textId="77777777" w:rsidR="005351D7" w:rsidRPr="00692514" w:rsidRDefault="005351D7" w:rsidP="005351D7">
            <w:pPr>
              <w:rPr>
                <w:b/>
                <w:color w:val="auto"/>
                <w:sz w:val="22"/>
                <w:szCs w:val="22"/>
                <w:shd w:val="clear" w:color="auto" w:fill="FFFFFF"/>
              </w:rPr>
            </w:pPr>
          </w:p>
          <w:p w14:paraId="19A0EE81" w14:textId="77777777" w:rsidR="005351D7" w:rsidRPr="00692514" w:rsidRDefault="005351D7" w:rsidP="005351D7">
            <w:pPr>
              <w:rPr>
                <w:color w:val="auto"/>
                <w:sz w:val="22"/>
                <w:szCs w:val="22"/>
              </w:rPr>
            </w:pPr>
            <w:r w:rsidRPr="00692514">
              <w:rPr>
                <w:color w:val="auto"/>
                <w:sz w:val="22"/>
                <w:szCs w:val="22"/>
                <w:shd w:val="clear" w:color="auto" w:fill="FFFFFF"/>
              </w:rPr>
              <w:t>Prevalence of household food insecurity declined among families eligible for the OCB following its introduction.</w:t>
            </w:r>
          </w:p>
        </w:tc>
        <w:tc>
          <w:tcPr>
            <w:tcW w:w="708" w:type="dxa"/>
            <w:gridSpan w:val="2"/>
          </w:tcPr>
          <w:p w14:paraId="4DEA8861" w14:textId="77777777" w:rsidR="005351D7" w:rsidRPr="00692514" w:rsidRDefault="005351D7" w:rsidP="005351D7">
            <w:pPr>
              <w:rPr>
                <w:color w:val="auto"/>
                <w:sz w:val="22"/>
                <w:szCs w:val="22"/>
              </w:rPr>
            </w:pPr>
            <w:r w:rsidRPr="00692514">
              <w:rPr>
                <w:color w:val="auto"/>
                <w:sz w:val="22"/>
                <w:szCs w:val="22"/>
              </w:rPr>
              <w:t>4</w:t>
            </w:r>
          </w:p>
        </w:tc>
      </w:tr>
      <w:tr w:rsidR="005351D7" w:rsidRPr="00AD70FC" w14:paraId="0127ABD2" w14:textId="77777777" w:rsidTr="009D00C3">
        <w:trPr>
          <w:trHeight w:val="263"/>
        </w:trPr>
        <w:tc>
          <w:tcPr>
            <w:tcW w:w="1696" w:type="dxa"/>
          </w:tcPr>
          <w:p w14:paraId="50FC6788" w14:textId="765886B0" w:rsidR="005351D7" w:rsidRPr="00692514" w:rsidRDefault="005351D7" w:rsidP="005351D7">
            <w:pPr>
              <w:rPr>
                <w:color w:val="auto"/>
                <w:sz w:val="22"/>
                <w:szCs w:val="22"/>
                <w:shd w:val="clear" w:color="auto" w:fill="FFFFFF"/>
              </w:rPr>
            </w:pPr>
            <w:r w:rsidRPr="00692514">
              <w:rPr>
                <w:color w:val="auto"/>
                <w:sz w:val="22"/>
                <w:szCs w:val="22"/>
              </w:rPr>
              <w:t>Woolley</w:t>
            </w:r>
            <w:r>
              <w:rPr>
                <w:color w:val="auto"/>
                <w:sz w:val="22"/>
                <w:szCs w:val="22"/>
              </w:rPr>
              <w:t xml:space="preserve"> (1996) </w:t>
            </w:r>
            <w:r w:rsidRPr="00692514">
              <w:rPr>
                <w:color w:val="auto"/>
                <w:sz w:val="22"/>
                <w:szCs w:val="22"/>
              </w:rPr>
              <w:fldChar w:fldCharType="begin"/>
            </w:r>
            <w:r>
              <w:rPr>
                <w:color w:val="auto"/>
                <w:sz w:val="22"/>
                <w:szCs w:val="22"/>
              </w:rPr>
              <w:instrText xml:space="preserve"> ADDIN EN.CITE &lt;EndNote&gt;&lt;Cite&gt;&lt;Author&gt;Woolley&lt;/Author&gt;&lt;Year&gt;1996&lt;/Year&gt;&lt;RecNum&gt;912&lt;/RecNum&gt;&lt;DisplayText&gt;&lt;style face="superscript"&gt;26&lt;/style&gt;&lt;/DisplayText&gt;&lt;record&gt;&lt;rec-number&gt;912&lt;/rec-number&gt;&lt;foreign-keys&gt;&lt;key app="EN" db-id="9adewzw0swtzxje2ed7pwerwsrawdzzfe0wd" timestamp="1600352119" guid="db0c41b7-5715-447e-b7ea-30d21bbbc034"&gt;912&lt;/key&gt;&lt;/foreign-keys&gt;&lt;ref-type name="Journal Article"&gt;17&lt;/ref-type&gt;&lt;contributors&gt;&lt;authors&gt;&lt;author&gt;Woolley, Frances&lt;/author&gt;&lt;author&gt;Vermaeten, Arndt&lt;/author&gt;&lt;author&gt;Madill, Judith&lt;/author&gt;&lt;/authors&gt;&lt;/contributors&gt;&lt;titles&gt;&lt;title&gt;Ending Universality: The Case of Child Benefits&lt;/title&gt;&lt;secondary-title&gt;Canadian Public Policy / Analyse de Politiques&lt;/secondary-title&gt;&lt;/titles&gt;&lt;periodical&gt;&lt;full-title&gt;Canadian Public Policy / Analyse de Politiques&lt;/full-title&gt;&lt;/periodical&gt;&lt;pages&gt;24-39&lt;/pages&gt;&lt;volume&gt;22&lt;/volume&gt;&lt;number&gt;1&lt;/number&gt;&lt;dates&gt;&lt;year&gt;1996&lt;/year&gt;&lt;/dates&gt;&lt;publisher&gt;[University of Toronto Press, Canadian Public Policy]&lt;/publisher&gt;&lt;isbn&gt;03170861, 19119917&lt;/isbn&gt;&lt;urls&gt;&lt;related-urls&gt;&lt;url&gt;http://www.jstor.org/stable/3551747&lt;/url&gt;&lt;/related-urls&gt;&lt;/urls&gt;&lt;custom1&gt;Full publication date: Mar., 1996&lt;/custom1&gt;&lt;electronic-resource-num&gt;10.2307/3551747&lt;/electronic-resource-num&gt;&lt;remote-database-name&gt;JSTOR&lt;/remote-database-name&gt;&lt;access-date&gt;2020/09/17/&lt;/access-date&gt;&lt;/record&gt;&lt;/Cite&gt;&lt;/EndNote&gt;</w:instrText>
            </w:r>
            <w:r w:rsidRPr="00692514">
              <w:rPr>
                <w:color w:val="auto"/>
                <w:sz w:val="22"/>
                <w:szCs w:val="22"/>
              </w:rPr>
              <w:fldChar w:fldCharType="separate"/>
            </w:r>
            <w:r w:rsidRPr="00D207D8">
              <w:rPr>
                <w:noProof/>
                <w:color w:val="auto"/>
                <w:sz w:val="22"/>
                <w:szCs w:val="22"/>
                <w:vertAlign w:val="superscript"/>
              </w:rPr>
              <w:t>26</w:t>
            </w:r>
            <w:r w:rsidRPr="00692514">
              <w:rPr>
                <w:color w:val="auto"/>
                <w:sz w:val="22"/>
                <w:szCs w:val="22"/>
              </w:rPr>
              <w:fldChar w:fldCharType="end"/>
            </w:r>
          </w:p>
        </w:tc>
        <w:tc>
          <w:tcPr>
            <w:tcW w:w="1560" w:type="dxa"/>
          </w:tcPr>
          <w:p w14:paraId="7E1CA677" w14:textId="77777777" w:rsidR="005351D7" w:rsidRPr="00692514" w:rsidRDefault="005351D7" w:rsidP="005351D7">
            <w:pPr>
              <w:rPr>
                <w:color w:val="auto"/>
                <w:sz w:val="22"/>
                <w:szCs w:val="22"/>
                <w:shd w:val="clear" w:color="auto" w:fill="FFFFFF"/>
              </w:rPr>
            </w:pPr>
            <w:r w:rsidRPr="00692514">
              <w:rPr>
                <w:color w:val="auto"/>
                <w:sz w:val="22"/>
                <w:szCs w:val="22"/>
              </w:rPr>
              <w:t xml:space="preserve">Canada </w:t>
            </w:r>
          </w:p>
        </w:tc>
        <w:tc>
          <w:tcPr>
            <w:tcW w:w="1984" w:type="dxa"/>
          </w:tcPr>
          <w:p w14:paraId="2C2B302C" w14:textId="77777777" w:rsidR="005351D7" w:rsidRDefault="005351D7" w:rsidP="005351D7">
            <w:pPr>
              <w:rPr>
                <w:color w:val="auto"/>
                <w:sz w:val="22"/>
                <w:szCs w:val="22"/>
                <w:shd w:val="clear" w:color="auto" w:fill="FFFFFF"/>
              </w:rPr>
            </w:pPr>
            <w:r w:rsidRPr="00692514">
              <w:rPr>
                <w:color w:val="auto"/>
                <w:sz w:val="22"/>
                <w:szCs w:val="22"/>
                <w:shd w:val="clear" w:color="auto" w:fill="FFFFFF"/>
              </w:rPr>
              <w:t xml:space="preserve">1993 child tax benefit reforms, </w:t>
            </w:r>
            <w:r w:rsidRPr="00692514">
              <w:rPr>
                <w:color w:val="auto"/>
                <w:sz w:val="22"/>
                <w:szCs w:val="22"/>
                <w:shd w:val="clear" w:color="auto" w:fill="FFFFFF"/>
              </w:rPr>
              <w:lastRenderedPageBreak/>
              <w:t>including earned income supplement</w:t>
            </w:r>
          </w:p>
          <w:p w14:paraId="0FE3D517" w14:textId="77777777" w:rsidR="005351D7" w:rsidRPr="00692514" w:rsidRDefault="005351D7" w:rsidP="005351D7">
            <w:pPr>
              <w:rPr>
                <w:color w:val="auto"/>
                <w:sz w:val="22"/>
                <w:szCs w:val="22"/>
                <w:shd w:val="clear" w:color="auto" w:fill="FFFFFF"/>
              </w:rPr>
            </w:pPr>
          </w:p>
          <w:p w14:paraId="32728350" w14:textId="77777777" w:rsidR="005351D7" w:rsidRPr="00692514" w:rsidRDefault="005351D7" w:rsidP="005351D7">
            <w:pPr>
              <w:rPr>
                <w:color w:val="auto"/>
                <w:sz w:val="22"/>
                <w:szCs w:val="22"/>
              </w:rPr>
            </w:pPr>
            <w:r w:rsidRPr="00692514">
              <w:rPr>
                <w:color w:val="auto"/>
                <w:sz w:val="22"/>
                <w:szCs w:val="22"/>
                <w:shd w:val="clear" w:color="auto" w:fill="FFFFFF"/>
              </w:rPr>
              <w:t>Outc</w:t>
            </w:r>
            <w:r>
              <w:rPr>
                <w:color w:val="auto"/>
                <w:sz w:val="22"/>
                <w:szCs w:val="22"/>
                <w:shd w:val="clear" w:color="auto" w:fill="FFFFFF"/>
              </w:rPr>
              <w:t>o</w:t>
            </w:r>
            <w:r w:rsidRPr="00692514">
              <w:rPr>
                <w:color w:val="auto"/>
                <w:sz w:val="22"/>
                <w:szCs w:val="22"/>
                <w:shd w:val="clear" w:color="auto" w:fill="FFFFFF"/>
              </w:rPr>
              <w:t>me: Labour force participation</w:t>
            </w:r>
          </w:p>
        </w:tc>
        <w:tc>
          <w:tcPr>
            <w:tcW w:w="3969" w:type="dxa"/>
          </w:tcPr>
          <w:p w14:paraId="6E245120" w14:textId="77777777" w:rsidR="005351D7" w:rsidRPr="00692514" w:rsidRDefault="005351D7" w:rsidP="005351D7">
            <w:pPr>
              <w:rPr>
                <w:color w:val="auto"/>
                <w:sz w:val="22"/>
                <w:szCs w:val="22"/>
              </w:rPr>
            </w:pPr>
            <w:r w:rsidRPr="00692514">
              <w:rPr>
                <w:color w:val="auto"/>
                <w:sz w:val="22"/>
                <w:szCs w:val="22"/>
              </w:rPr>
              <w:lastRenderedPageBreak/>
              <w:t xml:space="preserve">Study Design: </w:t>
            </w:r>
            <w:r>
              <w:rPr>
                <w:color w:val="auto"/>
                <w:sz w:val="22"/>
                <w:szCs w:val="22"/>
              </w:rPr>
              <w:t>Microsimulation analysis</w:t>
            </w:r>
          </w:p>
          <w:p w14:paraId="02493A41" w14:textId="77777777" w:rsidR="005351D7" w:rsidRPr="00692514" w:rsidRDefault="005351D7" w:rsidP="005351D7">
            <w:pPr>
              <w:rPr>
                <w:color w:val="auto"/>
                <w:sz w:val="22"/>
                <w:szCs w:val="22"/>
              </w:rPr>
            </w:pPr>
          </w:p>
          <w:p w14:paraId="4E4C8C61" w14:textId="77777777" w:rsidR="005351D7" w:rsidRPr="00692514" w:rsidRDefault="005351D7" w:rsidP="005351D7">
            <w:pPr>
              <w:rPr>
                <w:color w:val="auto"/>
                <w:sz w:val="22"/>
                <w:szCs w:val="22"/>
              </w:rPr>
            </w:pPr>
            <w:r w:rsidRPr="00692514">
              <w:rPr>
                <w:color w:val="auto"/>
                <w:sz w:val="22"/>
                <w:szCs w:val="22"/>
              </w:rPr>
              <w:lastRenderedPageBreak/>
              <w:t xml:space="preserve">Data </w:t>
            </w:r>
            <w:r>
              <w:rPr>
                <w:color w:val="auto"/>
                <w:sz w:val="22"/>
                <w:szCs w:val="22"/>
              </w:rPr>
              <w:t>s</w:t>
            </w:r>
            <w:r w:rsidRPr="00692514">
              <w:rPr>
                <w:color w:val="auto"/>
                <w:sz w:val="22"/>
                <w:szCs w:val="22"/>
              </w:rPr>
              <w:t xml:space="preserve">ources: </w:t>
            </w:r>
            <w:r w:rsidRPr="00692514">
              <w:rPr>
                <w:color w:val="auto"/>
                <w:sz w:val="22"/>
                <w:szCs w:val="22"/>
                <w:shd w:val="clear" w:color="auto" w:fill="FFFFFF"/>
              </w:rPr>
              <w:t>Social Policy Simulation Database/Model (SPSD/M) developed by Statistics Canada 1992-1993; 10 qualitative interviews</w:t>
            </w:r>
          </w:p>
        </w:tc>
        <w:tc>
          <w:tcPr>
            <w:tcW w:w="3119" w:type="dxa"/>
          </w:tcPr>
          <w:p w14:paraId="69B24AFE" w14:textId="77777777" w:rsidR="005351D7" w:rsidRPr="00F970A9" w:rsidRDefault="005351D7" w:rsidP="005351D7">
            <w:pPr>
              <w:rPr>
                <w:b/>
                <w:color w:val="auto"/>
                <w:sz w:val="22"/>
                <w:szCs w:val="22"/>
                <w:shd w:val="clear" w:color="auto" w:fill="FFFFFF"/>
              </w:rPr>
            </w:pPr>
            <w:r w:rsidRPr="00F970A9">
              <w:rPr>
                <w:b/>
                <w:color w:val="auto"/>
                <w:sz w:val="22"/>
                <w:szCs w:val="22"/>
                <w:shd w:val="clear" w:color="auto" w:fill="FFFFFF"/>
              </w:rPr>
              <w:lastRenderedPageBreak/>
              <w:t>Positive but small</w:t>
            </w:r>
          </w:p>
          <w:p w14:paraId="77F3D660" w14:textId="77777777" w:rsidR="005351D7" w:rsidRPr="00F970A9" w:rsidRDefault="005351D7" w:rsidP="005351D7">
            <w:pPr>
              <w:rPr>
                <w:b/>
                <w:color w:val="auto"/>
                <w:sz w:val="22"/>
                <w:szCs w:val="22"/>
                <w:shd w:val="clear" w:color="auto" w:fill="FFFFFF"/>
              </w:rPr>
            </w:pPr>
          </w:p>
          <w:p w14:paraId="6074147D" w14:textId="77777777" w:rsidR="005351D7" w:rsidRPr="00F970A9" w:rsidRDefault="005351D7" w:rsidP="005351D7">
            <w:pPr>
              <w:rPr>
                <w:color w:val="auto"/>
                <w:sz w:val="22"/>
                <w:szCs w:val="22"/>
                <w:shd w:val="clear" w:color="auto" w:fill="FFFFFF"/>
              </w:rPr>
            </w:pPr>
            <w:r w:rsidRPr="00F970A9">
              <w:rPr>
                <w:sz w:val="22"/>
                <w:szCs w:val="22"/>
              </w:rPr>
              <w:lastRenderedPageBreak/>
              <w:t>Tax reforms led to minimal effects on labour force participation of families (mostly among lower-middle income families)</w:t>
            </w:r>
          </w:p>
        </w:tc>
        <w:tc>
          <w:tcPr>
            <w:tcW w:w="708" w:type="dxa"/>
            <w:gridSpan w:val="2"/>
          </w:tcPr>
          <w:p w14:paraId="6042E3BD" w14:textId="77777777" w:rsidR="005351D7" w:rsidRPr="00692514" w:rsidRDefault="005351D7" w:rsidP="005351D7">
            <w:pPr>
              <w:rPr>
                <w:color w:val="auto"/>
                <w:sz w:val="22"/>
                <w:szCs w:val="22"/>
              </w:rPr>
            </w:pPr>
            <w:r w:rsidRPr="00692514">
              <w:rPr>
                <w:color w:val="auto"/>
                <w:sz w:val="22"/>
                <w:szCs w:val="22"/>
              </w:rPr>
              <w:lastRenderedPageBreak/>
              <w:t>3-4</w:t>
            </w:r>
          </w:p>
        </w:tc>
      </w:tr>
      <w:tr w:rsidR="005351D7" w:rsidRPr="00AD70FC" w14:paraId="6F91C8E6" w14:textId="77777777" w:rsidTr="009D00C3">
        <w:trPr>
          <w:trHeight w:val="263"/>
        </w:trPr>
        <w:tc>
          <w:tcPr>
            <w:tcW w:w="1696" w:type="dxa"/>
          </w:tcPr>
          <w:p w14:paraId="69F748D0" w14:textId="77777777" w:rsidR="005351D7" w:rsidRPr="00692514" w:rsidRDefault="005351D7" w:rsidP="005351D7">
            <w:pPr>
              <w:rPr>
                <w:color w:val="auto"/>
                <w:sz w:val="22"/>
                <w:szCs w:val="22"/>
              </w:rPr>
            </w:pPr>
            <w:r w:rsidRPr="00692514">
              <w:rPr>
                <w:b/>
                <w:color w:val="auto"/>
                <w:sz w:val="22"/>
                <w:szCs w:val="22"/>
              </w:rPr>
              <w:t>Multiple Outcome Categories</w:t>
            </w:r>
          </w:p>
        </w:tc>
        <w:tc>
          <w:tcPr>
            <w:tcW w:w="1560" w:type="dxa"/>
          </w:tcPr>
          <w:p w14:paraId="4EB1563D" w14:textId="77777777" w:rsidR="005351D7" w:rsidRPr="00692514" w:rsidRDefault="005351D7" w:rsidP="005351D7">
            <w:pPr>
              <w:rPr>
                <w:color w:val="auto"/>
                <w:sz w:val="22"/>
                <w:szCs w:val="22"/>
              </w:rPr>
            </w:pPr>
          </w:p>
        </w:tc>
        <w:tc>
          <w:tcPr>
            <w:tcW w:w="1984" w:type="dxa"/>
          </w:tcPr>
          <w:p w14:paraId="04463F13" w14:textId="77777777" w:rsidR="005351D7" w:rsidRPr="00692514" w:rsidRDefault="005351D7" w:rsidP="005351D7">
            <w:pPr>
              <w:rPr>
                <w:color w:val="auto"/>
                <w:sz w:val="22"/>
                <w:szCs w:val="22"/>
                <w:shd w:val="clear" w:color="auto" w:fill="FFFFFF"/>
              </w:rPr>
            </w:pPr>
          </w:p>
        </w:tc>
        <w:tc>
          <w:tcPr>
            <w:tcW w:w="3969" w:type="dxa"/>
          </w:tcPr>
          <w:p w14:paraId="15EE785F" w14:textId="77777777" w:rsidR="005351D7" w:rsidRPr="00692514" w:rsidRDefault="005351D7" w:rsidP="005351D7">
            <w:pPr>
              <w:rPr>
                <w:color w:val="auto"/>
                <w:sz w:val="22"/>
                <w:szCs w:val="22"/>
              </w:rPr>
            </w:pPr>
          </w:p>
        </w:tc>
        <w:tc>
          <w:tcPr>
            <w:tcW w:w="3119" w:type="dxa"/>
          </w:tcPr>
          <w:p w14:paraId="788C9E63" w14:textId="77777777" w:rsidR="005351D7" w:rsidRPr="00692514" w:rsidRDefault="005351D7" w:rsidP="005351D7">
            <w:pPr>
              <w:rPr>
                <w:color w:val="auto"/>
                <w:sz w:val="22"/>
                <w:szCs w:val="22"/>
                <w:shd w:val="clear" w:color="auto" w:fill="FFFFFF"/>
              </w:rPr>
            </w:pPr>
          </w:p>
        </w:tc>
        <w:tc>
          <w:tcPr>
            <w:tcW w:w="708" w:type="dxa"/>
            <w:gridSpan w:val="2"/>
          </w:tcPr>
          <w:p w14:paraId="45A53FEA" w14:textId="77777777" w:rsidR="005351D7" w:rsidRPr="00692514" w:rsidRDefault="005351D7" w:rsidP="005351D7">
            <w:pPr>
              <w:rPr>
                <w:color w:val="auto"/>
                <w:sz w:val="22"/>
                <w:szCs w:val="22"/>
              </w:rPr>
            </w:pPr>
          </w:p>
        </w:tc>
      </w:tr>
      <w:tr w:rsidR="005351D7" w:rsidRPr="00AD70FC" w14:paraId="1752127C" w14:textId="77777777" w:rsidTr="009D00C3">
        <w:trPr>
          <w:trHeight w:val="263"/>
        </w:trPr>
        <w:tc>
          <w:tcPr>
            <w:tcW w:w="1696" w:type="dxa"/>
          </w:tcPr>
          <w:p w14:paraId="46D5180A" w14:textId="1542E182" w:rsidR="005351D7" w:rsidRPr="00692514" w:rsidRDefault="005351D7" w:rsidP="005351D7">
            <w:pPr>
              <w:rPr>
                <w:b/>
                <w:color w:val="auto"/>
                <w:sz w:val="22"/>
                <w:szCs w:val="22"/>
              </w:rPr>
            </w:pPr>
            <w:r w:rsidRPr="00692514">
              <w:rPr>
                <w:color w:val="auto"/>
                <w:sz w:val="22"/>
                <w:szCs w:val="22"/>
              </w:rPr>
              <w:t xml:space="preserve">Ang </w:t>
            </w:r>
            <w:r w:rsidRPr="00692514">
              <w:rPr>
                <w:sz w:val="22"/>
                <w:szCs w:val="22"/>
              </w:rPr>
              <w:t>(2015)</w:t>
            </w:r>
            <w:r w:rsidRPr="00692514">
              <w:rPr>
                <w:color w:val="auto"/>
                <w:sz w:val="22"/>
                <w:szCs w:val="22"/>
              </w:rPr>
              <w:fldChar w:fldCharType="begin"/>
            </w:r>
            <w:r>
              <w:rPr>
                <w:color w:val="auto"/>
                <w:sz w:val="22"/>
                <w:szCs w:val="22"/>
              </w:rPr>
              <w:instrText xml:space="preserve"> ADDIN EN.CITE &lt;EndNote&gt;&lt;Cite&gt;&lt;Author&gt;Ang&lt;/Author&gt;&lt;Year&gt;2015&lt;/Year&gt;&lt;RecNum&gt;927&lt;/RecNum&gt;&lt;DisplayText&gt;&lt;style face="superscript"&gt;39&lt;/style&gt;&lt;/DisplayText&gt;&lt;record&gt;&lt;rec-number&gt;927&lt;/rec-number&gt;&lt;foreign-keys&gt;&lt;key app="EN" db-id="9adewzw0swtzxje2ed7pwerwsrawdzzfe0wd" timestamp="1600357300" guid="b1cebbec-00f2-4c6d-b3ca-76b01635c668"&gt;927&lt;/key&gt;&lt;/foreign-keys&gt;&lt;ref-type name="Journal Article"&gt;17&lt;/ref-type&gt;&lt;contributors&gt;&lt;authors&gt;&lt;author&gt;Ang, Xiaoling Lim&lt;/author&gt;&lt;/authors&gt;&lt;/contributors&gt;&lt;titles&gt;&lt;title&gt;The Effects of Cash Transfer Fertility Incentives and Parental Leave Benefits on Fertility and Labor Supply: Evidence from Two Natural Experiments&lt;/title&gt;&lt;secondary-title&gt;Journal of Family and Economic Issues&lt;/secondary-title&gt;&lt;/titles&gt;&lt;periodical&gt;&lt;full-title&gt;Journal of Family and Economic Issues&lt;/full-title&gt;&lt;/periodical&gt;&lt;pages&gt;263-288&lt;/pages&gt;&lt;volume&gt;36&lt;/volume&gt;&lt;number&gt;2&lt;/number&gt;&lt;dates&gt;&lt;year&gt;2015&lt;/year&gt;&lt;pub-dates&gt;&lt;date&gt;2015/06/01&lt;/date&gt;&lt;/pub-dates&gt;&lt;/dates&gt;&lt;isbn&gt;1573-3475&lt;/isbn&gt;&lt;urls&gt;&lt;related-urls&gt;&lt;url&gt;https://doi.org/10.1007/s10834-014-9394-3&lt;/url&gt;&lt;/related-urls&gt;&lt;/urls&gt;&lt;electronic-resource-num&gt;10.1007/s10834-014-9394-3&lt;/electronic-resource-num&gt;&lt;/record&gt;&lt;/Cite&gt;&lt;/EndNote&gt;</w:instrText>
            </w:r>
            <w:r w:rsidRPr="00692514">
              <w:rPr>
                <w:color w:val="auto"/>
                <w:sz w:val="22"/>
                <w:szCs w:val="22"/>
              </w:rPr>
              <w:fldChar w:fldCharType="separate"/>
            </w:r>
            <w:r w:rsidRPr="00B013D7">
              <w:rPr>
                <w:noProof/>
                <w:color w:val="auto"/>
                <w:sz w:val="22"/>
                <w:szCs w:val="22"/>
                <w:vertAlign w:val="superscript"/>
              </w:rPr>
              <w:t>39</w:t>
            </w:r>
            <w:r w:rsidRPr="00692514">
              <w:rPr>
                <w:color w:val="auto"/>
                <w:sz w:val="22"/>
                <w:szCs w:val="22"/>
              </w:rPr>
              <w:fldChar w:fldCharType="end"/>
            </w:r>
          </w:p>
        </w:tc>
        <w:tc>
          <w:tcPr>
            <w:tcW w:w="1560" w:type="dxa"/>
          </w:tcPr>
          <w:p w14:paraId="78081477" w14:textId="77777777" w:rsidR="005351D7" w:rsidRPr="00692514" w:rsidRDefault="005351D7" w:rsidP="005351D7">
            <w:pPr>
              <w:rPr>
                <w:color w:val="auto"/>
                <w:sz w:val="22"/>
                <w:szCs w:val="22"/>
              </w:rPr>
            </w:pPr>
            <w:r w:rsidRPr="00692514">
              <w:rPr>
                <w:sz w:val="22"/>
                <w:szCs w:val="22"/>
              </w:rPr>
              <w:t>Quebec (compared with rest of Canada)</w:t>
            </w:r>
          </w:p>
        </w:tc>
        <w:tc>
          <w:tcPr>
            <w:tcW w:w="1984" w:type="dxa"/>
          </w:tcPr>
          <w:p w14:paraId="69061B74"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Quebec Parental Insurance Program (parental leave benefits, and a series of cash-transfer fertility incentives)</w:t>
            </w:r>
          </w:p>
          <w:p w14:paraId="2A5825A8" w14:textId="77777777" w:rsidR="005351D7" w:rsidRPr="00692514" w:rsidRDefault="005351D7" w:rsidP="005351D7">
            <w:pPr>
              <w:rPr>
                <w:color w:val="444444"/>
                <w:sz w:val="22"/>
                <w:szCs w:val="22"/>
                <w:shd w:val="clear" w:color="auto" w:fill="FFFFFF"/>
              </w:rPr>
            </w:pPr>
          </w:p>
          <w:p w14:paraId="12A962D2" w14:textId="77777777" w:rsidR="005351D7" w:rsidRPr="00692514" w:rsidRDefault="005351D7" w:rsidP="005351D7">
            <w:pPr>
              <w:rPr>
                <w:color w:val="auto"/>
                <w:sz w:val="22"/>
                <w:szCs w:val="22"/>
                <w:shd w:val="clear" w:color="auto" w:fill="FFFFFF"/>
              </w:rPr>
            </w:pPr>
            <w:r w:rsidRPr="00692514">
              <w:rPr>
                <w:color w:val="444444"/>
                <w:sz w:val="22"/>
                <w:szCs w:val="22"/>
                <w:shd w:val="clear" w:color="auto" w:fill="FFFFFF"/>
              </w:rPr>
              <w:t xml:space="preserve">Outcomes: Fertility, labour force participation </w:t>
            </w:r>
          </w:p>
        </w:tc>
        <w:tc>
          <w:tcPr>
            <w:tcW w:w="3969" w:type="dxa"/>
          </w:tcPr>
          <w:p w14:paraId="0740BC07" w14:textId="77777777" w:rsidR="005351D7" w:rsidRPr="00692514" w:rsidRDefault="005351D7" w:rsidP="005351D7">
            <w:pPr>
              <w:rPr>
                <w:sz w:val="22"/>
                <w:szCs w:val="22"/>
              </w:rPr>
            </w:pPr>
            <w:r w:rsidRPr="00692514">
              <w:rPr>
                <w:sz w:val="22"/>
                <w:szCs w:val="22"/>
              </w:rPr>
              <w:t xml:space="preserve">Study Design: Difference-in-differences </w:t>
            </w:r>
            <w:r>
              <w:rPr>
                <w:sz w:val="22"/>
                <w:szCs w:val="22"/>
              </w:rPr>
              <w:t>study</w:t>
            </w:r>
          </w:p>
          <w:p w14:paraId="597A12B0" w14:textId="77777777" w:rsidR="005351D7" w:rsidRPr="00692514" w:rsidRDefault="005351D7" w:rsidP="005351D7">
            <w:pPr>
              <w:rPr>
                <w:sz w:val="22"/>
                <w:szCs w:val="22"/>
              </w:rPr>
            </w:pPr>
          </w:p>
          <w:p w14:paraId="3B2BC1FB" w14:textId="77777777" w:rsidR="005351D7" w:rsidRPr="00692514" w:rsidRDefault="005351D7" w:rsidP="005351D7">
            <w:pPr>
              <w:rPr>
                <w:color w:val="auto"/>
                <w:sz w:val="22"/>
                <w:szCs w:val="22"/>
              </w:rPr>
            </w:pPr>
            <w:r w:rsidRPr="00692514">
              <w:rPr>
                <w:sz w:val="22"/>
                <w:szCs w:val="22"/>
              </w:rPr>
              <w:t>Data sources: Confidential versions of the Canadian Census and the Labour Force Surveys on-site at Statistics Canada, census data 1986-2011</w:t>
            </w:r>
          </w:p>
        </w:tc>
        <w:tc>
          <w:tcPr>
            <w:tcW w:w="3119" w:type="dxa"/>
          </w:tcPr>
          <w:p w14:paraId="18BD7E12" w14:textId="77777777" w:rsidR="005351D7" w:rsidRPr="00692514" w:rsidRDefault="005351D7" w:rsidP="005351D7">
            <w:pPr>
              <w:rPr>
                <w:b/>
                <w:sz w:val="22"/>
                <w:szCs w:val="22"/>
              </w:rPr>
            </w:pPr>
            <w:r w:rsidRPr="00692514">
              <w:rPr>
                <w:b/>
                <w:sz w:val="22"/>
                <w:szCs w:val="22"/>
              </w:rPr>
              <w:t xml:space="preserve">Generally positive </w:t>
            </w:r>
          </w:p>
          <w:p w14:paraId="389A41BF" w14:textId="77777777" w:rsidR="005351D7" w:rsidRPr="00692514" w:rsidRDefault="005351D7" w:rsidP="005351D7">
            <w:pPr>
              <w:rPr>
                <w:sz w:val="22"/>
                <w:szCs w:val="22"/>
              </w:rPr>
            </w:pPr>
          </w:p>
          <w:p w14:paraId="10D901A0" w14:textId="77777777" w:rsidR="005351D7" w:rsidRPr="00692514" w:rsidRDefault="005351D7" w:rsidP="005351D7">
            <w:pPr>
              <w:rPr>
                <w:color w:val="auto"/>
                <w:sz w:val="22"/>
                <w:szCs w:val="22"/>
                <w:shd w:val="clear" w:color="auto" w:fill="FFFFFF"/>
              </w:rPr>
            </w:pPr>
            <w:r w:rsidRPr="00692514">
              <w:rPr>
                <w:sz w:val="22"/>
                <w:szCs w:val="22"/>
              </w:rPr>
              <w:t>Higher parental leave benefits increased the birth rate and labour supply among women of childbearing age; cash-transfer fertility incentives only slightly increased birth rates and decreased female labo</w:t>
            </w:r>
            <w:r>
              <w:rPr>
                <w:sz w:val="22"/>
                <w:szCs w:val="22"/>
              </w:rPr>
              <w:t>u</w:t>
            </w:r>
            <w:r w:rsidRPr="00692514">
              <w:rPr>
                <w:sz w:val="22"/>
                <w:szCs w:val="22"/>
              </w:rPr>
              <w:t>r supply.</w:t>
            </w:r>
          </w:p>
        </w:tc>
        <w:tc>
          <w:tcPr>
            <w:tcW w:w="708" w:type="dxa"/>
            <w:gridSpan w:val="2"/>
          </w:tcPr>
          <w:p w14:paraId="7020044E" w14:textId="77777777" w:rsidR="005351D7" w:rsidRPr="00692514" w:rsidRDefault="005351D7" w:rsidP="005351D7">
            <w:pPr>
              <w:rPr>
                <w:color w:val="auto"/>
                <w:sz w:val="22"/>
                <w:szCs w:val="22"/>
              </w:rPr>
            </w:pPr>
            <w:r w:rsidRPr="00692514">
              <w:rPr>
                <w:color w:val="auto"/>
                <w:sz w:val="22"/>
                <w:szCs w:val="22"/>
              </w:rPr>
              <w:t>5-6</w:t>
            </w:r>
          </w:p>
        </w:tc>
      </w:tr>
      <w:tr w:rsidR="005351D7" w14:paraId="2432419C" w14:textId="77777777" w:rsidTr="009D00C3">
        <w:trPr>
          <w:trHeight w:val="263"/>
        </w:trPr>
        <w:tc>
          <w:tcPr>
            <w:tcW w:w="1696" w:type="dxa"/>
          </w:tcPr>
          <w:p w14:paraId="429BD31F" w14:textId="2A53506C" w:rsidR="005351D7" w:rsidRPr="00692514" w:rsidRDefault="005351D7" w:rsidP="005351D7">
            <w:pPr>
              <w:rPr>
                <w:color w:val="auto"/>
                <w:sz w:val="22"/>
                <w:szCs w:val="22"/>
              </w:rPr>
            </w:pPr>
            <w:r w:rsidRPr="00692514">
              <w:rPr>
                <w:color w:val="auto"/>
                <w:sz w:val="22"/>
                <w:szCs w:val="22"/>
              </w:rPr>
              <w:t>McNown</w:t>
            </w:r>
            <w:r w:rsidRPr="00692514">
              <w:rPr>
                <w:sz w:val="22"/>
                <w:szCs w:val="22"/>
              </w:rPr>
              <w:t xml:space="preserve"> and </w:t>
            </w:r>
            <w:proofErr w:type="spellStart"/>
            <w:r w:rsidRPr="00692514">
              <w:rPr>
                <w:sz w:val="22"/>
                <w:szCs w:val="22"/>
              </w:rPr>
              <w:t>Ridao</w:t>
            </w:r>
            <w:proofErr w:type="spellEnd"/>
            <w:r w:rsidRPr="00692514">
              <w:rPr>
                <w:sz w:val="22"/>
                <w:szCs w:val="22"/>
              </w:rPr>
              <w:t>-Cano (2004)</w:t>
            </w:r>
            <w:r w:rsidRPr="00692514">
              <w:rPr>
                <w:color w:val="auto"/>
                <w:sz w:val="22"/>
                <w:szCs w:val="22"/>
              </w:rPr>
              <w:fldChar w:fldCharType="begin"/>
            </w:r>
            <w:r>
              <w:rPr>
                <w:color w:val="auto"/>
                <w:sz w:val="22"/>
                <w:szCs w:val="22"/>
              </w:rPr>
              <w:instrText xml:space="preserve"> ADDIN EN.CITE &lt;EndNote&gt;&lt;Cite&gt;&lt;Author&gt;McNown&lt;/Author&gt;&lt;Year&gt;2004&lt;/Year&gt;&lt;RecNum&gt;925&lt;/RecNum&gt;&lt;DisplayText&gt;&lt;style face="superscript"&gt;27&lt;/style&gt;&lt;/DisplayText&gt;&lt;record&gt;&lt;rec-number&gt;925&lt;/rec-number&gt;&lt;foreign-keys&gt;&lt;key app="EN" db-id="9adewzw0swtzxje2ed7pwerwsrawdzzfe0wd" timestamp="1600355676" guid="9a26dfff-174e-46a5-9aff-a06862d5ac30"&gt;925&lt;/key&gt;&lt;/foreign-keys&gt;&lt;ref-type name="Journal Article"&gt;17&lt;/ref-type&gt;&lt;contributors&gt;&lt;authors&gt;&lt;author&gt;McNown, Robert&lt;/author&gt;&lt;author&gt;Ridao-cano, Cristóbal&lt;/author&gt;&lt;/authors&gt;&lt;/contributors&gt;&lt;titles&gt;&lt;title&gt;The Effect of Child Benefit Policies on Fertility and Female Labor Force Participation in Canada&lt;/title&gt;&lt;secondary-title&gt;Review of Economics of the Household&lt;/secondary-title&gt;&lt;/titles&gt;&lt;periodical&gt;&lt;full-title&gt;Review of Economics of the Household&lt;/full-title&gt;&lt;/periodical&gt;&lt;pages&gt;237-254&lt;/pages&gt;&lt;volume&gt;2&lt;/volume&gt;&lt;number&gt;3&lt;/number&gt;&lt;dates&gt;&lt;year&gt;2004&lt;/year&gt;&lt;pub-dates&gt;&lt;date&gt;2004/09/01&lt;/date&gt;&lt;/pub-dates&gt;&lt;/dates&gt;&lt;isbn&gt;1573-7152&lt;/isbn&gt;&lt;urls&gt;&lt;related-urls&gt;&lt;url&gt;https://doi.org/10.1007/s11150-004-5646-6&lt;/url&gt;&lt;/related-urls&gt;&lt;/urls&gt;&lt;electronic-resource-num&gt;10.1007/s11150-004-5646-6&lt;/electronic-resource-num&gt;&lt;/record&gt;&lt;/Cite&gt;&lt;/EndNote&gt;</w:instrText>
            </w:r>
            <w:r w:rsidRPr="00692514">
              <w:rPr>
                <w:color w:val="auto"/>
                <w:sz w:val="22"/>
                <w:szCs w:val="22"/>
              </w:rPr>
              <w:fldChar w:fldCharType="separate"/>
            </w:r>
            <w:r w:rsidRPr="00D207D8">
              <w:rPr>
                <w:noProof/>
                <w:color w:val="auto"/>
                <w:sz w:val="22"/>
                <w:szCs w:val="22"/>
                <w:vertAlign w:val="superscript"/>
              </w:rPr>
              <w:t>27</w:t>
            </w:r>
            <w:r w:rsidRPr="00692514">
              <w:rPr>
                <w:color w:val="auto"/>
                <w:sz w:val="22"/>
                <w:szCs w:val="22"/>
              </w:rPr>
              <w:fldChar w:fldCharType="end"/>
            </w:r>
          </w:p>
        </w:tc>
        <w:tc>
          <w:tcPr>
            <w:tcW w:w="1560" w:type="dxa"/>
          </w:tcPr>
          <w:p w14:paraId="6EFF2F50" w14:textId="77777777" w:rsidR="005351D7" w:rsidRPr="00692514" w:rsidRDefault="005351D7" w:rsidP="005351D7">
            <w:pPr>
              <w:rPr>
                <w:color w:val="auto"/>
                <w:sz w:val="22"/>
                <w:szCs w:val="22"/>
              </w:rPr>
            </w:pPr>
            <w:r w:rsidRPr="00692514">
              <w:rPr>
                <w:sz w:val="22"/>
                <w:szCs w:val="22"/>
              </w:rPr>
              <w:t>Canada</w:t>
            </w:r>
          </w:p>
        </w:tc>
        <w:tc>
          <w:tcPr>
            <w:tcW w:w="1984" w:type="dxa"/>
          </w:tcPr>
          <w:p w14:paraId="4EC71536"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Child benefits</w:t>
            </w:r>
          </w:p>
          <w:p w14:paraId="468589EA" w14:textId="77777777" w:rsidR="005351D7" w:rsidRPr="00692514" w:rsidRDefault="005351D7" w:rsidP="005351D7">
            <w:pPr>
              <w:rPr>
                <w:color w:val="444444"/>
                <w:sz w:val="22"/>
                <w:szCs w:val="22"/>
                <w:shd w:val="clear" w:color="auto" w:fill="FFFFFF"/>
              </w:rPr>
            </w:pPr>
          </w:p>
          <w:p w14:paraId="0C08B2EC" w14:textId="77777777" w:rsidR="005351D7" w:rsidRPr="00692514" w:rsidRDefault="005351D7" w:rsidP="005351D7">
            <w:pPr>
              <w:rPr>
                <w:color w:val="444444"/>
                <w:sz w:val="22"/>
                <w:szCs w:val="22"/>
                <w:shd w:val="clear" w:color="auto" w:fill="FFFFFF"/>
              </w:rPr>
            </w:pPr>
            <w:r w:rsidRPr="00692514">
              <w:rPr>
                <w:color w:val="444444"/>
                <w:sz w:val="22"/>
                <w:szCs w:val="22"/>
                <w:shd w:val="clear" w:color="auto" w:fill="FFFFFF"/>
              </w:rPr>
              <w:t xml:space="preserve">Outcomes: Fertility, </w:t>
            </w:r>
            <w:r>
              <w:rPr>
                <w:color w:val="444444"/>
                <w:sz w:val="22"/>
                <w:szCs w:val="22"/>
                <w:shd w:val="clear" w:color="auto" w:fill="FFFFFF"/>
              </w:rPr>
              <w:t xml:space="preserve">female </w:t>
            </w:r>
            <w:r w:rsidRPr="00692514">
              <w:rPr>
                <w:color w:val="444444"/>
                <w:sz w:val="22"/>
                <w:szCs w:val="22"/>
                <w:shd w:val="clear" w:color="auto" w:fill="FFFFFF"/>
              </w:rPr>
              <w:t xml:space="preserve">labour force participation </w:t>
            </w:r>
          </w:p>
        </w:tc>
        <w:tc>
          <w:tcPr>
            <w:tcW w:w="3969" w:type="dxa"/>
          </w:tcPr>
          <w:p w14:paraId="44C4C434" w14:textId="77777777" w:rsidR="005351D7" w:rsidRPr="00692514" w:rsidRDefault="005351D7" w:rsidP="005351D7">
            <w:pPr>
              <w:rPr>
                <w:sz w:val="22"/>
                <w:szCs w:val="22"/>
              </w:rPr>
            </w:pPr>
            <w:r w:rsidRPr="00692514">
              <w:rPr>
                <w:sz w:val="22"/>
                <w:szCs w:val="22"/>
              </w:rPr>
              <w:t xml:space="preserve">Study Design: Economic empirical time-series analysis </w:t>
            </w:r>
          </w:p>
          <w:p w14:paraId="4BA7C8C5" w14:textId="77777777" w:rsidR="005351D7" w:rsidRPr="00692514" w:rsidRDefault="005351D7" w:rsidP="005351D7">
            <w:pPr>
              <w:rPr>
                <w:sz w:val="22"/>
                <w:szCs w:val="22"/>
              </w:rPr>
            </w:pPr>
          </w:p>
          <w:p w14:paraId="7ECE0B26" w14:textId="77777777" w:rsidR="005351D7" w:rsidRPr="00692514" w:rsidRDefault="005351D7" w:rsidP="005351D7">
            <w:pPr>
              <w:rPr>
                <w:sz w:val="22"/>
                <w:szCs w:val="22"/>
              </w:rPr>
            </w:pPr>
            <w:r w:rsidRPr="00692514">
              <w:rPr>
                <w:sz w:val="22"/>
                <w:szCs w:val="22"/>
              </w:rPr>
              <w:t>Data sources: Historical Statistics of Canada (Statistics Canada) for the period 1947–1963, OECD Labor Force Statistics for the period 1964–1999. Social Security Statistics (Human Resources Development Canada). Social Security Statistics (Human Resources Development Canada).</w:t>
            </w:r>
          </w:p>
        </w:tc>
        <w:tc>
          <w:tcPr>
            <w:tcW w:w="3119" w:type="dxa"/>
          </w:tcPr>
          <w:p w14:paraId="418EABFD" w14:textId="77777777" w:rsidR="005351D7" w:rsidRPr="00692514" w:rsidRDefault="005351D7" w:rsidP="005351D7">
            <w:pPr>
              <w:rPr>
                <w:b/>
                <w:sz w:val="22"/>
                <w:szCs w:val="22"/>
              </w:rPr>
            </w:pPr>
            <w:r w:rsidRPr="00692514">
              <w:rPr>
                <w:b/>
                <w:sz w:val="22"/>
                <w:szCs w:val="22"/>
              </w:rPr>
              <w:t>Overall, null to positive but small relative effect sizes</w:t>
            </w:r>
          </w:p>
          <w:p w14:paraId="1968D411" w14:textId="77777777" w:rsidR="005351D7" w:rsidRPr="00692514" w:rsidRDefault="005351D7" w:rsidP="005351D7">
            <w:pPr>
              <w:rPr>
                <w:color w:val="444444"/>
                <w:sz w:val="22"/>
                <w:szCs w:val="22"/>
                <w:shd w:val="clear" w:color="auto" w:fill="FFFFFF"/>
              </w:rPr>
            </w:pPr>
          </w:p>
          <w:p w14:paraId="659C4AC5" w14:textId="77777777" w:rsidR="005351D7" w:rsidRPr="00F970A9" w:rsidRDefault="005351D7" w:rsidP="005351D7">
            <w:pPr>
              <w:rPr>
                <w:b/>
                <w:color w:val="auto"/>
                <w:sz w:val="22"/>
                <w:szCs w:val="22"/>
              </w:rPr>
            </w:pPr>
            <w:r w:rsidRPr="00F970A9">
              <w:rPr>
                <w:sz w:val="22"/>
                <w:szCs w:val="22"/>
              </w:rPr>
              <w:t>Child benefit policies led to small changes in fertility and female labour force participation</w:t>
            </w:r>
            <w:r>
              <w:rPr>
                <w:sz w:val="22"/>
                <w:szCs w:val="22"/>
              </w:rPr>
              <w:t>.</w:t>
            </w:r>
          </w:p>
        </w:tc>
        <w:tc>
          <w:tcPr>
            <w:tcW w:w="708" w:type="dxa"/>
            <w:gridSpan w:val="2"/>
          </w:tcPr>
          <w:p w14:paraId="37ED430E" w14:textId="77777777" w:rsidR="005351D7" w:rsidRPr="00692514" w:rsidRDefault="005351D7" w:rsidP="005351D7">
            <w:pPr>
              <w:rPr>
                <w:color w:val="auto"/>
                <w:sz w:val="22"/>
                <w:szCs w:val="22"/>
              </w:rPr>
            </w:pPr>
            <w:r w:rsidRPr="00692514">
              <w:rPr>
                <w:color w:val="auto"/>
                <w:sz w:val="22"/>
                <w:szCs w:val="22"/>
              </w:rPr>
              <w:t>3</w:t>
            </w:r>
          </w:p>
        </w:tc>
      </w:tr>
      <w:tr w:rsidR="005351D7" w:rsidRPr="00AD70FC" w14:paraId="6930C70C" w14:textId="77777777" w:rsidTr="009D00C3">
        <w:trPr>
          <w:trHeight w:val="263"/>
        </w:trPr>
        <w:tc>
          <w:tcPr>
            <w:tcW w:w="1696" w:type="dxa"/>
          </w:tcPr>
          <w:p w14:paraId="370BC920" w14:textId="6C37CFA0" w:rsidR="005351D7" w:rsidRPr="00692514" w:rsidRDefault="005351D7" w:rsidP="005351D7">
            <w:pPr>
              <w:rPr>
                <w:b/>
                <w:color w:val="auto"/>
                <w:sz w:val="22"/>
                <w:szCs w:val="22"/>
              </w:rPr>
            </w:pPr>
            <w:r w:rsidRPr="00692514">
              <w:rPr>
                <w:color w:val="auto"/>
                <w:sz w:val="22"/>
                <w:szCs w:val="22"/>
              </w:rPr>
              <w:t>Milligan</w:t>
            </w:r>
            <w:r w:rsidRPr="00692514">
              <w:rPr>
                <w:sz w:val="22"/>
                <w:szCs w:val="22"/>
              </w:rPr>
              <w:t xml:space="preserve"> and Stabile (2011)</w:t>
            </w:r>
            <w:r w:rsidRPr="00692514">
              <w:rPr>
                <w:color w:val="auto"/>
                <w:sz w:val="22"/>
                <w:szCs w:val="22"/>
              </w:rPr>
              <w:fldChar w:fldCharType="begin"/>
            </w:r>
            <w:r>
              <w:rPr>
                <w:color w:val="auto"/>
                <w:sz w:val="22"/>
                <w:szCs w:val="22"/>
              </w:rPr>
              <w:instrText xml:space="preserve"> ADDIN EN.CITE &lt;EndNote&gt;&lt;Cite&gt;&lt;Author&gt;Milligan&lt;/Author&gt;&lt;Year&gt;2011&lt;/Year&gt;&lt;RecNum&gt;878&lt;/RecNum&gt;&lt;DisplayText&gt;&lt;style face="superscript"&gt;30&lt;/style&gt;&lt;/DisplayText&gt;&lt;record&gt;&lt;rec-number&gt;878&lt;/rec-number&gt;&lt;foreign-keys&gt;&lt;key app="EN" db-id="9adewzw0swtzxje2ed7pwerwsrawdzzfe0wd" timestamp="1595522928" guid="492ce76f-0969-4ec4-81f4-fa42cda7eb17"&gt;878&lt;/key&gt;&lt;/foreign-keys&gt;&lt;ref-type name="Journal Article"&gt;17&lt;/ref-type&gt;&lt;contributors&gt;&lt;authors&gt;&lt;author&gt;Milligan, Kevin&lt;/author&gt;&lt;author&gt;Stabile, Mark&lt;/author&gt;&lt;/authors&gt;&lt;/contributors&gt;&lt;titles&gt;&lt;title&gt;Do Child Tax Benefits Affect the Well-Being of Children? Evidence from Canadian Child Benefit Expansions&lt;/title&gt;&lt;secondary-title&gt;American Economic Journal: Economic Policy&lt;/secondary-title&gt;&lt;/titles&gt;&lt;periodical&gt;&lt;full-title&gt;American Economic Journal: Economic Policy&lt;/full-title&gt;&lt;/periodical&gt;&lt;pages&gt;175-205&lt;/pages&gt;&lt;volume&gt;3&lt;/volume&gt;&lt;number&gt;3&lt;/number&gt;&lt;dates&gt;&lt;year&gt;2011&lt;/year&gt;&lt;/dates&gt;&lt;urls&gt;&lt;related-urls&gt;&lt;url&gt;https://www.aeaweb.org/articles?id=10.1257/pol.3.3.175&lt;/url&gt;&lt;/related-urls&gt;&lt;/urls&gt;&lt;electronic-resource-num&gt;10.1257/pol.3.3.175&lt;/electronic-resource-num&gt;&lt;/record&gt;&lt;/Cite&gt;&lt;/EndNote&gt;</w:instrText>
            </w:r>
            <w:r w:rsidRPr="00692514">
              <w:rPr>
                <w:color w:val="auto"/>
                <w:sz w:val="22"/>
                <w:szCs w:val="22"/>
              </w:rPr>
              <w:fldChar w:fldCharType="separate"/>
            </w:r>
            <w:r w:rsidRPr="00B013D7">
              <w:rPr>
                <w:noProof/>
                <w:color w:val="auto"/>
                <w:sz w:val="22"/>
                <w:szCs w:val="22"/>
                <w:vertAlign w:val="superscript"/>
              </w:rPr>
              <w:t>30</w:t>
            </w:r>
            <w:r w:rsidRPr="00692514">
              <w:rPr>
                <w:color w:val="auto"/>
                <w:sz w:val="22"/>
                <w:szCs w:val="22"/>
              </w:rPr>
              <w:fldChar w:fldCharType="end"/>
            </w:r>
          </w:p>
        </w:tc>
        <w:tc>
          <w:tcPr>
            <w:tcW w:w="1560" w:type="dxa"/>
          </w:tcPr>
          <w:p w14:paraId="5A2FA717" w14:textId="77777777" w:rsidR="005351D7" w:rsidRPr="00692514" w:rsidRDefault="005351D7" w:rsidP="005351D7">
            <w:pPr>
              <w:rPr>
                <w:color w:val="auto"/>
                <w:sz w:val="22"/>
                <w:szCs w:val="22"/>
              </w:rPr>
            </w:pPr>
            <w:r w:rsidRPr="00692514">
              <w:rPr>
                <w:sz w:val="22"/>
                <w:szCs w:val="22"/>
              </w:rPr>
              <w:t>All Canadian provinces</w:t>
            </w:r>
          </w:p>
        </w:tc>
        <w:tc>
          <w:tcPr>
            <w:tcW w:w="1984" w:type="dxa"/>
          </w:tcPr>
          <w:p w14:paraId="712A0EB8" w14:textId="77777777" w:rsidR="005351D7" w:rsidRPr="00692514" w:rsidRDefault="005351D7" w:rsidP="005351D7">
            <w:pPr>
              <w:rPr>
                <w:color w:val="auto"/>
                <w:sz w:val="22"/>
                <w:szCs w:val="22"/>
                <w:shd w:val="clear" w:color="auto" w:fill="FFFFFF"/>
              </w:rPr>
            </w:pPr>
            <w:r w:rsidRPr="00692514">
              <w:rPr>
                <w:color w:val="auto"/>
                <w:sz w:val="22"/>
                <w:szCs w:val="22"/>
                <w:shd w:val="clear" w:color="auto" w:fill="FFFFFF"/>
              </w:rPr>
              <w:t>Canada Child Tax Benefit (CCTB) – unconditional transfer</w:t>
            </w:r>
          </w:p>
          <w:p w14:paraId="7583A23A" w14:textId="77777777" w:rsidR="005351D7" w:rsidRDefault="005351D7" w:rsidP="005351D7">
            <w:pPr>
              <w:rPr>
                <w:color w:val="auto"/>
                <w:sz w:val="22"/>
                <w:szCs w:val="22"/>
                <w:shd w:val="clear" w:color="auto" w:fill="FFFFFF"/>
              </w:rPr>
            </w:pPr>
          </w:p>
          <w:p w14:paraId="55F36ECD" w14:textId="77777777" w:rsidR="005351D7" w:rsidRPr="00692514" w:rsidRDefault="005351D7" w:rsidP="005351D7">
            <w:pPr>
              <w:rPr>
                <w:color w:val="auto"/>
                <w:sz w:val="22"/>
                <w:szCs w:val="22"/>
                <w:shd w:val="clear" w:color="auto" w:fill="FFFFFF"/>
              </w:rPr>
            </w:pPr>
            <w:r w:rsidRPr="00692514">
              <w:rPr>
                <w:color w:val="auto"/>
                <w:sz w:val="22"/>
                <w:szCs w:val="22"/>
                <w:shd w:val="clear" w:color="auto" w:fill="FFFFFF"/>
              </w:rPr>
              <w:lastRenderedPageBreak/>
              <w:t>National Child Benefit Supplement (NCBS)</w:t>
            </w:r>
          </w:p>
          <w:p w14:paraId="76EE7F51" w14:textId="77777777" w:rsidR="005351D7" w:rsidRPr="00692514" w:rsidRDefault="005351D7" w:rsidP="005351D7">
            <w:pPr>
              <w:rPr>
                <w:color w:val="auto"/>
                <w:sz w:val="22"/>
                <w:szCs w:val="22"/>
                <w:shd w:val="clear" w:color="auto" w:fill="FFFFFF"/>
              </w:rPr>
            </w:pPr>
          </w:p>
          <w:p w14:paraId="36974641" w14:textId="77777777" w:rsidR="005351D7" w:rsidRPr="00692514" w:rsidRDefault="005351D7" w:rsidP="005351D7">
            <w:pPr>
              <w:rPr>
                <w:color w:val="auto"/>
                <w:sz w:val="22"/>
                <w:szCs w:val="22"/>
                <w:shd w:val="clear" w:color="auto" w:fill="FFFFFF"/>
              </w:rPr>
            </w:pPr>
            <w:r w:rsidRPr="00692514">
              <w:rPr>
                <w:b/>
                <w:color w:val="auto"/>
                <w:sz w:val="22"/>
                <w:szCs w:val="22"/>
                <w:shd w:val="clear" w:color="auto" w:fill="FFFFFF"/>
              </w:rPr>
              <w:t>Outcomes</w:t>
            </w:r>
            <w:r w:rsidRPr="00692514">
              <w:rPr>
                <w:color w:val="auto"/>
                <w:sz w:val="22"/>
                <w:szCs w:val="22"/>
                <w:shd w:val="clear" w:color="auto" w:fill="FFFFFF"/>
              </w:rPr>
              <w:t>: Child health, maternal mental health</w:t>
            </w:r>
          </w:p>
        </w:tc>
        <w:tc>
          <w:tcPr>
            <w:tcW w:w="3969" w:type="dxa"/>
          </w:tcPr>
          <w:p w14:paraId="646F00F4" w14:textId="77777777" w:rsidR="005351D7" w:rsidRPr="00692514" w:rsidRDefault="005351D7" w:rsidP="005351D7">
            <w:pPr>
              <w:rPr>
                <w:sz w:val="22"/>
                <w:szCs w:val="22"/>
              </w:rPr>
            </w:pPr>
            <w:r w:rsidRPr="00692514">
              <w:rPr>
                <w:sz w:val="22"/>
                <w:szCs w:val="22"/>
              </w:rPr>
              <w:lastRenderedPageBreak/>
              <w:t>Design: Policy evaluation</w:t>
            </w:r>
            <w:r>
              <w:rPr>
                <w:sz w:val="22"/>
                <w:szCs w:val="22"/>
              </w:rPr>
              <w:t xml:space="preserve"> study</w:t>
            </w:r>
            <w:r w:rsidRPr="00692514">
              <w:rPr>
                <w:sz w:val="22"/>
                <w:szCs w:val="22"/>
              </w:rPr>
              <w:t xml:space="preserve">. Benefits first simulated using </w:t>
            </w:r>
            <w:r w:rsidRPr="00692514">
              <w:rPr>
                <w:color w:val="auto"/>
                <w:sz w:val="22"/>
                <w:szCs w:val="22"/>
                <w:shd w:val="clear" w:color="auto" w:fill="FFFFFF"/>
              </w:rPr>
              <w:t>Survey of Labour and Income Dynamics</w:t>
            </w:r>
            <w:r w:rsidRPr="00692514">
              <w:rPr>
                <w:sz w:val="22"/>
                <w:szCs w:val="22"/>
              </w:rPr>
              <w:t xml:space="preserve">, then simulated benefits evaluated using </w:t>
            </w:r>
            <w:r w:rsidRPr="00692514">
              <w:rPr>
                <w:color w:val="auto"/>
                <w:sz w:val="22"/>
                <w:szCs w:val="22"/>
                <w:shd w:val="clear" w:color="auto" w:fill="FFFFFF"/>
              </w:rPr>
              <w:t xml:space="preserve">National Longitudinal Survey of Children and </w:t>
            </w:r>
            <w:r w:rsidRPr="00692514">
              <w:rPr>
                <w:color w:val="auto"/>
                <w:sz w:val="22"/>
                <w:szCs w:val="22"/>
                <w:shd w:val="clear" w:color="auto" w:fill="FFFFFF"/>
              </w:rPr>
              <w:lastRenderedPageBreak/>
              <w:t>Youth</w:t>
            </w:r>
            <w:r w:rsidRPr="00692514">
              <w:rPr>
                <w:sz w:val="22"/>
                <w:szCs w:val="22"/>
              </w:rPr>
              <w:t>, Comprises approximately 108,000 observations over survey cycles</w:t>
            </w:r>
          </w:p>
          <w:p w14:paraId="11848C93" w14:textId="77777777" w:rsidR="005351D7" w:rsidRPr="00692514" w:rsidRDefault="005351D7" w:rsidP="005351D7">
            <w:pPr>
              <w:rPr>
                <w:sz w:val="22"/>
                <w:szCs w:val="22"/>
              </w:rPr>
            </w:pPr>
          </w:p>
          <w:p w14:paraId="2511A784" w14:textId="77777777" w:rsidR="005351D7" w:rsidRPr="00692514" w:rsidRDefault="005351D7" w:rsidP="005351D7">
            <w:pPr>
              <w:rPr>
                <w:color w:val="auto"/>
                <w:sz w:val="22"/>
                <w:szCs w:val="22"/>
              </w:rPr>
            </w:pPr>
            <w:r w:rsidRPr="00692514">
              <w:rPr>
                <w:sz w:val="22"/>
                <w:szCs w:val="22"/>
              </w:rPr>
              <w:t>Data sources:</w:t>
            </w:r>
            <w:r w:rsidRPr="00692514">
              <w:rPr>
                <w:color w:val="auto"/>
                <w:sz w:val="22"/>
                <w:szCs w:val="22"/>
                <w:shd w:val="clear" w:color="auto" w:fill="FFFFFF"/>
              </w:rPr>
              <w:t xml:space="preserve"> National Longitudinal Survey of Children and Youth (NLSCY), 1994-95 to 2004-05. Survey of Labour and Income Dynamics for simulation</w:t>
            </w:r>
          </w:p>
        </w:tc>
        <w:tc>
          <w:tcPr>
            <w:tcW w:w="3119" w:type="dxa"/>
          </w:tcPr>
          <w:p w14:paraId="31542AB3" w14:textId="77777777" w:rsidR="005351D7" w:rsidRPr="00692514" w:rsidRDefault="005351D7" w:rsidP="005351D7">
            <w:pPr>
              <w:rPr>
                <w:b/>
                <w:sz w:val="22"/>
                <w:szCs w:val="22"/>
              </w:rPr>
            </w:pPr>
            <w:r w:rsidRPr="00692514">
              <w:rPr>
                <w:b/>
                <w:sz w:val="22"/>
                <w:szCs w:val="22"/>
              </w:rPr>
              <w:lastRenderedPageBreak/>
              <w:t>Positive</w:t>
            </w:r>
          </w:p>
          <w:p w14:paraId="04F6F444" w14:textId="77777777" w:rsidR="005351D7" w:rsidRPr="00692514" w:rsidRDefault="005351D7" w:rsidP="005351D7">
            <w:pPr>
              <w:rPr>
                <w:b/>
                <w:sz w:val="22"/>
                <w:szCs w:val="22"/>
              </w:rPr>
            </w:pPr>
          </w:p>
          <w:p w14:paraId="11058303" w14:textId="77777777" w:rsidR="005351D7" w:rsidRPr="00692514" w:rsidRDefault="005351D7" w:rsidP="005351D7">
            <w:pPr>
              <w:rPr>
                <w:sz w:val="22"/>
                <w:szCs w:val="22"/>
              </w:rPr>
            </w:pPr>
            <w:r w:rsidRPr="00692514">
              <w:rPr>
                <w:sz w:val="22"/>
                <w:szCs w:val="22"/>
              </w:rPr>
              <w:t xml:space="preserve">Child benefit programs had positive effects on child test scores, maternal physical health, </w:t>
            </w:r>
            <w:r w:rsidRPr="00692514">
              <w:rPr>
                <w:sz w:val="22"/>
                <w:szCs w:val="22"/>
              </w:rPr>
              <w:lastRenderedPageBreak/>
              <w:t xml:space="preserve">and </w:t>
            </w:r>
            <w:r>
              <w:rPr>
                <w:sz w:val="22"/>
                <w:szCs w:val="22"/>
              </w:rPr>
              <w:t xml:space="preserve">maternal </w:t>
            </w:r>
            <w:r w:rsidRPr="00692514">
              <w:rPr>
                <w:sz w:val="22"/>
                <w:szCs w:val="22"/>
              </w:rPr>
              <w:t xml:space="preserve">mental health (depression). </w:t>
            </w:r>
          </w:p>
          <w:p w14:paraId="1B7FC74F" w14:textId="77777777" w:rsidR="005351D7" w:rsidRPr="00692514" w:rsidRDefault="005351D7" w:rsidP="005351D7">
            <w:pPr>
              <w:rPr>
                <w:sz w:val="22"/>
                <w:szCs w:val="22"/>
              </w:rPr>
            </w:pPr>
          </w:p>
          <w:p w14:paraId="100DE48A" w14:textId="77777777" w:rsidR="005351D7" w:rsidRPr="00692514" w:rsidRDefault="005351D7" w:rsidP="005351D7">
            <w:pPr>
              <w:rPr>
                <w:color w:val="auto"/>
                <w:sz w:val="22"/>
                <w:szCs w:val="22"/>
                <w:shd w:val="clear" w:color="auto" w:fill="FFFFFF"/>
              </w:rPr>
            </w:pPr>
            <w:r>
              <w:rPr>
                <w:sz w:val="22"/>
                <w:szCs w:val="22"/>
              </w:rPr>
              <w:t>S</w:t>
            </w:r>
            <w:r w:rsidRPr="00692514">
              <w:rPr>
                <w:sz w:val="22"/>
                <w:szCs w:val="22"/>
              </w:rPr>
              <w:t>tronger effects on educational outcomes</w:t>
            </w:r>
            <w:r>
              <w:rPr>
                <w:sz w:val="22"/>
                <w:szCs w:val="22"/>
              </w:rPr>
              <w:t>,</w:t>
            </w:r>
            <w:r w:rsidRPr="00692514">
              <w:rPr>
                <w:sz w:val="22"/>
                <w:szCs w:val="22"/>
              </w:rPr>
              <w:t xml:space="preserve"> and </w:t>
            </w:r>
            <w:r>
              <w:rPr>
                <w:sz w:val="22"/>
                <w:szCs w:val="22"/>
              </w:rPr>
              <w:t xml:space="preserve">on </w:t>
            </w:r>
            <w:r w:rsidRPr="00692514">
              <w:rPr>
                <w:sz w:val="22"/>
                <w:szCs w:val="22"/>
              </w:rPr>
              <w:t>physical health for boys and mental health outcomes for girls.</w:t>
            </w:r>
          </w:p>
        </w:tc>
        <w:tc>
          <w:tcPr>
            <w:tcW w:w="708" w:type="dxa"/>
            <w:gridSpan w:val="2"/>
          </w:tcPr>
          <w:p w14:paraId="00053683" w14:textId="77777777" w:rsidR="005351D7" w:rsidRPr="00692514" w:rsidRDefault="005351D7" w:rsidP="005351D7">
            <w:pPr>
              <w:rPr>
                <w:color w:val="auto"/>
                <w:sz w:val="22"/>
                <w:szCs w:val="22"/>
              </w:rPr>
            </w:pPr>
          </w:p>
          <w:p w14:paraId="6308F1CA" w14:textId="77777777" w:rsidR="005351D7" w:rsidRPr="00692514" w:rsidRDefault="005351D7" w:rsidP="005351D7">
            <w:pPr>
              <w:rPr>
                <w:color w:val="auto"/>
                <w:sz w:val="22"/>
                <w:szCs w:val="22"/>
              </w:rPr>
            </w:pPr>
            <w:r w:rsidRPr="00692514">
              <w:rPr>
                <w:color w:val="auto"/>
                <w:sz w:val="22"/>
                <w:szCs w:val="22"/>
              </w:rPr>
              <w:t>6</w:t>
            </w:r>
          </w:p>
        </w:tc>
      </w:tr>
      <w:tr w:rsidR="005351D7" w:rsidRPr="00692514" w14:paraId="52547080" w14:textId="77777777" w:rsidTr="009D00C3">
        <w:trPr>
          <w:gridAfter w:val="1"/>
          <w:wAfter w:w="28" w:type="dxa"/>
          <w:trHeight w:val="263"/>
        </w:trPr>
        <w:tc>
          <w:tcPr>
            <w:tcW w:w="1696" w:type="dxa"/>
          </w:tcPr>
          <w:p w14:paraId="0F50F7F2" w14:textId="7BBE7FA5" w:rsidR="005351D7" w:rsidRPr="00692514" w:rsidRDefault="005351D7" w:rsidP="005351D7">
            <w:pPr>
              <w:rPr>
                <w:color w:val="auto"/>
                <w:sz w:val="22"/>
                <w:szCs w:val="22"/>
              </w:rPr>
            </w:pPr>
            <w:r w:rsidRPr="00692514">
              <w:rPr>
                <w:sz w:val="22"/>
                <w:szCs w:val="22"/>
              </w:rPr>
              <w:t xml:space="preserve">Morris and </w:t>
            </w:r>
            <w:proofErr w:type="spellStart"/>
            <w:r w:rsidRPr="00692514">
              <w:rPr>
                <w:sz w:val="22"/>
                <w:szCs w:val="22"/>
              </w:rPr>
              <w:t>Mihalopoulos</w:t>
            </w:r>
            <w:proofErr w:type="spellEnd"/>
            <w:r w:rsidRPr="00692514">
              <w:rPr>
                <w:sz w:val="22"/>
                <w:szCs w:val="22"/>
              </w:rPr>
              <w:t xml:space="preserve"> (2003)</w:t>
            </w:r>
            <w:r w:rsidRPr="00692514">
              <w:rPr>
                <w:color w:val="auto"/>
                <w:sz w:val="22"/>
                <w:szCs w:val="22"/>
              </w:rPr>
              <w:fldChar w:fldCharType="begin"/>
            </w:r>
            <w:r>
              <w:rPr>
                <w:color w:val="auto"/>
                <w:sz w:val="22"/>
                <w:szCs w:val="22"/>
              </w:rPr>
              <w:instrText xml:space="preserve"> ADDIN EN.CITE &lt;EndNote&gt;&lt;Cite&gt;&lt;Author&gt;Morris&lt;/Author&gt;&lt;Year&gt;2003&lt;/Year&gt;&lt;RecNum&gt;882&lt;/RecNum&gt;&lt;DisplayText&gt;&lt;style face="superscript"&gt;41&lt;/style&gt;&lt;/DisplayText&gt;&lt;record&gt;&lt;rec-number&gt;882&lt;/rec-number&gt;&lt;foreign-keys&gt;&lt;key app="EN" db-id="9adewzw0swtzxje2ed7pwerwsrawdzzfe0wd" timestamp="1595524284" guid="e8bbcbae-7dd9-4dba-8606-2c175440d5b9"&gt;882&lt;/key&gt;&lt;/foreign-keys&gt;&lt;ref-type name="Journal Article"&gt;17&lt;/ref-type&gt;&lt;contributors&gt;&lt;authors&gt;&lt;author&gt;Morris, Pamela&lt;/author&gt;&lt;author&gt;Michalopoulos, Charles&lt;/author&gt;&lt;/authors&gt;&lt;/contributors&gt;&lt;titles&gt;&lt;title&gt;Findings from the Self-Sufficiency Project: effects on children and adolescents of a program that increased employment and income&lt;/title&gt;&lt;secondary-title&gt;Journal of Applied Developmental Psychology&lt;/secondary-title&gt;&lt;/titles&gt;&lt;periodical&gt;&lt;full-title&gt;J Appl Dev Psychol&lt;/full-title&gt;&lt;abbr-1&gt;Journal of applied developmental psychology&lt;/abbr-1&gt;&lt;/periodical&gt;&lt;pages&gt;201-239&lt;/pages&gt;&lt;volume&gt;24&lt;/volume&gt;&lt;number&gt;2&lt;/number&gt;&lt;keywords&gt;&lt;keyword&gt;Maternal employment&lt;/keyword&gt;&lt;keyword&gt;Income&lt;/keyword&gt;&lt;keyword&gt;Welfare&lt;/keyword&gt;&lt;keyword&gt;Poverty&lt;/keyword&gt;&lt;keyword&gt;Experiments&lt;/keyword&gt;&lt;/keywords&gt;&lt;dates&gt;&lt;year&gt;2003&lt;/year&gt;&lt;pub-dates&gt;&lt;date&gt;2003/06/01/&lt;/date&gt;&lt;/pub-dates&gt;&lt;/dates&gt;&lt;isbn&gt;0193-3973&lt;/isbn&gt;&lt;urls&gt;&lt;related-urls&gt;&lt;url&gt;http://www.sciencedirect.com/science/article/pii/S0193397303000455&lt;/url&gt;&lt;url&gt;https://www.sciencedirect.com/science/article/pii/S0193397303000455?via%3Dihub&lt;/url&gt;&lt;/related-urls&gt;&lt;/urls&gt;&lt;electronic-resource-num&gt;https://doi.org/10.1016/S0193-3973(03)00045-5&lt;/electronic-resource-num&gt;&lt;/record&gt;&lt;/Cite&gt;&lt;/EndNote&gt;</w:instrText>
            </w:r>
            <w:r w:rsidRPr="00692514">
              <w:rPr>
                <w:color w:val="auto"/>
                <w:sz w:val="22"/>
                <w:szCs w:val="22"/>
              </w:rPr>
              <w:fldChar w:fldCharType="separate"/>
            </w:r>
            <w:r w:rsidRPr="00B013D7">
              <w:rPr>
                <w:noProof/>
                <w:color w:val="auto"/>
                <w:sz w:val="22"/>
                <w:szCs w:val="22"/>
                <w:vertAlign w:val="superscript"/>
              </w:rPr>
              <w:t>41</w:t>
            </w:r>
            <w:r w:rsidRPr="00692514">
              <w:rPr>
                <w:color w:val="auto"/>
                <w:sz w:val="22"/>
                <w:szCs w:val="22"/>
              </w:rPr>
              <w:fldChar w:fldCharType="end"/>
            </w:r>
          </w:p>
        </w:tc>
        <w:tc>
          <w:tcPr>
            <w:tcW w:w="1560" w:type="dxa"/>
          </w:tcPr>
          <w:p w14:paraId="3044B790" w14:textId="77777777" w:rsidR="005351D7" w:rsidRPr="00692514" w:rsidRDefault="005351D7" w:rsidP="005351D7">
            <w:pPr>
              <w:rPr>
                <w:color w:val="auto"/>
                <w:sz w:val="22"/>
                <w:szCs w:val="22"/>
              </w:rPr>
            </w:pPr>
            <w:r w:rsidRPr="00692514">
              <w:rPr>
                <w:sz w:val="22"/>
                <w:szCs w:val="22"/>
              </w:rPr>
              <w:t>British Columbia and New Brunswick</w:t>
            </w:r>
          </w:p>
        </w:tc>
        <w:tc>
          <w:tcPr>
            <w:tcW w:w="1984" w:type="dxa"/>
          </w:tcPr>
          <w:p w14:paraId="5742CF13" w14:textId="77777777" w:rsidR="005351D7" w:rsidRPr="00692514" w:rsidRDefault="005351D7" w:rsidP="005351D7">
            <w:pPr>
              <w:rPr>
                <w:color w:val="auto"/>
                <w:sz w:val="22"/>
                <w:szCs w:val="22"/>
                <w:shd w:val="clear" w:color="auto" w:fill="FFFFFF"/>
              </w:rPr>
            </w:pPr>
            <w:r w:rsidRPr="00692514">
              <w:rPr>
                <w:color w:val="auto"/>
                <w:sz w:val="22"/>
                <w:szCs w:val="22"/>
                <w:shd w:val="clear" w:color="auto" w:fill="FFFFFF"/>
              </w:rPr>
              <w:t>Self-Sufficiency Project (SSP) - earnings supplement for parents who went off social assistance for full time employment</w:t>
            </w:r>
          </w:p>
          <w:p w14:paraId="390EFBD9" w14:textId="77777777" w:rsidR="005351D7" w:rsidRPr="00692514" w:rsidRDefault="005351D7" w:rsidP="005351D7">
            <w:pPr>
              <w:rPr>
                <w:color w:val="auto"/>
                <w:sz w:val="22"/>
                <w:szCs w:val="22"/>
                <w:shd w:val="clear" w:color="auto" w:fill="FFFFFF"/>
              </w:rPr>
            </w:pPr>
          </w:p>
          <w:p w14:paraId="0EE0758C" w14:textId="371C5809" w:rsidR="005351D7" w:rsidRPr="00692514" w:rsidRDefault="005351D7" w:rsidP="005351D7">
            <w:pPr>
              <w:rPr>
                <w:color w:val="auto"/>
                <w:sz w:val="22"/>
                <w:szCs w:val="22"/>
                <w:shd w:val="clear" w:color="auto" w:fill="FFFFFF"/>
              </w:rPr>
            </w:pPr>
            <w:r w:rsidRPr="00692514">
              <w:rPr>
                <w:b/>
                <w:color w:val="auto"/>
                <w:sz w:val="22"/>
                <w:szCs w:val="22"/>
                <w:shd w:val="clear" w:color="auto" w:fill="FFFFFF"/>
              </w:rPr>
              <w:t>Outcomes</w:t>
            </w:r>
            <w:r w:rsidRPr="00692514">
              <w:rPr>
                <w:color w:val="auto"/>
                <w:sz w:val="22"/>
                <w:szCs w:val="22"/>
                <w:shd w:val="clear" w:color="auto" w:fill="FFFFFF"/>
              </w:rPr>
              <w:t xml:space="preserve">: Parental employment, </w:t>
            </w:r>
            <w:r>
              <w:rPr>
                <w:color w:val="auto"/>
                <w:sz w:val="22"/>
                <w:szCs w:val="22"/>
                <w:shd w:val="clear" w:color="auto" w:fill="FFFFFF"/>
              </w:rPr>
              <w:t>c</w:t>
            </w:r>
            <w:r w:rsidRPr="00692514">
              <w:rPr>
                <w:color w:val="auto"/>
                <w:sz w:val="22"/>
                <w:szCs w:val="22"/>
                <w:shd w:val="clear" w:color="auto" w:fill="FFFFFF"/>
              </w:rPr>
              <w:t>hild health</w:t>
            </w:r>
          </w:p>
        </w:tc>
        <w:tc>
          <w:tcPr>
            <w:tcW w:w="3969" w:type="dxa"/>
          </w:tcPr>
          <w:p w14:paraId="540A3ACC" w14:textId="77777777" w:rsidR="005351D7" w:rsidRPr="00692514" w:rsidRDefault="005351D7" w:rsidP="005351D7">
            <w:pPr>
              <w:rPr>
                <w:sz w:val="22"/>
                <w:szCs w:val="22"/>
              </w:rPr>
            </w:pPr>
            <w:r w:rsidRPr="00692514">
              <w:rPr>
                <w:sz w:val="22"/>
                <w:szCs w:val="22"/>
              </w:rPr>
              <w:t xml:space="preserve">Study Design: Randomized control </w:t>
            </w:r>
            <w:proofErr w:type="gramStart"/>
            <w:r w:rsidRPr="00692514">
              <w:rPr>
                <w:sz w:val="22"/>
                <w:szCs w:val="22"/>
              </w:rPr>
              <w:t>trial</w:t>
            </w:r>
            <w:r>
              <w:rPr>
                <w:sz w:val="22"/>
                <w:szCs w:val="22"/>
              </w:rPr>
              <w:t>;</w:t>
            </w:r>
            <w:proofErr w:type="gramEnd"/>
          </w:p>
          <w:p w14:paraId="277E9421" w14:textId="77777777" w:rsidR="005351D7" w:rsidRPr="00692514" w:rsidRDefault="005351D7" w:rsidP="005351D7">
            <w:pPr>
              <w:rPr>
                <w:sz w:val="22"/>
                <w:szCs w:val="22"/>
              </w:rPr>
            </w:pPr>
            <w:r w:rsidRPr="00692514">
              <w:rPr>
                <w:sz w:val="22"/>
                <w:szCs w:val="22"/>
              </w:rPr>
              <w:t>1,654 families and 2,582 children in the program group and 1,605</w:t>
            </w:r>
            <w:r>
              <w:rPr>
                <w:sz w:val="22"/>
                <w:szCs w:val="22"/>
              </w:rPr>
              <w:t xml:space="preserve"> </w:t>
            </w:r>
            <w:r w:rsidRPr="00692514">
              <w:rPr>
                <w:sz w:val="22"/>
                <w:szCs w:val="22"/>
              </w:rPr>
              <w:t>families and 2,496 children in the control group</w:t>
            </w:r>
          </w:p>
          <w:p w14:paraId="3E057EAB" w14:textId="77777777" w:rsidR="005351D7" w:rsidRPr="00692514" w:rsidRDefault="005351D7" w:rsidP="005351D7">
            <w:pPr>
              <w:rPr>
                <w:sz w:val="22"/>
                <w:szCs w:val="22"/>
              </w:rPr>
            </w:pPr>
          </w:p>
          <w:p w14:paraId="73D9474D" w14:textId="77777777" w:rsidR="005351D7" w:rsidRPr="00692514" w:rsidRDefault="005351D7" w:rsidP="005351D7">
            <w:pPr>
              <w:rPr>
                <w:color w:val="auto"/>
                <w:sz w:val="22"/>
                <w:szCs w:val="22"/>
              </w:rPr>
            </w:pPr>
            <w:r w:rsidRPr="00692514">
              <w:rPr>
                <w:sz w:val="22"/>
                <w:szCs w:val="22"/>
              </w:rPr>
              <w:t xml:space="preserve">Data sources: Participant surveys collected </w:t>
            </w:r>
            <w:r>
              <w:rPr>
                <w:sz w:val="22"/>
                <w:szCs w:val="22"/>
              </w:rPr>
              <w:t xml:space="preserve">in </w:t>
            </w:r>
            <w:r w:rsidRPr="00692514">
              <w:rPr>
                <w:sz w:val="22"/>
                <w:szCs w:val="22"/>
              </w:rPr>
              <w:t>November 1992 and March 1995.</w:t>
            </w:r>
          </w:p>
        </w:tc>
        <w:tc>
          <w:tcPr>
            <w:tcW w:w="3119" w:type="dxa"/>
          </w:tcPr>
          <w:p w14:paraId="7191455D" w14:textId="77777777" w:rsidR="005351D7" w:rsidRPr="00692514" w:rsidRDefault="005351D7" w:rsidP="005351D7">
            <w:pPr>
              <w:rPr>
                <w:b/>
                <w:sz w:val="22"/>
                <w:szCs w:val="22"/>
              </w:rPr>
            </w:pPr>
            <w:r w:rsidRPr="00692514">
              <w:rPr>
                <w:b/>
                <w:sz w:val="22"/>
                <w:szCs w:val="22"/>
              </w:rPr>
              <w:t>Positive</w:t>
            </w:r>
          </w:p>
          <w:p w14:paraId="6D1EEC4E" w14:textId="77777777" w:rsidR="005351D7" w:rsidRPr="00692514" w:rsidRDefault="005351D7" w:rsidP="005351D7">
            <w:pPr>
              <w:rPr>
                <w:sz w:val="22"/>
                <w:szCs w:val="22"/>
              </w:rPr>
            </w:pPr>
            <w:r w:rsidRPr="00692514">
              <w:rPr>
                <w:sz w:val="22"/>
                <w:szCs w:val="22"/>
              </w:rPr>
              <w:t>Economic: SSP was found to increase employment and income for parents of children in every age group</w:t>
            </w:r>
            <w:r>
              <w:rPr>
                <w:sz w:val="22"/>
                <w:szCs w:val="22"/>
              </w:rPr>
              <w:t>.</w:t>
            </w:r>
          </w:p>
          <w:p w14:paraId="565C5F5A" w14:textId="77777777" w:rsidR="005351D7" w:rsidRPr="00692514" w:rsidRDefault="005351D7" w:rsidP="005351D7">
            <w:pPr>
              <w:rPr>
                <w:sz w:val="22"/>
                <w:szCs w:val="22"/>
              </w:rPr>
            </w:pPr>
          </w:p>
          <w:p w14:paraId="30C2D2A4" w14:textId="77777777" w:rsidR="005351D7" w:rsidRPr="00692514" w:rsidRDefault="005351D7" w:rsidP="005351D7">
            <w:pPr>
              <w:rPr>
                <w:b/>
                <w:color w:val="auto"/>
                <w:sz w:val="22"/>
                <w:szCs w:val="22"/>
              </w:rPr>
            </w:pPr>
            <w:r w:rsidRPr="00692514">
              <w:rPr>
                <w:sz w:val="22"/>
                <w:szCs w:val="22"/>
              </w:rPr>
              <w:t xml:space="preserve">Child health at 36 months of follow up: </w:t>
            </w:r>
            <w:r>
              <w:rPr>
                <w:sz w:val="22"/>
                <w:szCs w:val="22"/>
              </w:rPr>
              <w:t>f</w:t>
            </w:r>
            <w:r w:rsidRPr="00692514">
              <w:rPr>
                <w:sz w:val="22"/>
                <w:szCs w:val="22"/>
              </w:rPr>
              <w:t>or children 5 years and under, the SSP had no effect</w:t>
            </w:r>
            <w:r>
              <w:rPr>
                <w:sz w:val="22"/>
                <w:szCs w:val="22"/>
              </w:rPr>
              <w:t>;</w:t>
            </w:r>
            <w:r w:rsidRPr="00692514">
              <w:rPr>
                <w:sz w:val="22"/>
                <w:szCs w:val="22"/>
              </w:rPr>
              <w:t xml:space="preserve"> </w:t>
            </w:r>
            <w:r>
              <w:rPr>
                <w:sz w:val="22"/>
                <w:szCs w:val="22"/>
              </w:rPr>
              <w:t>f</w:t>
            </w:r>
            <w:r w:rsidRPr="00692514">
              <w:rPr>
                <w:sz w:val="22"/>
                <w:szCs w:val="22"/>
              </w:rPr>
              <w:t>or children in the ages 6-11, the SSP was associated with better children’s cognitive functioning and overall parent-reported health. For adolescents, the SSP increased minor delinquency and substance use.</w:t>
            </w:r>
          </w:p>
        </w:tc>
        <w:tc>
          <w:tcPr>
            <w:tcW w:w="680" w:type="dxa"/>
          </w:tcPr>
          <w:p w14:paraId="3D17BA57" w14:textId="77777777" w:rsidR="005351D7" w:rsidRPr="00692514" w:rsidRDefault="005351D7" w:rsidP="005351D7">
            <w:pPr>
              <w:rPr>
                <w:color w:val="auto"/>
                <w:sz w:val="22"/>
                <w:szCs w:val="22"/>
              </w:rPr>
            </w:pPr>
            <w:r w:rsidRPr="00692514">
              <w:rPr>
                <w:color w:val="auto"/>
                <w:sz w:val="22"/>
                <w:szCs w:val="22"/>
              </w:rPr>
              <w:t>6</w:t>
            </w:r>
          </w:p>
        </w:tc>
      </w:tr>
      <w:bookmarkEnd w:id="1"/>
    </w:tbl>
    <w:p w14:paraId="0C6CB0A0" w14:textId="77777777" w:rsidR="003F47AF" w:rsidRDefault="003F47AF" w:rsidP="003F47AF">
      <w:pPr>
        <w:rPr>
          <w:sz w:val="22"/>
          <w:szCs w:val="22"/>
        </w:rPr>
      </w:pPr>
    </w:p>
    <w:p w14:paraId="40C0A099" w14:textId="77777777" w:rsidR="003F47AF" w:rsidRDefault="003F47AF" w:rsidP="003F47AF"/>
    <w:p w14:paraId="38DDE972" w14:textId="77777777" w:rsidR="003F47AF" w:rsidRDefault="003F47AF" w:rsidP="003F47AF"/>
    <w:bookmarkEnd w:id="0"/>
    <w:p w14:paraId="3451886A" w14:textId="77777777" w:rsidR="003F47AF" w:rsidRDefault="003F47AF" w:rsidP="003F47AF"/>
    <w:p w14:paraId="36EB27B8" w14:textId="77777777" w:rsidR="003F47AF" w:rsidRDefault="003F47AF" w:rsidP="003F47AF"/>
    <w:p w14:paraId="765F962E" w14:textId="77777777" w:rsidR="003F47AF" w:rsidRDefault="003F47AF" w:rsidP="003F47AF"/>
    <w:p w14:paraId="4C1168D5" w14:textId="77777777" w:rsidR="003F47AF" w:rsidRDefault="003F47AF" w:rsidP="003F47AF"/>
    <w:p w14:paraId="52EF929D" w14:textId="77777777" w:rsidR="003F47AF" w:rsidRDefault="003F47AF" w:rsidP="003F47AF"/>
    <w:p w14:paraId="4BD865B4" w14:textId="77777777" w:rsidR="003F47AF" w:rsidRDefault="003F47AF" w:rsidP="003F47AF"/>
    <w:p w14:paraId="47C28DF8" w14:textId="77777777" w:rsidR="003F47AF" w:rsidRDefault="003F47AF" w:rsidP="003F47AF"/>
    <w:p w14:paraId="0DCD4C4C" w14:textId="77777777" w:rsidR="003F47AF" w:rsidRDefault="003F47AF" w:rsidP="003F47AF"/>
    <w:p w14:paraId="17F4B3FD" w14:textId="77777777" w:rsidR="003F47AF" w:rsidRDefault="003F47AF" w:rsidP="003F47AF"/>
    <w:p w14:paraId="21A9A31D" w14:textId="77777777" w:rsidR="003F47AF" w:rsidRDefault="003F47AF" w:rsidP="003F47AF"/>
    <w:p w14:paraId="03E35DD7" w14:textId="77777777" w:rsidR="003F47AF" w:rsidRDefault="003F47AF" w:rsidP="003F47AF"/>
    <w:p w14:paraId="4493AD77" w14:textId="77777777" w:rsidR="003F47AF" w:rsidRDefault="003F47AF" w:rsidP="003F47AF"/>
    <w:p w14:paraId="744CB7C9" w14:textId="32248DA7" w:rsidR="003F47AF" w:rsidRPr="00C0238A" w:rsidRDefault="003F47AF"/>
    <w:sectPr w:rsidR="003F47AF" w:rsidRPr="00C0238A" w:rsidSect="003F47AF">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F57DA" w14:textId="77777777" w:rsidR="004917EA" w:rsidRDefault="004917EA" w:rsidP="005D6ED7">
      <w:pPr>
        <w:spacing w:line="240" w:lineRule="auto"/>
      </w:pPr>
      <w:r>
        <w:separator/>
      </w:r>
    </w:p>
  </w:endnote>
  <w:endnote w:type="continuationSeparator" w:id="0">
    <w:p w14:paraId="6B3C001C" w14:textId="77777777" w:rsidR="004917EA" w:rsidRDefault="004917EA" w:rsidP="005D6E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ScalaLancetPro">
    <w:altName w:val="Cambria"/>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FE3CF" w14:textId="77777777" w:rsidR="006C3F5A" w:rsidRDefault="006C3F5A" w:rsidP="00B95B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B9773C" w14:textId="77777777" w:rsidR="006C3F5A" w:rsidRDefault="006C3F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6220E" w14:textId="77777777" w:rsidR="006C3F5A" w:rsidRDefault="006C3F5A" w:rsidP="00B95B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33B5">
      <w:rPr>
        <w:rStyle w:val="PageNumber"/>
        <w:noProof/>
      </w:rPr>
      <w:t>18</w:t>
    </w:r>
    <w:r>
      <w:rPr>
        <w:rStyle w:val="PageNumber"/>
      </w:rPr>
      <w:fldChar w:fldCharType="end"/>
    </w:r>
  </w:p>
  <w:p w14:paraId="5F7A0030" w14:textId="77777777" w:rsidR="006C3F5A" w:rsidRDefault="006C3F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756CC" w14:textId="77777777" w:rsidR="004917EA" w:rsidRDefault="004917EA" w:rsidP="005D6ED7">
      <w:pPr>
        <w:spacing w:line="240" w:lineRule="auto"/>
      </w:pPr>
      <w:r>
        <w:separator/>
      </w:r>
    </w:p>
  </w:footnote>
  <w:footnote w:type="continuationSeparator" w:id="0">
    <w:p w14:paraId="003EFF46" w14:textId="77777777" w:rsidR="004917EA" w:rsidRDefault="004917EA" w:rsidP="005D6ED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502ED"/>
    <w:multiLevelType w:val="multilevel"/>
    <w:tmpl w:val="F934F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0453EB4"/>
    <w:multiLevelType w:val="multilevel"/>
    <w:tmpl w:val="A228666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9D5DEC"/>
    <w:multiLevelType w:val="multilevel"/>
    <w:tmpl w:val="50B21D02"/>
    <w:lvl w:ilvl="0">
      <w:start w:val="5"/>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A74ADA"/>
    <w:multiLevelType w:val="hybridMultilevel"/>
    <w:tmpl w:val="AEA4505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43632"/>
    <w:multiLevelType w:val="multilevel"/>
    <w:tmpl w:val="B8CC1D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F45EAB"/>
    <w:multiLevelType w:val="multilevel"/>
    <w:tmpl w:val="3754FDC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2468D4"/>
    <w:multiLevelType w:val="hybridMultilevel"/>
    <w:tmpl w:val="AD8A2F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D00657F"/>
    <w:multiLevelType w:val="multilevel"/>
    <w:tmpl w:val="E60AC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BE53067"/>
    <w:multiLevelType w:val="multilevel"/>
    <w:tmpl w:val="2C4CE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C207AFC"/>
    <w:multiLevelType w:val="multilevel"/>
    <w:tmpl w:val="B3C07C7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9A2844"/>
    <w:multiLevelType w:val="hybridMultilevel"/>
    <w:tmpl w:val="C67ADB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1"/>
  </w:num>
  <w:num w:numId="5">
    <w:abstractNumId w:val="2"/>
  </w:num>
  <w:num w:numId="6">
    <w:abstractNumId w:val="9"/>
  </w:num>
  <w:num w:numId="7">
    <w:abstractNumId w:val="0"/>
  </w:num>
  <w:num w:numId="8">
    <w:abstractNumId w:val="8"/>
  </w:num>
  <w:num w:numId="9">
    <w:abstractNumId w:val="3"/>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dewzw0swtzxje2ed7pwerwsrawdzzfe0wd&quot;&gt;My EndNote Library-Converted&lt;record-ids&gt;&lt;item&gt;46&lt;/item&gt;&lt;item&gt;117&lt;/item&gt;&lt;item&gt;302&lt;/item&gt;&lt;item&gt;542&lt;/item&gt;&lt;item&gt;569&lt;/item&gt;&lt;item&gt;667&lt;/item&gt;&lt;item&gt;718&lt;/item&gt;&lt;item&gt;819&lt;/item&gt;&lt;item&gt;872&lt;/item&gt;&lt;item&gt;874&lt;/item&gt;&lt;item&gt;875&lt;/item&gt;&lt;item&gt;878&lt;/item&gt;&lt;item&gt;882&lt;/item&gt;&lt;item&gt;897&lt;/item&gt;&lt;item&gt;899&lt;/item&gt;&lt;item&gt;912&lt;/item&gt;&lt;item&gt;914&lt;/item&gt;&lt;item&gt;915&lt;/item&gt;&lt;item&gt;916&lt;/item&gt;&lt;item&gt;920&lt;/item&gt;&lt;item&gt;922&lt;/item&gt;&lt;item&gt;924&lt;/item&gt;&lt;item&gt;925&lt;/item&gt;&lt;item&gt;926&lt;/item&gt;&lt;item&gt;927&lt;/item&gt;&lt;item&gt;928&lt;/item&gt;&lt;item&gt;933&lt;/item&gt;&lt;item&gt;943&lt;/item&gt;&lt;item&gt;962&lt;/item&gt;&lt;item&gt;963&lt;/item&gt;&lt;item&gt;964&lt;/item&gt;&lt;item&gt;965&lt;/item&gt;&lt;item&gt;968&lt;/item&gt;&lt;item&gt;969&lt;/item&gt;&lt;item&gt;970&lt;/item&gt;&lt;item&gt;971&lt;/item&gt;&lt;item&gt;972&lt;/item&gt;&lt;item&gt;986&lt;/item&gt;&lt;item&gt;987&lt;/item&gt;&lt;item&gt;988&lt;/item&gt;&lt;item&gt;989&lt;/item&gt;&lt;item&gt;11778&lt;/item&gt;&lt;item&gt;11796&lt;/item&gt;&lt;item&gt;11819&lt;/item&gt;&lt;item&gt;11822&lt;/item&gt;&lt;item&gt;11839&lt;/item&gt;&lt;item&gt;11840&lt;/item&gt;&lt;item&gt;12234&lt;/item&gt;&lt;/record-ids&gt;&lt;/item&gt;&lt;/Libraries&gt;"/>
  </w:docVars>
  <w:rsids>
    <w:rsidRoot w:val="003B370D"/>
    <w:rsid w:val="00004C93"/>
    <w:rsid w:val="00013025"/>
    <w:rsid w:val="00020D8A"/>
    <w:rsid w:val="00022BAC"/>
    <w:rsid w:val="00025EB0"/>
    <w:rsid w:val="00027B79"/>
    <w:rsid w:val="0004410F"/>
    <w:rsid w:val="00054D7A"/>
    <w:rsid w:val="000607E6"/>
    <w:rsid w:val="0006133E"/>
    <w:rsid w:val="00065086"/>
    <w:rsid w:val="0006713E"/>
    <w:rsid w:val="00086875"/>
    <w:rsid w:val="00087253"/>
    <w:rsid w:val="000A790D"/>
    <w:rsid w:val="000B11FB"/>
    <w:rsid w:val="000B42AA"/>
    <w:rsid w:val="000D209E"/>
    <w:rsid w:val="000E2923"/>
    <w:rsid w:val="000E4379"/>
    <w:rsid w:val="0010562E"/>
    <w:rsid w:val="00107B16"/>
    <w:rsid w:val="001103AF"/>
    <w:rsid w:val="00111915"/>
    <w:rsid w:val="00115C70"/>
    <w:rsid w:val="001204D1"/>
    <w:rsid w:val="001362DB"/>
    <w:rsid w:val="0014205A"/>
    <w:rsid w:val="00157512"/>
    <w:rsid w:val="001646DF"/>
    <w:rsid w:val="00166EA0"/>
    <w:rsid w:val="0016739B"/>
    <w:rsid w:val="0018558B"/>
    <w:rsid w:val="001859D5"/>
    <w:rsid w:val="00191C57"/>
    <w:rsid w:val="001A0D26"/>
    <w:rsid w:val="001D6FA5"/>
    <w:rsid w:val="001D7DCE"/>
    <w:rsid w:val="001E0AFD"/>
    <w:rsid w:val="001E7044"/>
    <w:rsid w:val="001E7AD9"/>
    <w:rsid w:val="00210D32"/>
    <w:rsid w:val="00216EF8"/>
    <w:rsid w:val="00223910"/>
    <w:rsid w:val="00227FDA"/>
    <w:rsid w:val="00250AA6"/>
    <w:rsid w:val="00270E12"/>
    <w:rsid w:val="002721AD"/>
    <w:rsid w:val="00280C5A"/>
    <w:rsid w:val="00283B5D"/>
    <w:rsid w:val="002A5C10"/>
    <w:rsid w:val="002A7F4C"/>
    <w:rsid w:val="002B3C71"/>
    <w:rsid w:val="002B59BB"/>
    <w:rsid w:val="002C7638"/>
    <w:rsid w:val="002C78E9"/>
    <w:rsid w:val="002E6B75"/>
    <w:rsid w:val="002F4F99"/>
    <w:rsid w:val="002F4FFB"/>
    <w:rsid w:val="00300098"/>
    <w:rsid w:val="00300E80"/>
    <w:rsid w:val="00306A47"/>
    <w:rsid w:val="003249DF"/>
    <w:rsid w:val="00345F79"/>
    <w:rsid w:val="0035053E"/>
    <w:rsid w:val="0035775A"/>
    <w:rsid w:val="0036739D"/>
    <w:rsid w:val="003708D4"/>
    <w:rsid w:val="00375462"/>
    <w:rsid w:val="00385FC1"/>
    <w:rsid w:val="00390D90"/>
    <w:rsid w:val="003A1279"/>
    <w:rsid w:val="003A296B"/>
    <w:rsid w:val="003A2DFD"/>
    <w:rsid w:val="003A3B4F"/>
    <w:rsid w:val="003B370D"/>
    <w:rsid w:val="003B7734"/>
    <w:rsid w:val="003C7663"/>
    <w:rsid w:val="003D560B"/>
    <w:rsid w:val="003E7430"/>
    <w:rsid w:val="003F0FDB"/>
    <w:rsid w:val="003F2C20"/>
    <w:rsid w:val="003F47AF"/>
    <w:rsid w:val="00403753"/>
    <w:rsid w:val="00414679"/>
    <w:rsid w:val="00427104"/>
    <w:rsid w:val="0044099A"/>
    <w:rsid w:val="00443A2E"/>
    <w:rsid w:val="00445857"/>
    <w:rsid w:val="00447A29"/>
    <w:rsid w:val="00457228"/>
    <w:rsid w:val="0046483C"/>
    <w:rsid w:val="00472C9F"/>
    <w:rsid w:val="00474163"/>
    <w:rsid w:val="00474985"/>
    <w:rsid w:val="004757F6"/>
    <w:rsid w:val="004917EA"/>
    <w:rsid w:val="0049683B"/>
    <w:rsid w:val="00496A03"/>
    <w:rsid w:val="004A3AD8"/>
    <w:rsid w:val="004A662D"/>
    <w:rsid w:val="004B1371"/>
    <w:rsid w:val="004B300B"/>
    <w:rsid w:val="004B3315"/>
    <w:rsid w:val="004B4F9E"/>
    <w:rsid w:val="004C1C6F"/>
    <w:rsid w:val="004E5B25"/>
    <w:rsid w:val="004F1D8A"/>
    <w:rsid w:val="0050021B"/>
    <w:rsid w:val="00504B9D"/>
    <w:rsid w:val="005139EC"/>
    <w:rsid w:val="00523970"/>
    <w:rsid w:val="0053035D"/>
    <w:rsid w:val="005351D7"/>
    <w:rsid w:val="005433B5"/>
    <w:rsid w:val="005469EA"/>
    <w:rsid w:val="005547EA"/>
    <w:rsid w:val="00554948"/>
    <w:rsid w:val="00562713"/>
    <w:rsid w:val="00564555"/>
    <w:rsid w:val="0058261D"/>
    <w:rsid w:val="005A0128"/>
    <w:rsid w:val="005A3B76"/>
    <w:rsid w:val="005A7150"/>
    <w:rsid w:val="005D326C"/>
    <w:rsid w:val="005D6ED7"/>
    <w:rsid w:val="005F1109"/>
    <w:rsid w:val="005F309D"/>
    <w:rsid w:val="005F48E4"/>
    <w:rsid w:val="00603EDB"/>
    <w:rsid w:val="00621CDF"/>
    <w:rsid w:val="00625C68"/>
    <w:rsid w:val="00651341"/>
    <w:rsid w:val="00671B23"/>
    <w:rsid w:val="00676DF1"/>
    <w:rsid w:val="00690DB5"/>
    <w:rsid w:val="0069714D"/>
    <w:rsid w:val="006A7005"/>
    <w:rsid w:val="006C2639"/>
    <w:rsid w:val="006C3F5A"/>
    <w:rsid w:val="006C719C"/>
    <w:rsid w:val="006D1EFC"/>
    <w:rsid w:val="006D2EBD"/>
    <w:rsid w:val="006D2EDC"/>
    <w:rsid w:val="006D4FBA"/>
    <w:rsid w:val="006E07C6"/>
    <w:rsid w:val="006F3A65"/>
    <w:rsid w:val="007075E0"/>
    <w:rsid w:val="00713058"/>
    <w:rsid w:val="0072571B"/>
    <w:rsid w:val="0073110C"/>
    <w:rsid w:val="00746518"/>
    <w:rsid w:val="00746F4A"/>
    <w:rsid w:val="00754A8A"/>
    <w:rsid w:val="0077017F"/>
    <w:rsid w:val="007873B5"/>
    <w:rsid w:val="007945B5"/>
    <w:rsid w:val="007A0319"/>
    <w:rsid w:val="007B6476"/>
    <w:rsid w:val="007B74EE"/>
    <w:rsid w:val="007C042B"/>
    <w:rsid w:val="007C4EC0"/>
    <w:rsid w:val="007C75B6"/>
    <w:rsid w:val="007D1E3D"/>
    <w:rsid w:val="007E316C"/>
    <w:rsid w:val="007F4A25"/>
    <w:rsid w:val="007F65D6"/>
    <w:rsid w:val="00800919"/>
    <w:rsid w:val="00801893"/>
    <w:rsid w:val="00816C2F"/>
    <w:rsid w:val="008331E4"/>
    <w:rsid w:val="0083514F"/>
    <w:rsid w:val="008450E2"/>
    <w:rsid w:val="00851BDB"/>
    <w:rsid w:val="008738EB"/>
    <w:rsid w:val="00884FD3"/>
    <w:rsid w:val="00894F30"/>
    <w:rsid w:val="008961E8"/>
    <w:rsid w:val="008977E7"/>
    <w:rsid w:val="008A662B"/>
    <w:rsid w:val="008C07C4"/>
    <w:rsid w:val="008C1BE4"/>
    <w:rsid w:val="008D1120"/>
    <w:rsid w:val="008D4643"/>
    <w:rsid w:val="008D4964"/>
    <w:rsid w:val="008E76EC"/>
    <w:rsid w:val="00907A2D"/>
    <w:rsid w:val="009123D4"/>
    <w:rsid w:val="0091371A"/>
    <w:rsid w:val="00915F27"/>
    <w:rsid w:val="0093067B"/>
    <w:rsid w:val="009329FA"/>
    <w:rsid w:val="0094394E"/>
    <w:rsid w:val="00951E7F"/>
    <w:rsid w:val="00960011"/>
    <w:rsid w:val="00965B4A"/>
    <w:rsid w:val="00967DC5"/>
    <w:rsid w:val="00973609"/>
    <w:rsid w:val="00974A14"/>
    <w:rsid w:val="009810C8"/>
    <w:rsid w:val="00984076"/>
    <w:rsid w:val="009907DC"/>
    <w:rsid w:val="00993C46"/>
    <w:rsid w:val="009C302B"/>
    <w:rsid w:val="009D00C3"/>
    <w:rsid w:val="009D6339"/>
    <w:rsid w:val="009D69C0"/>
    <w:rsid w:val="009E56F7"/>
    <w:rsid w:val="009E7A06"/>
    <w:rsid w:val="009E7DA5"/>
    <w:rsid w:val="009F73C4"/>
    <w:rsid w:val="00A054DE"/>
    <w:rsid w:val="00A16483"/>
    <w:rsid w:val="00A25E85"/>
    <w:rsid w:val="00A5189A"/>
    <w:rsid w:val="00A57301"/>
    <w:rsid w:val="00A752FA"/>
    <w:rsid w:val="00A911B0"/>
    <w:rsid w:val="00A92A98"/>
    <w:rsid w:val="00AA5CB0"/>
    <w:rsid w:val="00AA7178"/>
    <w:rsid w:val="00AB5AD5"/>
    <w:rsid w:val="00AD5CFD"/>
    <w:rsid w:val="00B013D7"/>
    <w:rsid w:val="00B076D3"/>
    <w:rsid w:val="00B14095"/>
    <w:rsid w:val="00B34AAA"/>
    <w:rsid w:val="00B36FD6"/>
    <w:rsid w:val="00B37534"/>
    <w:rsid w:val="00B41CD8"/>
    <w:rsid w:val="00B5199B"/>
    <w:rsid w:val="00B529A7"/>
    <w:rsid w:val="00B64AC6"/>
    <w:rsid w:val="00B66048"/>
    <w:rsid w:val="00B82CA7"/>
    <w:rsid w:val="00B84130"/>
    <w:rsid w:val="00B94636"/>
    <w:rsid w:val="00B951A7"/>
    <w:rsid w:val="00B95B86"/>
    <w:rsid w:val="00BA1F89"/>
    <w:rsid w:val="00BB2038"/>
    <w:rsid w:val="00BC06D5"/>
    <w:rsid w:val="00BC11D2"/>
    <w:rsid w:val="00BD6D90"/>
    <w:rsid w:val="00BD747B"/>
    <w:rsid w:val="00BE0695"/>
    <w:rsid w:val="00BE5A90"/>
    <w:rsid w:val="00BE6A85"/>
    <w:rsid w:val="00C0197D"/>
    <w:rsid w:val="00C0238A"/>
    <w:rsid w:val="00C07B44"/>
    <w:rsid w:val="00C327F1"/>
    <w:rsid w:val="00C35FF8"/>
    <w:rsid w:val="00C36CD7"/>
    <w:rsid w:val="00C434A9"/>
    <w:rsid w:val="00C50CF5"/>
    <w:rsid w:val="00C53A70"/>
    <w:rsid w:val="00C57429"/>
    <w:rsid w:val="00C70675"/>
    <w:rsid w:val="00C713A2"/>
    <w:rsid w:val="00C71DE0"/>
    <w:rsid w:val="00C74745"/>
    <w:rsid w:val="00C76F8C"/>
    <w:rsid w:val="00C81F75"/>
    <w:rsid w:val="00C90667"/>
    <w:rsid w:val="00CB0701"/>
    <w:rsid w:val="00CC18AB"/>
    <w:rsid w:val="00CC7298"/>
    <w:rsid w:val="00CD3D5B"/>
    <w:rsid w:val="00CE5D06"/>
    <w:rsid w:val="00CF0989"/>
    <w:rsid w:val="00CF2023"/>
    <w:rsid w:val="00CF241A"/>
    <w:rsid w:val="00CF367B"/>
    <w:rsid w:val="00D112A0"/>
    <w:rsid w:val="00D207D8"/>
    <w:rsid w:val="00D26C2D"/>
    <w:rsid w:val="00D30092"/>
    <w:rsid w:val="00D3488A"/>
    <w:rsid w:val="00D37EA8"/>
    <w:rsid w:val="00D422D7"/>
    <w:rsid w:val="00D55EEA"/>
    <w:rsid w:val="00D6062D"/>
    <w:rsid w:val="00D60B7D"/>
    <w:rsid w:val="00D60DD8"/>
    <w:rsid w:val="00DA5D81"/>
    <w:rsid w:val="00DB2705"/>
    <w:rsid w:val="00DC7D4C"/>
    <w:rsid w:val="00DD2345"/>
    <w:rsid w:val="00DE44CC"/>
    <w:rsid w:val="00DE4F94"/>
    <w:rsid w:val="00DE79F5"/>
    <w:rsid w:val="00DF3B56"/>
    <w:rsid w:val="00E13795"/>
    <w:rsid w:val="00E14D20"/>
    <w:rsid w:val="00E21E13"/>
    <w:rsid w:val="00E24CE8"/>
    <w:rsid w:val="00E2529E"/>
    <w:rsid w:val="00E31590"/>
    <w:rsid w:val="00E366B4"/>
    <w:rsid w:val="00E46C7B"/>
    <w:rsid w:val="00E53FEE"/>
    <w:rsid w:val="00E81516"/>
    <w:rsid w:val="00E82080"/>
    <w:rsid w:val="00EB3D4C"/>
    <w:rsid w:val="00EB4DA2"/>
    <w:rsid w:val="00ED0B3A"/>
    <w:rsid w:val="00ED2586"/>
    <w:rsid w:val="00ED27EE"/>
    <w:rsid w:val="00EF4169"/>
    <w:rsid w:val="00F00D9B"/>
    <w:rsid w:val="00F01498"/>
    <w:rsid w:val="00F021B2"/>
    <w:rsid w:val="00F0345D"/>
    <w:rsid w:val="00F15A45"/>
    <w:rsid w:val="00F20A7C"/>
    <w:rsid w:val="00F31850"/>
    <w:rsid w:val="00F33CDA"/>
    <w:rsid w:val="00F455FE"/>
    <w:rsid w:val="00F470F0"/>
    <w:rsid w:val="00F60E1D"/>
    <w:rsid w:val="00F62917"/>
    <w:rsid w:val="00F66641"/>
    <w:rsid w:val="00F745E6"/>
    <w:rsid w:val="00F76D1D"/>
    <w:rsid w:val="00F8193A"/>
    <w:rsid w:val="00F84B1C"/>
    <w:rsid w:val="00F85FDA"/>
    <w:rsid w:val="00F9151B"/>
    <w:rsid w:val="00F922D9"/>
    <w:rsid w:val="00F96AAE"/>
    <w:rsid w:val="00FC1187"/>
    <w:rsid w:val="00FC397F"/>
    <w:rsid w:val="00FC5416"/>
    <w:rsid w:val="00FC57FD"/>
    <w:rsid w:val="00FD4EE4"/>
    <w:rsid w:val="00FE0F37"/>
    <w:rsid w:val="00FF1824"/>
  </w:rsids>
  <m:mathPr>
    <m:mathFont m:val="Cambria Math"/>
    <m:brkBin m:val="before"/>
    <m:brkBinSub m:val="--"/>
    <m:smallFrac m:val="0"/>
    <m:dispDef/>
    <m:lMargin m:val="0"/>
    <m:rMargin m:val="0"/>
    <m:defJc m:val="centerGroup"/>
    <m:wrapIndent m:val="1440"/>
    <m:intLim m:val="subSup"/>
    <m:naryLim m:val="undOvr"/>
  </m:mathPr>
  <w:themeFontLang w:val="en-CA"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24FB55"/>
  <w15:docId w15:val="{FCF5F7CE-2656-4BF3-AF26-08E440294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262626"/>
        <w:sz w:val="24"/>
        <w:szCs w:val="24"/>
        <w:lang w:val="en-CA"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C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3F47AF"/>
    <w:pPr>
      <w:spacing w:line="240" w:lineRule="auto"/>
      <w:jc w:val="center"/>
      <w:outlineLvl w:val="1"/>
    </w:pPr>
    <w:rPr>
      <w:rFonts w:eastAsia="Times New Roman"/>
      <w:b/>
      <w:bCs/>
      <w:color w:val="000000"/>
      <w:kern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3A1279"/>
  </w:style>
  <w:style w:type="character" w:customStyle="1" w:styleId="eop">
    <w:name w:val="eop"/>
    <w:basedOn w:val="DefaultParagraphFont"/>
    <w:rsid w:val="003A1279"/>
  </w:style>
  <w:style w:type="paragraph" w:customStyle="1" w:styleId="paragraph">
    <w:name w:val="paragraph"/>
    <w:basedOn w:val="Normal"/>
    <w:link w:val="paragraphChar"/>
    <w:rsid w:val="00B36FD6"/>
    <w:pPr>
      <w:spacing w:before="100" w:beforeAutospacing="1" w:after="100" w:afterAutospacing="1" w:line="240" w:lineRule="auto"/>
    </w:pPr>
    <w:rPr>
      <w:rFonts w:eastAsia="Times New Roman"/>
      <w:color w:val="auto"/>
      <w:lang w:eastAsia="en-CA"/>
    </w:rPr>
  </w:style>
  <w:style w:type="paragraph" w:customStyle="1" w:styleId="EndNoteBibliographyTitle">
    <w:name w:val="EndNote Bibliography Title"/>
    <w:basedOn w:val="Normal"/>
    <w:link w:val="EndNoteBibliographyTitleChar"/>
    <w:rsid w:val="00B36FD6"/>
    <w:pPr>
      <w:jc w:val="center"/>
    </w:pPr>
    <w:rPr>
      <w:noProof/>
      <w:lang w:val="en-US"/>
    </w:rPr>
  </w:style>
  <w:style w:type="character" w:customStyle="1" w:styleId="paragraphChar">
    <w:name w:val="paragraph Char"/>
    <w:basedOn w:val="DefaultParagraphFont"/>
    <w:link w:val="paragraph"/>
    <w:rsid w:val="00B36FD6"/>
    <w:rPr>
      <w:rFonts w:eastAsia="Times New Roman"/>
      <w:color w:val="auto"/>
      <w:lang w:eastAsia="en-CA"/>
    </w:rPr>
  </w:style>
  <w:style w:type="character" w:customStyle="1" w:styleId="EndNoteBibliographyTitleChar">
    <w:name w:val="EndNote Bibliography Title Char"/>
    <w:basedOn w:val="paragraphChar"/>
    <w:link w:val="EndNoteBibliographyTitle"/>
    <w:rsid w:val="00B36FD6"/>
    <w:rPr>
      <w:rFonts w:eastAsia="Times New Roman"/>
      <w:noProof/>
      <w:color w:val="auto"/>
      <w:lang w:val="en-US" w:eastAsia="en-CA"/>
    </w:rPr>
  </w:style>
  <w:style w:type="paragraph" w:customStyle="1" w:styleId="EndNoteBibliography">
    <w:name w:val="EndNote Bibliography"/>
    <w:basedOn w:val="Normal"/>
    <w:link w:val="EndNoteBibliographyChar"/>
    <w:rsid w:val="00B36FD6"/>
    <w:pPr>
      <w:spacing w:line="240" w:lineRule="auto"/>
    </w:pPr>
    <w:rPr>
      <w:noProof/>
      <w:lang w:val="en-US"/>
    </w:rPr>
  </w:style>
  <w:style w:type="character" w:customStyle="1" w:styleId="EndNoteBibliographyChar">
    <w:name w:val="EndNote Bibliography Char"/>
    <w:basedOn w:val="paragraphChar"/>
    <w:link w:val="EndNoteBibliography"/>
    <w:rsid w:val="00B36FD6"/>
    <w:rPr>
      <w:rFonts w:eastAsia="Times New Roman"/>
      <w:noProof/>
      <w:color w:val="auto"/>
      <w:lang w:val="en-US" w:eastAsia="en-CA"/>
    </w:rPr>
  </w:style>
  <w:style w:type="paragraph" w:styleId="BalloonText">
    <w:name w:val="Balloon Text"/>
    <w:basedOn w:val="Normal"/>
    <w:link w:val="BalloonTextChar"/>
    <w:uiPriority w:val="99"/>
    <w:semiHidden/>
    <w:unhideWhenUsed/>
    <w:rsid w:val="000872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253"/>
    <w:rPr>
      <w:rFonts w:ascii="Segoe UI" w:hAnsi="Segoe UI" w:cs="Segoe UI"/>
      <w:sz w:val="18"/>
      <w:szCs w:val="18"/>
    </w:rPr>
  </w:style>
  <w:style w:type="character" w:styleId="CommentReference">
    <w:name w:val="annotation reference"/>
    <w:basedOn w:val="DefaultParagraphFont"/>
    <w:uiPriority w:val="99"/>
    <w:semiHidden/>
    <w:unhideWhenUsed/>
    <w:rsid w:val="009C302B"/>
    <w:rPr>
      <w:sz w:val="16"/>
      <w:szCs w:val="16"/>
    </w:rPr>
  </w:style>
  <w:style w:type="paragraph" w:styleId="CommentText">
    <w:name w:val="annotation text"/>
    <w:basedOn w:val="Normal"/>
    <w:link w:val="CommentTextChar"/>
    <w:uiPriority w:val="99"/>
    <w:semiHidden/>
    <w:unhideWhenUsed/>
    <w:rsid w:val="009C302B"/>
    <w:pPr>
      <w:spacing w:line="240" w:lineRule="auto"/>
    </w:pPr>
    <w:rPr>
      <w:sz w:val="20"/>
      <w:szCs w:val="20"/>
    </w:rPr>
  </w:style>
  <w:style w:type="character" w:customStyle="1" w:styleId="CommentTextChar">
    <w:name w:val="Comment Text Char"/>
    <w:basedOn w:val="DefaultParagraphFont"/>
    <w:link w:val="CommentText"/>
    <w:uiPriority w:val="99"/>
    <w:semiHidden/>
    <w:rsid w:val="009C302B"/>
    <w:rPr>
      <w:sz w:val="20"/>
      <w:szCs w:val="20"/>
    </w:rPr>
  </w:style>
  <w:style w:type="paragraph" w:styleId="CommentSubject">
    <w:name w:val="annotation subject"/>
    <w:basedOn w:val="CommentText"/>
    <w:next w:val="CommentText"/>
    <w:link w:val="CommentSubjectChar"/>
    <w:uiPriority w:val="99"/>
    <w:semiHidden/>
    <w:unhideWhenUsed/>
    <w:rsid w:val="009C302B"/>
    <w:rPr>
      <w:b/>
      <w:bCs/>
    </w:rPr>
  </w:style>
  <w:style w:type="character" w:customStyle="1" w:styleId="CommentSubjectChar">
    <w:name w:val="Comment Subject Char"/>
    <w:basedOn w:val="CommentTextChar"/>
    <w:link w:val="CommentSubject"/>
    <w:uiPriority w:val="99"/>
    <w:semiHidden/>
    <w:rsid w:val="009C302B"/>
    <w:rPr>
      <w:b/>
      <w:bCs/>
      <w:sz w:val="20"/>
      <w:szCs w:val="20"/>
    </w:rPr>
  </w:style>
  <w:style w:type="character" w:styleId="Hyperlink">
    <w:name w:val="Hyperlink"/>
    <w:basedOn w:val="DefaultParagraphFont"/>
    <w:uiPriority w:val="99"/>
    <w:unhideWhenUsed/>
    <w:rsid w:val="009C302B"/>
    <w:rPr>
      <w:color w:val="0563C1" w:themeColor="hyperlink"/>
      <w:u w:val="single"/>
    </w:rPr>
  </w:style>
  <w:style w:type="character" w:customStyle="1" w:styleId="UnresolvedMention1">
    <w:name w:val="Unresolved Mention1"/>
    <w:basedOn w:val="DefaultParagraphFont"/>
    <w:uiPriority w:val="99"/>
    <w:semiHidden/>
    <w:unhideWhenUsed/>
    <w:rsid w:val="009C302B"/>
    <w:rPr>
      <w:color w:val="605E5C"/>
      <w:shd w:val="clear" w:color="auto" w:fill="E1DFDD"/>
    </w:rPr>
  </w:style>
  <w:style w:type="paragraph" w:styleId="ListParagraph">
    <w:name w:val="List Paragraph"/>
    <w:basedOn w:val="Normal"/>
    <w:uiPriority w:val="34"/>
    <w:qFormat/>
    <w:rsid w:val="00210D32"/>
    <w:pPr>
      <w:ind w:left="720"/>
      <w:contextualSpacing/>
    </w:pPr>
  </w:style>
  <w:style w:type="paragraph" w:customStyle="1" w:styleId="Default">
    <w:name w:val="Default"/>
    <w:rsid w:val="00A25E85"/>
    <w:pPr>
      <w:widowControl w:val="0"/>
      <w:autoSpaceDE w:val="0"/>
      <w:autoSpaceDN w:val="0"/>
      <w:adjustRightInd w:val="0"/>
      <w:spacing w:line="240" w:lineRule="auto"/>
    </w:pPr>
    <w:rPr>
      <w:rFonts w:ascii="Shaker 2 Lancet" w:hAnsi="Shaker 2 Lancet" w:cs="Shaker 2 Lancet"/>
      <w:color w:val="000000"/>
      <w:lang w:val="en-US"/>
    </w:rPr>
  </w:style>
  <w:style w:type="paragraph" w:styleId="Footer">
    <w:name w:val="footer"/>
    <w:basedOn w:val="Normal"/>
    <w:link w:val="FooterChar"/>
    <w:uiPriority w:val="99"/>
    <w:unhideWhenUsed/>
    <w:rsid w:val="005D6ED7"/>
    <w:pPr>
      <w:tabs>
        <w:tab w:val="center" w:pos="4320"/>
        <w:tab w:val="right" w:pos="8640"/>
      </w:tabs>
      <w:spacing w:line="240" w:lineRule="auto"/>
    </w:pPr>
  </w:style>
  <w:style w:type="character" w:customStyle="1" w:styleId="FooterChar">
    <w:name w:val="Footer Char"/>
    <w:basedOn w:val="DefaultParagraphFont"/>
    <w:link w:val="Footer"/>
    <w:uiPriority w:val="99"/>
    <w:rsid w:val="005D6ED7"/>
  </w:style>
  <w:style w:type="character" w:styleId="PageNumber">
    <w:name w:val="page number"/>
    <w:basedOn w:val="DefaultParagraphFont"/>
    <w:uiPriority w:val="99"/>
    <w:semiHidden/>
    <w:unhideWhenUsed/>
    <w:rsid w:val="005D6ED7"/>
  </w:style>
  <w:style w:type="character" w:customStyle="1" w:styleId="UnresolvedMention2">
    <w:name w:val="Unresolved Mention2"/>
    <w:basedOn w:val="DefaultParagraphFont"/>
    <w:uiPriority w:val="99"/>
    <w:semiHidden/>
    <w:unhideWhenUsed/>
    <w:rsid w:val="00B95B86"/>
    <w:rPr>
      <w:color w:val="605E5C"/>
      <w:shd w:val="clear" w:color="auto" w:fill="E1DFDD"/>
    </w:rPr>
  </w:style>
  <w:style w:type="paragraph" w:styleId="Revision">
    <w:name w:val="Revision"/>
    <w:hidden/>
    <w:uiPriority w:val="99"/>
    <w:semiHidden/>
    <w:rsid w:val="00B95B86"/>
    <w:pPr>
      <w:spacing w:line="240" w:lineRule="auto"/>
    </w:pPr>
  </w:style>
  <w:style w:type="paragraph" w:styleId="Header">
    <w:name w:val="header"/>
    <w:basedOn w:val="Normal"/>
    <w:link w:val="HeaderChar"/>
    <w:uiPriority w:val="99"/>
    <w:unhideWhenUsed/>
    <w:rsid w:val="00B95B86"/>
    <w:pPr>
      <w:tabs>
        <w:tab w:val="center" w:pos="4680"/>
        <w:tab w:val="right" w:pos="9360"/>
      </w:tabs>
      <w:spacing w:line="240" w:lineRule="auto"/>
    </w:pPr>
  </w:style>
  <w:style w:type="character" w:customStyle="1" w:styleId="HeaderChar">
    <w:name w:val="Header Char"/>
    <w:basedOn w:val="DefaultParagraphFont"/>
    <w:link w:val="Header"/>
    <w:uiPriority w:val="99"/>
    <w:rsid w:val="00B95B86"/>
  </w:style>
  <w:style w:type="character" w:customStyle="1" w:styleId="UnresolvedMention3">
    <w:name w:val="Unresolved Mention3"/>
    <w:basedOn w:val="DefaultParagraphFont"/>
    <w:uiPriority w:val="99"/>
    <w:semiHidden/>
    <w:unhideWhenUsed/>
    <w:rsid w:val="00504B9D"/>
    <w:rPr>
      <w:color w:val="605E5C"/>
      <w:shd w:val="clear" w:color="auto" w:fill="E1DFDD"/>
    </w:rPr>
  </w:style>
  <w:style w:type="paragraph" w:styleId="NormalWeb">
    <w:name w:val="Normal (Web)"/>
    <w:basedOn w:val="Normal"/>
    <w:uiPriority w:val="99"/>
    <w:semiHidden/>
    <w:unhideWhenUsed/>
    <w:rsid w:val="00022BAC"/>
    <w:pPr>
      <w:spacing w:line="240" w:lineRule="auto"/>
    </w:pPr>
    <w:rPr>
      <w:rFonts w:ascii="Calibri" w:hAnsi="Calibri" w:cs="Calibri"/>
      <w:color w:val="auto"/>
      <w:sz w:val="22"/>
      <w:szCs w:val="22"/>
      <w:lang w:eastAsia="en-CA"/>
    </w:rPr>
  </w:style>
  <w:style w:type="character" w:customStyle="1" w:styleId="Heading2Char">
    <w:name w:val="Heading 2 Char"/>
    <w:basedOn w:val="DefaultParagraphFont"/>
    <w:link w:val="Heading2"/>
    <w:rsid w:val="003F47AF"/>
    <w:rPr>
      <w:rFonts w:eastAsia="Times New Roman"/>
      <w:b/>
      <w:bCs/>
      <w:color w:val="000000"/>
      <w:kern w:val="28"/>
      <w:lang w:eastAsia="en-CA"/>
    </w:rPr>
  </w:style>
  <w:style w:type="table" w:styleId="TableGrid">
    <w:name w:val="Table Grid"/>
    <w:basedOn w:val="TableNormal"/>
    <w:uiPriority w:val="39"/>
    <w:rsid w:val="003F47A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66048"/>
  </w:style>
  <w:style w:type="character" w:customStyle="1" w:styleId="UnresolvedMention4">
    <w:name w:val="Unresolved Mention4"/>
    <w:basedOn w:val="DefaultParagraphFont"/>
    <w:uiPriority w:val="99"/>
    <w:semiHidden/>
    <w:unhideWhenUsed/>
    <w:rsid w:val="00A752FA"/>
    <w:rPr>
      <w:color w:val="605E5C"/>
      <w:shd w:val="clear" w:color="auto" w:fill="E1DFDD"/>
    </w:rPr>
  </w:style>
  <w:style w:type="character" w:customStyle="1" w:styleId="UnresolvedMention5">
    <w:name w:val="Unresolved Mention5"/>
    <w:basedOn w:val="DefaultParagraphFont"/>
    <w:uiPriority w:val="99"/>
    <w:semiHidden/>
    <w:unhideWhenUsed/>
    <w:rsid w:val="00FC397F"/>
    <w:rPr>
      <w:color w:val="605E5C"/>
      <w:shd w:val="clear" w:color="auto" w:fill="E1DFDD"/>
    </w:rPr>
  </w:style>
  <w:style w:type="character" w:customStyle="1" w:styleId="Heading1Char">
    <w:name w:val="Heading 1 Char"/>
    <w:basedOn w:val="DefaultParagraphFont"/>
    <w:link w:val="Heading1"/>
    <w:uiPriority w:val="9"/>
    <w:rsid w:val="00F33CD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37935">
      <w:bodyDiv w:val="1"/>
      <w:marLeft w:val="0"/>
      <w:marRight w:val="0"/>
      <w:marTop w:val="0"/>
      <w:marBottom w:val="0"/>
      <w:divBdr>
        <w:top w:val="none" w:sz="0" w:space="0" w:color="auto"/>
        <w:left w:val="none" w:sz="0" w:space="0" w:color="auto"/>
        <w:bottom w:val="none" w:sz="0" w:space="0" w:color="auto"/>
        <w:right w:val="none" w:sz="0" w:space="0" w:color="auto"/>
      </w:divBdr>
      <w:divsChild>
        <w:div w:id="16782258">
          <w:marLeft w:val="0"/>
          <w:marRight w:val="0"/>
          <w:marTop w:val="0"/>
          <w:marBottom w:val="0"/>
          <w:divBdr>
            <w:top w:val="none" w:sz="0" w:space="0" w:color="auto"/>
            <w:left w:val="none" w:sz="0" w:space="0" w:color="auto"/>
            <w:bottom w:val="none" w:sz="0" w:space="0" w:color="auto"/>
            <w:right w:val="none" w:sz="0" w:space="0" w:color="auto"/>
          </w:divBdr>
        </w:div>
        <w:div w:id="507331245">
          <w:marLeft w:val="0"/>
          <w:marRight w:val="0"/>
          <w:marTop w:val="0"/>
          <w:marBottom w:val="0"/>
          <w:divBdr>
            <w:top w:val="none" w:sz="0" w:space="0" w:color="auto"/>
            <w:left w:val="none" w:sz="0" w:space="0" w:color="auto"/>
            <w:bottom w:val="none" w:sz="0" w:space="0" w:color="auto"/>
            <w:right w:val="none" w:sz="0" w:space="0" w:color="auto"/>
          </w:divBdr>
        </w:div>
        <w:div w:id="781269644">
          <w:marLeft w:val="0"/>
          <w:marRight w:val="0"/>
          <w:marTop w:val="0"/>
          <w:marBottom w:val="0"/>
          <w:divBdr>
            <w:top w:val="none" w:sz="0" w:space="0" w:color="auto"/>
            <w:left w:val="none" w:sz="0" w:space="0" w:color="auto"/>
            <w:bottom w:val="none" w:sz="0" w:space="0" w:color="auto"/>
            <w:right w:val="none" w:sz="0" w:space="0" w:color="auto"/>
          </w:divBdr>
        </w:div>
        <w:div w:id="944967340">
          <w:marLeft w:val="0"/>
          <w:marRight w:val="0"/>
          <w:marTop w:val="0"/>
          <w:marBottom w:val="0"/>
          <w:divBdr>
            <w:top w:val="none" w:sz="0" w:space="0" w:color="auto"/>
            <w:left w:val="none" w:sz="0" w:space="0" w:color="auto"/>
            <w:bottom w:val="none" w:sz="0" w:space="0" w:color="auto"/>
            <w:right w:val="none" w:sz="0" w:space="0" w:color="auto"/>
          </w:divBdr>
        </w:div>
        <w:div w:id="1514491016">
          <w:marLeft w:val="0"/>
          <w:marRight w:val="0"/>
          <w:marTop w:val="0"/>
          <w:marBottom w:val="0"/>
          <w:divBdr>
            <w:top w:val="none" w:sz="0" w:space="0" w:color="auto"/>
            <w:left w:val="none" w:sz="0" w:space="0" w:color="auto"/>
            <w:bottom w:val="none" w:sz="0" w:space="0" w:color="auto"/>
            <w:right w:val="none" w:sz="0" w:space="0" w:color="auto"/>
          </w:divBdr>
        </w:div>
      </w:divsChild>
    </w:div>
    <w:div w:id="861015117">
      <w:bodyDiv w:val="1"/>
      <w:marLeft w:val="0"/>
      <w:marRight w:val="0"/>
      <w:marTop w:val="0"/>
      <w:marBottom w:val="0"/>
      <w:divBdr>
        <w:top w:val="none" w:sz="0" w:space="0" w:color="auto"/>
        <w:left w:val="none" w:sz="0" w:space="0" w:color="auto"/>
        <w:bottom w:val="none" w:sz="0" w:space="0" w:color="auto"/>
        <w:right w:val="none" w:sz="0" w:space="0" w:color="auto"/>
      </w:divBdr>
      <w:divsChild>
        <w:div w:id="457530902">
          <w:marLeft w:val="0"/>
          <w:marRight w:val="0"/>
          <w:marTop w:val="0"/>
          <w:marBottom w:val="0"/>
          <w:divBdr>
            <w:top w:val="none" w:sz="0" w:space="0" w:color="auto"/>
            <w:left w:val="none" w:sz="0" w:space="0" w:color="auto"/>
            <w:bottom w:val="none" w:sz="0" w:space="0" w:color="auto"/>
            <w:right w:val="none" w:sz="0" w:space="0" w:color="auto"/>
          </w:divBdr>
        </w:div>
        <w:div w:id="498887808">
          <w:marLeft w:val="0"/>
          <w:marRight w:val="0"/>
          <w:marTop w:val="0"/>
          <w:marBottom w:val="0"/>
          <w:divBdr>
            <w:top w:val="none" w:sz="0" w:space="0" w:color="auto"/>
            <w:left w:val="none" w:sz="0" w:space="0" w:color="auto"/>
            <w:bottom w:val="none" w:sz="0" w:space="0" w:color="auto"/>
            <w:right w:val="none" w:sz="0" w:space="0" w:color="auto"/>
          </w:divBdr>
        </w:div>
        <w:div w:id="673261155">
          <w:marLeft w:val="0"/>
          <w:marRight w:val="0"/>
          <w:marTop w:val="0"/>
          <w:marBottom w:val="0"/>
          <w:divBdr>
            <w:top w:val="none" w:sz="0" w:space="0" w:color="auto"/>
            <w:left w:val="none" w:sz="0" w:space="0" w:color="auto"/>
            <w:bottom w:val="none" w:sz="0" w:space="0" w:color="auto"/>
            <w:right w:val="none" w:sz="0" w:space="0" w:color="auto"/>
          </w:divBdr>
        </w:div>
        <w:div w:id="998263729">
          <w:marLeft w:val="0"/>
          <w:marRight w:val="0"/>
          <w:marTop w:val="0"/>
          <w:marBottom w:val="0"/>
          <w:divBdr>
            <w:top w:val="none" w:sz="0" w:space="0" w:color="auto"/>
            <w:left w:val="none" w:sz="0" w:space="0" w:color="auto"/>
            <w:bottom w:val="none" w:sz="0" w:space="0" w:color="auto"/>
            <w:right w:val="none" w:sz="0" w:space="0" w:color="auto"/>
          </w:divBdr>
        </w:div>
        <w:div w:id="1097629353">
          <w:marLeft w:val="0"/>
          <w:marRight w:val="0"/>
          <w:marTop w:val="0"/>
          <w:marBottom w:val="0"/>
          <w:divBdr>
            <w:top w:val="none" w:sz="0" w:space="0" w:color="auto"/>
            <w:left w:val="none" w:sz="0" w:space="0" w:color="auto"/>
            <w:bottom w:val="none" w:sz="0" w:space="0" w:color="auto"/>
            <w:right w:val="none" w:sz="0" w:space="0" w:color="auto"/>
          </w:divBdr>
        </w:div>
        <w:div w:id="1239513351">
          <w:marLeft w:val="0"/>
          <w:marRight w:val="0"/>
          <w:marTop w:val="0"/>
          <w:marBottom w:val="0"/>
          <w:divBdr>
            <w:top w:val="none" w:sz="0" w:space="0" w:color="auto"/>
            <w:left w:val="none" w:sz="0" w:space="0" w:color="auto"/>
            <w:bottom w:val="none" w:sz="0" w:space="0" w:color="auto"/>
            <w:right w:val="none" w:sz="0" w:space="0" w:color="auto"/>
          </w:divBdr>
        </w:div>
        <w:div w:id="1351680818">
          <w:marLeft w:val="0"/>
          <w:marRight w:val="0"/>
          <w:marTop w:val="0"/>
          <w:marBottom w:val="0"/>
          <w:divBdr>
            <w:top w:val="none" w:sz="0" w:space="0" w:color="auto"/>
            <w:left w:val="none" w:sz="0" w:space="0" w:color="auto"/>
            <w:bottom w:val="none" w:sz="0" w:space="0" w:color="auto"/>
            <w:right w:val="none" w:sz="0" w:space="0" w:color="auto"/>
          </w:divBdr>
        </w:div>
        <w:div w:id="1999385808">
          <w:marLeft w:val="0"/>
          <w:marRight w:val="0"/>
          <w:marTop w:val="0"/>
          <w:marBottom w:val="0"/>
          <w:divBdr>
            <w:top w:val="none" w:sz="0" w:space="0" w:color="auto"/>
            <w:left w:val="none" w:sz="0" w:space="0" w:color="auto"/>
            <w:bottom w:val="none" w:sz="0" w:space="0" w:color="auto"/>
            <w:right w:val="none" w:sz="0" w:space="0" w:color="auto"/>
          </w:divBdr>
        </w:div>
      </w:divsChild>
    </w:div>
    <w:div w:id="972294962">
      <w:bodyDiv w:val="1"/>
      <w:marLeft w:val="0"/>
      <w:marRight w:val="0"/>
      <w:marTop w:val="0"/>
      <w:marBottom w:val="0"/>
      <w:divBdr>
        <w:top w:val="none" w:sz="0" w:space="0" w:color="auto"/>
        <w:left w:val="none" w:sz="0" w:space="0" w:color="auto"/>
        <w:bottom w:val="none" w:sz="0" w:space="0" w:color="auto"/>
        <w:right w:val="none" w:sz="0" w:space="0" w:color="auto"/>
      </w:divBdr>
      <w:divsChild>
        <w:div w:id="131530833">
          <w:marLeft w:val="0"/>
          <w:marRight w:val="0"/>
          <w:marTop w:val="0"/>
          <w:marBottom w:val="0"/>
          <w:divBdr>
            <w:top w:val="none" w:sz="0" w:space="0" w:color="auto"/>
            <w:left w:val="none" w:sz="0" w:space="0" w:color="auto"/>
            <w:bottom w:val="none" w:sz="0" w:space="0" w:color="auto"/>
            <w:right w:val="none" w:sz="0" w:space="0" w:color="auto"/>
          </w:divBdr>
        </w:div>
        <w:div w:id="156113106">
          <w:marLeft w:val="0"/>
          <w:marRight w:val="0"/>
          <w:marTop w:val="0"/>
          <w:marBottom w:val="0"/>
          <w:divBdr>
            <w:top w:val="none" w:sz="0" w:space="0" w:color="auto"/>
            <w:left w:val="none" w:sz="0" w:space="0" w:color="auto"/>
            <w:bottom w:val="none" w:sz="0" w:space="0" w:color="auto"/>
            <w:right w:val="none" w:sz="0" w:space="0" w:color="auto"/>
          </w:divBdr>
        </w:div>
        <w:div w:id="466901242">
          <w:marLeft w:val="0"/>
          <w:marRight w:val="0"/>
          <w:marTop w:val="0"/>
          <w:marBottom w:val="0"/>
          <w:divBdr>
            <w:top w:val="none" w:sz="0" w:space="0" w:color="auto"/>
            <w:left w:val="none" w:sz="0" w:space="0" w:color="auto"/>
            <w:bottom w:val="none" w:sz="0" w:space="0" w:color="auto"/>
            <w:right w:val="none" w:sz="0" w:space="0" w:color="auto"/>
          </w:divBdr>
        </w:div>
        <w:div w:id="603655568">
          <w:marLeft w:val="0"/>
          <w:marRight w:val="0"/>
          <w:marTop w:val="0"/>
          <w:marBottom w:val="0"/>
          <w:divBdr>
            <w:top w:val="none" w:sz="0" w:space="0" w:color="auto"/>
            <w:left w:val="none" w:sz="0" w:space="0" w:color="auto"/>
            <w:bottom w:val="none" w:sz="0" w:space="0" w:color="auto"/>
            <w:right w:val="none" w:sz="0" w:space="0" w:color="auto"/>
          </w:divBdr>
        </w:div>
        <w:div w:id="785348139">
          <w:marLeft w:val="0"/>
          <w:marRight w:val="0"/>
          <w:marTop w:val="0"/>
          <w:marBottom w:val="0"/>
          <w:divBdr>
            <w:top w:val="none" w:sz="0" w:space="0" w:color="auto"/>
            <w:left w:val="none" w:sz="0" w:space="0" w:color="auto"/>
            <w:bottom w:val="none" w:sz="0" w:space="0" w:color="auto"/>
            <w:right w:val="none" w:sz="0" w:space="0" w:color="auto"/>
          </w:divBdr>
        </w:div>
        <w:div w:id="1028214254">
          <w:marLeft w:val="0"/>
          <w:marRight w:val="0"/>
          <w:marTop w:val="0"/>
          <w:marBottom w:val="0"/>
          <w:divBdr>
            <w:top w:val="none" w:sz="0" w:space="0" w:color="auto"/>
            <w:left w:val="none" w:sz="0" w:space="0" w:color="auto"/>
            <w:bottom w:val="none" w:sz="0" w:space="0" w:color="auto"/>
            <w:right w:val="none" w:sz="0" w:space="0" w:color="auto"/>
          </w:divBdr>
        </w:div>
        <w:div w:id="1052659878">
          <w:marLeft w:val="0"/>
          <w:marRight w:val="0"/>
          <w:marTop w:val="0"/>
          <w:marBottom w:val="0"/>
          <w:divBdr>
            <w:top w:val="none" w:sz="0" w:space="0" w:color="auto"/>
            <w:left w:val="none" w:sz="0" w:space="0" w:color="auto"/>
            <w:bottom w:val="none" w:sz="0" w:space="0" w:color="auto"/>
            <w:right w:val="none" w:sz="0" w:space="0" w:color="auto"/>
          </w:divBdr>
        </w:div>
        <w:div w:id="1195731426">
          <w:marLeft w:val="0"/>
          <w:marRight w:val="0"/>
          <w:marTop w:val="0"/>
          <w:marBottom w:val="0"/>
          <w:divBdr>
            <w:top w:val="none" w:sz="0" w:space="0" w:color="auto"/>
            <w:left w:val="none" w:sz="0" w:space="0" w:color="auto"/>
            <w:bottom w:val="none" w:sz="0" w:space="0" w:color="auto"/>
            <w:right w:val="none" w:sz="0" w:space="0" w:color="auto"/>
          </w:divBdr>
        </w:div>
        <w:div w:id="1205630139">
          <w:marLeft w:val="0"/>
          <w:marRight w:val="0"/>
          <w:marTop w:val="0"/>
          <w:marBottom w:val="0"/>
          <w:divBdr>
            <w:top w:val="none" w:sz="0" w:space="0" w:color="auto"/>
            <w:left w:val="none" w:sz="0" w:space="0" w:color="auto"/>
            <w:bottom w:val="none" w:sz="0" w:space="0" w:color="auto"/>
            <w:right w:val="none" w:sz="0" w:space="0" w:color="auto"/>
          </w:divBdr>
        </w:div>
        <w:div w:id="1332948780">
          <w:marLeft w:val="0"/>
          <w:marRight w:val="0"/>
          <w:marTop w:val="0"/>
          <w:marBottom w:val="0"/>
          <w:divBdr>
            <w:top w:val="none" w:sz="0" w:space="0" w:color="auto"/>
            <w:left w:val="none" w:sz="0" w:space="0" w:color="auto"/>
            <w:bottom w:val="none" w:sz="0" w:space="0" w:color="auto"/>
            <w:right w:val="none" w:sz="0" w:space="0" w:color="auto"/>
          </w:divBdr>
        </w:div>
        <w:div w:id="1382636592">
          <w:marLeft w:val="0"/>
          <w:marRight w:val="0"/>
          <w:marTop w:val="0"/>
          <w:marBottom w:val="0"/>
          <w:divBdr>
            <w:top w:val="none" w:sz="0" w:space="0" w:color="auto"/>
            <w:left w:val="none" w:sz="0" w:space="0" w:color="auto"/>
            <w:bottom w:val="none" w:sz="0" w:space="0" w:color="auto"/>
            <w:right w:val="none" w:sz="0" w:space="0" w:color="auto"/>
          </w:divBdr>
        </w:div>
        <w:div w:id="1404839740">
          <w:marLeft w:val="0"/>
          <w:marRight w:val="0"/>
          <w:marTop w:val="0"/>
          <w:marBottom w:val="0"/>
          <w:divBdr>
            <w:top w:val="none" w:sz="0" w:space="0" w:color="auto"/>
            <w:left w:val="none" w:sz="0" w:space="0" w:color="auto"/>
            <w:bottom w:val="none" w:sz="0" w:space="0" w:color="auto"/>
            <w:right w:val="none" w:sz="0" w:space="0" w:color="auto"/>
          </w:divBdr>
        </w:div>
        <w:div w:id="1580213636">
          <w:marLeft w:val="0"/>
          <w:marRight w:val="0"/>
          <w:marTop w:val="0"/>
          <w:marBottom w:val="0"/>
          <w:divBdr>
            <w:top w:val="none" w:sz="0" w:space="0" w:color="auto"/>
            <w:left w:val="none" w:sz="0" w:space="0" w:color="auto"/>
            <w:bottom w:val="none" w:sz="0" w:space="0" w:color="auto"/>
            <w:right w:val="none" w:sz="0" w:space="0" w:color="auto"/>
          </w:divBdr>
        </w:div>
        <w:div w:id="1635451391">
          <w:marLeft w:val="0"/>
          <w:marRight w:val="0"/>
          <w:marTop w:val="0"/>
          <w:marBottom w:val="0"/>
          <w:divBdr>
            <w:top w:val="none" w:sz="0" w:space="0" w:color="auto"/>
            <w:left w:val="none" w:sz="0" w:space="0" w:color="auto"/>
            <w:bottom w:val="none" w:sz="0" w:space="0" w:color="auto"/>
            <w:right w:val="none" w:sz="0" w:space="0" w:color="auto"/>
          </w:divBdr>
        </w:div>
        <w:div w:id="2132506701">
          <w:marLeft w:val="0"/>
          <w:marRight w:val="0"/>
          <w:marTop w:val="0"/>
          <w:marBottom w:val="0"/>
          <w:divBdr>
            <w:top w:val="none" w:sz="0" w:space="0" w:color="auto"/>
            <w:left w:val="none" w:sz="0" w:space="0" w:color="auto"/>
            <w:bottom w:val="none" w:sz="0" w:space="0" w:color="auto"/>
            <w:right w:val="none" w:sz="0" w:space="0" w:color="auto"/>
          </w:divBdr>
        </w:div>
      </w:divsChild>
    </w:div>
    <w:div w:id="1289775748">
      <w:bodyDiv w:val="1"/>
      <w:marLeft w:val="0"/>
      <w:marRight w:val="0"/>
      <w:marTop w:val="0"/>
      <w:marBottom w:val="0"/>
      <w:divBdr>
        <w:top w:val="none" w:sz="0" w:space="0" w:color="auto"/>
        <w:left w:val="none" w:sz="0" w:space="0" w:color="auto"/>
        <w:bottom w:val="none" w:sz="0" w:space="0" w:color="auto"/>
        <w:right w:val="none" w:sz="0" w:space="0" w:color="auto"/>
      </w:divBdr>
      <w:divsChild>
        <w:div w:id="411782412">
          <w:marLeft w:val="0"/>
          <w:marRight w:val="0"/>
          <w:marTop w:val="0"/>
          <w:marBottom w:val="0"/>
          <w:divBdr>
            <w:top w:val="none" w:sz="0" w:space="0" w:color="auto"/>
            <w:left w:val="none" w:sz="0" w:space="0" w:color="auto"/>
            <w:bottom w:val="none" w:sz="0" w:space="0" w:color="auto"/>
            <w:right w:val="none" w:sz="0" w:space="0" w:color="auto"/>
          </w:divBdr>
          <w:divsChild>
            <w:div w:id="956714466">
              <w:marLeft w:val="0"/>
              <w:marRight w:val="0"/>
              <w:marTop w:val="0"/>
              <w:marBottom w:val="0"/>
              <w:divBdr>
                <w:top w:val="none" w:sz="0" w:space="0" w:color="auto"/>
                <w:left w:val="none" w:sz="0" w:space="0" w:color="auto"/>
                <w:bottom w:val="none" w:sz="0" w:space="0" w:color="auto"/>
                <w:right w:val="none" w:sz="0" w:space="0" w:color="auto"/>
              </w:divBdr>
            </w:div>
            <w:div w:id="1755786590">
              <w:marLeft w:val="0"/>
              <w:marRight w:val="0"/>
              <w:marTop w:val="0"/>
              <w:marBottom w:val="0"/>
              <w:divBdr>
                <w:top w:val="none" w:sz="0" w:space="0" w:color="auto"/>
                <w:left w:val="none" w:sz="0" w:space="0" w:color="auto"/>
                <w:bottom w:val="none" w:sz="0" w:space="0" w:color="auto"/>
                <w:right w:val="none" w:sz="0" w:space="0" w:color="auto"/>
              </w:divBdr>
            </w:div>
            <w:div w:id="1845703244">
              <w:marLeft w:val="0"/>
              <w:marRight w:val="0"/>
              <w:marTop w:val="0"/>
              <w:marBottom w:val="0"/>
              <w:divBdr>
                <w:top w:val="none" w:sz="0" w:space="0" w:color="auto"/>
                <w:left w:val="none" w:sz="0" w:space="0" w:color="auto"/>
                <w:bottom w:val="none" w:sz="0" w:space="0" w:color="auto"/>
                <w:right w:val="none" w:sz="0" w:space="0" w:color="auto"/>
              </w:divBdr>
            </w:div>
          </w:divsChild>
        </w:div>
        <w:div w:id="1038240892">
          <w:marLeft w:val="0"/>
          <w:marRight w:val="0"/>
          <w:marTop w:val="0"/>
          <w:marBottom w:val="0"/>
          <w:divBdr>
            <w:top w:val="none" w:sz="0" w:space="0" w:color="auto"/>
            <w:left w:val="none" w:sz="0" w:space="0" w:color="auto"/>
            <w:bottom w:val="none" w:sz="0" w:space="0" w:color="auto"/>
            <w:right w:val="none" w:sz="0" w:space="0" w:color="auto"/>
          </w:divBdr>
          <w:divsChild>
            <w:div w:id="1434665818">
              <w:marLeft w:val="0"/>
              <w:marRight w:val="0"/>
              <w:marTop w:val="0"/>
              <w:marBottom w:val="0"/>
              <w:divBdr>
                <w:top w:val="none" w:sz="0" w:space="0" w:color="auto"/>
                <w:left w:val="none" w:sz="0" w:space="0" w:color="auto"/>
                <w:bottom w:val="none" w:sz="0" w:space="0" w:color="auto"/>
                <w:right w:val="none" w:sz="0" w:space="0" w:color="auto"/>
              </w:divBdr>
            </w:div>
            <w:div w:id="1690064633">
              <w:marLeft w:val="0"/>
              <w:marRight w:val="0"/>
              <w:marTop w:val="0"/>
              <w:marBottom w:val="0"/>
              <w:divBdr>
                <w:top w:val="none" w:sz="0" w:space="0" w:color="auto"/>
                <w:left w:val="none" w:sz="0" w:space="0" w:color="auto"/>
                <w:bottom w:val="none" w:sz="0" w:space="0" w:color="auto"/>
                <w:right w:val="none" w:sz="0" w:space="0" w:color="auto"/>
              </w:divBdr>
            </w:div>
          </w:divsChild>
        </w:div>
        <w:div w:id="1625304002">
          <w:marLeft w:val="0"/>
          <w:marRight w:val="0"/>
          <w:marTop w:val="0"/>
          <w:marBottom w:val="0"/>
          <w:divBdr>
            <w:top w:val="none" w:sz="0" w:space="0" w:color="auto"/>
            <w:left w:val="none" w:sz="0" w:space="0" w:color="auto"/>
            <w:bottom w:val="none" w:sz="0" w:space="0" w:color="auto"/>
            <w:right w:val="none" w:sz="0" w:space="0" w:color="auto"/>
          </w:divBdr>
        </w:div>
      </w:divsChild>
    </w:div>
    <w:div w:id="1404835051">
      <w:bodyDiv w:val="1"/>
      <w:marLeft w:val="0"/>
      <w:marRight w:val="0"/>
      <w:marTop w:val="0"/>
      <w:marBottom w:val="0"/>
      <w:divBdr>
        <w:top w:val="none" w:sz="0" w:space="0" w:color="auto"/>
        <w:left w:val="none" w:sz="0" w:space="0" w:color="auto"/>
        <w:bottom w:val="none" w:sz="0" w:space="0" w:color="auto"/>
        <w:right w:val="none" w:sz="0" w:space="0" w:color="auto"/>
      </w:divBdr>
      <w:divsChild>
        <w:div w:id="919873531">
          <w:marLeft w:val="0"/>
          <w:marRight w:val="0"/>
          <w:marTop w:val="0"/>
          <w:marBottom w:val="0"/>
          <w:divBdr>
            <w:top w:val="none" w:sz="0" w:space="0" w:color="auto"/>
            <w:left w:val="none" w:sz="0" w:space="0" w:color="auto"/>
            <w:bottom w:val="none" w:sz="0" w:space="0" w:color="auto"/>
            <w:right w:val="none" w:sz="0" w:space="0" w:color="auto"/>
          </w:divBdr>
        </w:div>
        <w:div w:id="2082481399">
          <w:marLeft w:val="0"/>
          <w:marRight w:val="0"/>
          <w:marTop w:val="0"/>
          <w:marBottom w:val="0"/>
          <w:divBdr>
            <w:top w:val="none" w:sz="0" w:space="0" w:color="auto"/>
            <w:left w:val="none" w:sz="0" w:space="0" w:color="auto"/>
            <w:bottom w:val="none" w:sz="0" w:space="0" w:color="auto"/>
            <w:right w:val="none" w:sz="0" w:space="0" w:color="auto"/>
          </w:divBdr>
        </w:div>
      </w:divsChild>
    </w:div>
    <w:div w:id="1583567430">
      <w:bodyDiv w:val="1"/>
      <w:marLeft w:val="0"/>
      <w:marRight w:val="0"/>
      <w:marTop w:val="0"/>
      <w:marBottom w:val="0"/>
      <w:divBdr>
        <w:top w:val="none" w:sz="0" w:space="0" w:color="auto"/>
        <w:left w:val="none" w:sz="0" w:space="0" w:color="auto"/>
        <w:bottom w:val="none" w:sz="0" w:space="0" w:color="auto"/>
        <w:right w:val="none" w:sz="0" w:space="0" w:color="auto"/>
      </w:divBdr>
    </w:div>
    <w:div w:id="1713262549">
      <w:bodyDiv w:val="1"/>
      <w:marLeft w:val="0"/>
      <w:marRight w:val="0"/>
      <w:marTop w:val="0"/>
      <w:marBottom w:val="0"/>
      <w:divBdr>
        <w:top w:val="none" w:sz="0" w:space="0" w:color="auto"/>
        <w:left w:val="none" w:sz="0" w:space="0" w:color="auto"/>
        <w:bottom w:val="none" w:sz="0" w:space="0" w:color="auto"/>
        <w:right w:val="none" w:sz="0" w:space="0" w:color="auto"/>
      </w:divBdr>
      <w:divsChild>
        <w:div w:id="395393771">
          <w:marLeft w:val="0"/>
          <w:marRight w:val="0"/>
          <w:marTop w:val="0"/>
          <w:marBottom w:val="0"/>
          <w:divBdr>
            <w:top w:val="none" w:sz="0" w:space="0" w:color="auto"/>
            <w:left w:val="none" w:sz="0" w:space="0" w:color="auto"/>
            <w:bottom w:val="none" w:sz="0" w:space="0" w:color="auto"/>
            <w:right w:val="none" w:sz="0" w:space="0" w:color="auto"/>
          </w:divBdr>
        </w:div>
        <w:div w:id="517811552">
          <w:marLeft w:val="0"/>
          <w:marRight w:val="0"/>
          <w:marTop w:val="0"/>
          <w:marBottom w:val="0"/>
          <w:divBdr>
            <w:top w:val="none" w:sz="0" w:space="0" w:color="auto"/>
            <w:left w:val="none" w:sz="0" w:space="0" w:color="auto"/>
            <w:bottom w:val="none" w:sz="0" w:space="0" w:color="auto"/>
            <w:right w:val="none" w:sz="0" w:space="0" w:color="auto"/>
          </w:divBdr>
        </w:div>
        <w:div w:id="724448973">
          <w:marLeft w:val="0"/>
          <w:marRight w:val="0"/>
          <w:marTop w:val="0"/>
          <w:marBottom w:val="0"/>
          <w:divBdr>
            <w:top w:val="none" w:sz="0" w:space="0" w:color="auto"/>
            <w:left w:val="none" w:sz="0" w:space="0" w:color="auto"/>
            <w:bottom w:val="none" w:sz="0" w:space="0" w:color="auto"/>
            <w:right w:val="none" w:sz="0" w:space="0" w:color="auto"/>
          </w:divBdr>
        </w:div>
        <w:div w:id="1541939119">
          <w:marLeft w:val="0"/>
          <w:marRight w:val="0"/>
          <w:marTop w:val="0"/>
          <w:marBottom w:val="0"/>
          <w:divBdr>
            <w:top w:val="none" w:sz="0" w:space="0" w:color="auto"/>
            <w:left w:val="none" w:sz="0" w:space="0" w:color="auto"/>
            <w:bottom w:val="none" w:sz="0" w:space="0" w:color="auto"/>
            <w:right w:val="none" w:sz="0" w:space="0" w:color="auto"/>
          </w:divBdr>
        </w:div>
        <w:div w:id="1915504035">
          <w:marLeft w:val="0"/>
          <w:marRight w:val="0"/>
          <w:marTop w:val="0"/>
          <w:marBottom w:val="0"/>
          <w:divBdr>
            <w:top w:val="none" w:sz="0" w:space="0" w:color="auto"/>
            <w:left w:val="none" w:sz="0" w:space="0" w:color="auto"/>
            <w:bottom w:val="none" w:sz="0" w:space="0" w:color="auto"/>
            <w:right w:val="none" w:sz="0" w:space="0" w:color="auto"/>
          </w:divBdr>
        </w:div>
      </w:divsChild>
    </w:div>
    <w:div w:id="1924606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york.ac.uk/inst/crd" TargetMode="External"/><Relationship Id="rId13" Type="http://schemas.openxmlformats.org/officeDocument/2006/relationships/hyperlink" Target="https://doi.org/10.1016/j.rie.2018.07.006"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childyouth.2020.10585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biopsych.2013.01.0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5336/P64S52" TargetMode="External"/><Relationship Id="rId5" Type="http://schemas.openxmlformats.org/officeDocument/2006/relationships/webSettings" Target="webSettings.xml"/><Relationship Id="rId15" Type="http://schemas.openxmlformats.org/officeDocument/2006/relationships/hyperlink" Target="https://doi.org/10.1016/S0193-3973(03)00045-5" TargetMode="External"/><Relationship Id="rId10" Type="http://schemas.openxmlformats.org/officeDocument/2006/relationships/hyperlink" Target="https://www150.statcan.gc.ca/n1/daily-quotidien/200224/dq200224a-eng.ht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anada.ca/en/revenue-agency/programs/about-canada-revenue-agency-cra/income-statistics-gst-hst-statistics/canada-child-benefit-statistics/canada-child-benefit-statistics-2015-tax-year.html" TargetMode="External"/><Relationship Id="rId14" Type="http://schemas.openxmlformats.org/officeDocument/2006/relationships/hyperlink" Target="https://doi.org/10.1016/j.jpubeco.2006.05.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BB9E6-CDF1-9A4F-B289-99FE003F1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5735</Words>
  <Characters>89693</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Fuller</dc:creator>
  <cp:keywords/>
  <dc:description/>
  <cp:lastModifiedBy>Anne Fuller</cp:lastModifiedBy>
  <cp:revision>2</cp:revision>
  <dcterms:created xsi:type="dcterms:W3CDTF">2022-02-02T00:29:00Z</dcterms:created>
  <dcterms:modified xsi:type="dcterms:W3CDTF">2022-02-02T00:29:00Z</dcterms:modified>
</cp:coreProperties>
</file>